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E6E7F" w14:textId="77777777" w:rsidR="00911441" w:rsidRDefault="00AB5CEF">
      <w:pPr>
        <w:jc w:val="center"/>
        <w:rPr>
          <w:rFonts w:ascii="Times New Roman" w:hAnsi="Times New Roman" w:cs="Times New Roman"/>
          <w:b/>
          <w:bCs/>
          <w:sz w:val="40"/>
          <w:szCs w:val="40"/>
          <w:shd w:val="clear" w:color="auto" w:fill="FCFCFC"/>
        </w:rPr>
      </w:pPr>
      <w:r>
        <w:rPr>
          <w:rFonts w:ascii="Times New Roman" w:hAnsi="Times New Roman" w:cs="Times New Roman"/>
          <w:b/>
          <w:bCs/>
          <w:sz w:val="40"/>
          <w:szCs w:val="40"/>
        </w:rPr>
        <w:t>“Phytochemicals in structure-based drug discovery for cancer treatment-</w:t>
      </w:r>
      <w:r>
        <w:rPr>
          <w:rFonts w:ascii="Times New Roman" w:hAnsi="Times New Roman" w:cs="Times New Roman"/>
          <w:b/>
          <w:bCs/>
          <w:sz w:val="40"/>
          <w:szCs w:val="40"/>
          <w:shd w:val="clear" w:color="auto" w:fill="FCFCFC"/>
        </w:rPr>
        <w:t xml:space="preserve"> a review of the evidence”</w:t>
      </w:r>
    </w:p>
    <w:p w14:paraId="4851C013" w14:textId="77777777" w:rsidR="00911441" w:rsidRDefault="00AB5CEF">
      <w:pPr>
        <w:jc w:val="center"/>
        <w:rPr>
          <w:rFonts w:ascii="Times New Roman" w:hAnsi="Times New Roman" w:cs="Times New Roman"/>
          <w:b/>
          <w:bCs/>
          <w:sz w:val="24"/>
          <w:szCs w:val="24"/>
          <w:shd w:val="clear" w:color="auto" w:fill="FCFCFC"/>
        </w:rPr>
      </w:pPr>
      <w:r>
        <w:rPr>
          <w:rFonts w:ascii="Times New Roman" w:hAnsi="Times New Roman" w:cs="Times New Roman"/>
          <w:b/>
          <w:bCs/>
          <w:sz w:val="24"/>
          <w:szCs w:val="24"/>
          <w:shd w:val="clear" w:color="auto" w:fill="FCFCFC"/>
          <w:vertAlign w:val="superscript"/>
        </w:rPr>
        <w:t>1</w:t>
      </w:r>
      <w:r>
        <w:rPr>
          <w:rFonts w:ascii="Times New Roman" w:hAnsi="Times New Roman" w:cs="Times New Roman"/>
          <w:b/>
          <w:bCs/>
          <w:sz w:val="24"/>
          <w:szCs w:val="24"/>
          <w:shd w:val="clear" w:color="auto" w:fill="FCFCFC"/>
        </w:rPr>
        <w:t>Pooja R*, Department of Biotechnology, Surana College (Autonomous), South end road, Bangalore-560004.</w:t>
      </w:r>
    </w:p>
    <w:p w14:paraId="03426CC0" w14:textId="77777777" w:rsidR="00911441" w:rsidRDefault="00AB5CEF">
      <w:pPr>
        <w:pStyle w:val="NoSpacing"/>
        <w:rPr>
          <w:rFonts w:ascii="Times New Roman" w:hAnsi="Times New Roman" w:cs="Times New Roman"/>
          <w:b/>
          <w:bCs/>
          <w:shd w:val="clear" w:color="auto" w:fill="FCFCFC"/>
        </w:rPr>
      </w:pPr>
      <w:r>
        <w:rPr>
          <w:rFonts w:ascii="Times New Roman" w:hAnsi="Times New Roman" w:cs="Times New Roman"/>
          <w:b/>
          <w:bCs/>
          <w:shd w:val="clear" w:color="auto" w:fill="FCFCFC"/>
        </w:rPr>
        <w:t>*Corresponding Author: Dr. Pooja R</w:t>
      </w:r>
    </w:p>
    <w:p w14:paraId="2652BF0B" w14:textId="77777777" w:rsidR="00911441" w:rsidRDefault="00AB5CEF">
      <w:pPr>
        <w:pStyle w:val="NoSpacing"/>
        <w:rPr>
          <w:rFonts w:ascii="Times New Roman" w:hAnsi="Times New Roman" w:cs="Times New Roman"/>
          <w:b/>
          <w:bCs/>
          <w:shd w:val="clear" w:color="auto" w:fill="FCFCFC"/>
        </w:rPr>
      </w:pPr>
      <w:hyperlink r:id="rId7" w:history="1">
        <w:r>
          <w:rPr>
            <w:rStyle w:val="Hyperlink"/>
            <w:rFonts w:ascii="Times New Roman" w:hAnsi="Times New Roman" w:cs="Times New Roman"/>
            <w:b/>
            <w:bCs/>
            <w:shd w:val="clear" w:color="auto" w:fill="FCFCFC"/>
          </w:rPr>
          <w:t>poojaravi2015@gmail.com</w:t>
        </w:r>
      </w:hyperlink>
    </w:p>
    <w:p w14:paraId="4F77D2CD" w14:textId="77777777" w:rsidR="00911441" w:rsidRDefault="00911441">
      <w:pPr>
        <w:pStyle w:val="NoSpacing"/>
        <w:rPr>
          <w:rFonts w:ascii="Times New Roman" w:hAnsi="Times New Roman" w:cs="Times New Roman"/>
          <w:b/>
          <w:bCs/>
          <w:shd w:val="clear" w:color="auto" w:fill="FCFCFC"/>
        </w:rPr>
      </w:pPr>
    </w:p>
    <w:p w14:paraId="42DEF018" w14:textId="77777777" w:rsidR="00911441" w:rsidRDefault="00911441">
      <w:pPr>
        <w:pStyle w:val="NoSpacing"/>
        <w:rPr>
          <w:rFonts w:ascii="Times New Roman" w:hAnsi="Times New Roman" w:cs="Times New Roman"/>
          <w:b/>
          <w:bCs/>
          <w:shd w:val="clear" w:color="auto" w:fill="FCFCFC"/>
        </w:rPr>
      </w:pPr>
    </w:p>
    <w:p w14:paraId="7DAD9897" w14:textId="77777777" w:rsidR="00911441" w:rsidRDefault="00AB5CEF">
      <w:pPr>
        <w:spacing w:line="360" w:lineRule="auto"/>
        <w:rPr>
          <w:rFonts w:ascii="Times New Roman" w:hAnsi="Times New Roman" w:cs="Times New Roman"/>
          <w:sz w:val="24"/>
          <w:szCs w:val="24"/>
        </w:rPr>
      </w:pPr>
      <w:r>
        <w:rPr>
          <w:rFonts w:ascii="Times New Roman" w:hAnsi="Times New Roman" w:cs="Times New Roman"/>
          <w:b/>
          <w:sz w:val="24"/>
          <w:szCs w:val="24"/>
        </w:rPr>
        <w:t>Abstract</w:t>
      </w:r>
      <w:r>
        <w:rPr>
          <w:rFonts w:ascii="Times New Roman" w:hAnsi="Times New Roman" w:cs="Times New Roman"/>
          <w:sz w:val="24"/>
          <w:szCs w:val="24"/>
        </w:rPr>
        <w:t xml:space="preserve"> </w:t>
      </w:r>
    </w:p>
    <w:p w14:paraId="07C3CAD3" w14:textId="77777777" w:rsidR="00911441" w:rsidRDefault="00AB5CE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ncer has been one of the leading causes of death worldwide for many years, owing to conventional medicines that have faced </w:t>
      </w:r>
      <w:r>
        <w:rPr>
          <w:rFonts w:ascii="Times New Roman" w:eastAsia="Times New Roman" w:hAnsi="Times New Roman" w:cs="Times New Roman"/>
          <w:sz w:val="24"/>
          <w:szCs w:val="24"/>
        </w:rPr>
        <w:t>numerous hurdles, including multidrug resistance, side effects, and cost-effectiveness. As a result, there is a demand for complementary alternative medicine (CAM) for cancer treatment that improves prognosis while remaining cheap. Plant-based phytochemica</w:t>
      </w:r>
      <w:r>
        <w:rPr>
          <w:rFonts w:ascii="Times New Roman" w:eastAsia="Times New Roman" w:hAnsi="Times New Roman" w:cs="Times New Roman"/>
          <w:sz w:val="24"/>
          <w:szCs w:val="24"/>
        </w:rPr>
        <w:t>ls have recently been discovered to have various therapeutic properties such as anticancer, antioxidation, anti-inflammation, immunomodulation, and so on. Taxol, vinca alkaloids (vincristine and vinblastine), and podophyllotoxin are examples of common phyt</w:t>
      </w:r>
      <w:r>
        <w:rPr>
          <w:rFonts w:ascii="Times New Roman" w:eastAsia="Times New Roman" w:hAnsi="Times New Roman" w:cs="Times New Roman"/>
          <w:sz w:val="24"/>
          <w:szCs w:val="24"/>
        </w:rPr>
        <w:t xml:space="preserve">ochemicals that have anticancer properties by affecting cancer growth and progression molecular pathways. Furthermore, pioneer phytochemicals have served as models for the design and development of novel anticancer drugs with enhanced pharmacokinetics and </w:t>
      </w:r>
      <w:r>
        <w:rPr>
          <w:rFonts w:ascii="Times New Roman" w:eastAsia="Times New Roman" w:hAnsi="Times New Roman" w:cs="Times New Roman"/>
          <w:sz w:val="24"/>
          <w:szCs w:val="24"/>
        </w:rPr>
        <w:t xml:space="preserve">pharmacodynamics. The FDA-approved anticancer medicines doxorubicin and idarubicin,  were created by utilising an anthraquinone scaffold and starting ingredients. As a result, the purpose of this chapter is to describe the phytochemicals, modes of action, </w:t>
      </w:r>
      <w:r>
        <w:rPr>
          <w:rFonts w:ascii="Times New Roman" w:eastAsia="Times New Roman" w:hAnsi="Times New Roman" w:cs="Times New Roman"/>
          <w:sz w:val="24"/>
          <w:szCs w:val="24"/>
        </w:rPr>
        <w:t>and structure employed as scaffolds for novel drug development.</w:t>
      </w:r>
    </w:p>
    <w:p w14:paraId="7D48BEC4" w14:textId="77777777" w:rsidR="00911441" w:rsidRDefault="00AB5CE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Keywords: </w:t>
      </w:r>
      <w:r>
        <w:rPr>
          <w:rFonts w:ascii="Times New Roman" w:hAnsi="Times New Roman" w:cs="Times New Roman"/>
          <w:sz w:val="24"/>
          <w:szCs w:val="24"/>
        </w:rPr>
        <w:t>Cancer; Phytochemicals; and Antitumor activity.</w:t>
      </w:r>
    </w:p>
    <w:p w14:paraId="6ACB554B" w14:textId="77777777" w:rsidR="00911441" w:rsidRDefault="00AB5CEF">
      <w:pPr>
        <w:spacing w:line="360" w:lineRule="auto"/>
        <w:jc w:val="both"/>
        <w:rPr>
          <w:rFonts w:ascii="Times New Roman" w:hAnsi="Times New Roman" w:cs="Times New Roman"/>
          <w:b/>
          <w:sz w:val="24"/>
        </w:rPr>
      </w:pPr>
      <w:r>
        <w:rPr>
          <w:rFonts w:ascii="Times New Roman" w:hAnsi="Times New Roman" w:cs="Times New Roman"/>
          <w:b/>
          <w:sz w:val="24"/>
        </w:rPr>
        <w:t>Introduction:</w:t>
      </w:r>
    </w:p>
    <w:p w14:paraId="15941443" w14:textId="77777777" w:rsidR="00911441" w:rsidRDefault="00AB5CEF">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According to the World Health Organization, cancer is one of the leading causes of death worldwide, accounting for 7.9 m</w:t>
      </w:r>
      <w:r>
        <w:rPr>
          <w:rFonts w:ascii="Times New Roman" w:hAnsi="Times New Roman" w:cs="Times New Roman"/>
          <w:sz w:val="24"/>
          <w:szCs w:val="24"/>
          <w:lang w:val="en-US"/>
        </w:rPr>
        <w:t xml:space="preserve">illion deaths in 2007. It is also one of the most vexing diseases in developing and impoverished countries due to a scarcity of effective treatments and care [1]. Every year, approximately 11 million people are diagnosed with cancer, and millions die as a </w:t>
      </w:r>
      <w:r>
        <w:rPr>
          <w:rFonts w:ascii="Times New Roman" w:hAnsi="Times New Roman" w:cs="Times New Roman"/>
          <w:sz w:val="24"/>
          <w:szCs w:val="24"/>
          <w:lang w:val="en-US"/>
        </w:rPr>
        <w:t>result of it. According to several studies, cancer (stomach, lungs, cervix uteri, liver, breasts, and colorectal) accounts for about 13% of all deaths each year [2]. Significant efforts were made to identify the pinnacle technique for cancer medication res</w:t>
      </w:r>
      <w:r>
        <w:rPr>
          <w:rFonts w:ascii="Times New Roman" w:hAnsi="Times New Roman" w:cs="Times New Roman"/>
          <w:sz w:val="24"/>
          <w:szCs w:val="24"/>
          <w:lang w:val="en-US"/>
        </w:rPr>
        <w:t>earch, which eventually emerged as the primary focus of research for multiple eras [3].</w:t>
      </w:r>
      <w:r>
        <w:t xml:space="preserve"> </w:t>
      </w:r>
      <w:r>
        <w:rPr>
          <w:rFonts w:ascii="Times New Roman" w:hAnsi="Times New Roman" w:cs="Times New Roman"/>
          <w:sz w:val="24"/>
          <w:szCs w:val="24"/>
        </w:rPr>
        <w:t xml:space="preserve">According to various studies, </w:t>
      </w:r>
      <w:r>
        <w:rPr>
          <w:rFonts w:ascii="Times New Roman" w:hAnsi="Times New Roman" w:cs="Times New Roman"/>
          <w:sz w:val="24"/>
          <w:szCs w:val="24"/>
        </w:rPr>
        <w:lastRenderedPageBreak/>
        <w:t xml:space="preserve">women have a greater cancer mortality rate than men. Males had a greater occurrence incidence for prostate (15.0%), lung (16.7%), stomach </w:t>
      </w:r>
      <w:r>
        <w:rPr>
          <w:rFonts w:ascii="Times New Roman" w:hAnsi="Times New Roman" w:cs="Times New Roman"/>
          <w:sz w:val="24"/>
          <w:szCs w:val="24"/>
        </w:rPr>
        <w:t>(8.5%), colorectum (10.0%), and liver (7.5%) cancers, whereas females had an elevated occurrence rate of roughly 25.2% - breast, lung -8.7%, colorectum -9.2%, stomach -4.8%, and cervix -7.9% [4].</w:t>
      </w:r>
    </w:p>
    <w:p w14:paraId="6CDA051C" w14:textId="77777777" w:rsidR="00911441" w:rsidRDefault="00AB5CEF">
      <w:pPr>
        <w:spacing w:line="360" w:lineRule="auto"/>
        <w:jc w:val="both"/>
        <w:rPr>
          <w:rFonts w:ascii="Times New Roman" w:hAnsi="Times New Roman" w:cs="Times New Roman"/>
          <w:sz w:val="24"/>
          <w:szCs w:val="24"/>
        </w:rPr>
      </w:pPr>
      <w:r>
        <w:rPr>
          <w:rFonts w:ascii="Times New Roman" w:hAnsi="Times New Roman" w:cs="Times New Roman"/>
          <w:sz w:val="24"/>
          <w:szCs w:val="24"/>
        </w:rPr>
        <w:t>Malignancy is defined as the uncontrollable proliferation of</w:t>
      </w:r>
      <w:r>
        <w:rPr>
          <w:rFonts w:ascii="Times New Roman" w:hAnsi="Times New Roman" w:cs="Times New Roman"/>
          <w:sz w:val="24"/>
          <w:szCs w:val="24"/>
        </w:rPr>
        <w:t xml:space="preserve"> abnormal cells everywhere in the human body. Malignant cells or tumour cells are the designation given to newly formed abnormal cells. Malignant cells have the ability to infect healthy tissues. Several cancers and the irregular units that form the malign</w:t>
      </w:r>
      <w:r>
        <w:rPr>
          <w:rFonts w:ascii="Times New Roman" w:hAnsi="Times New Roman" w:cs="Times New Roman"/>
          <w:sz w:val="24"/>
          <w:szCs w:val="24"/>
        </w:rPr>
        <w:t>ant tissue are then identified by the specific tissue where these irregular cells are created (for instance, cervical cancer, breast cancer, and colorectal cancer). These cells frequently segregate from the initial source of mass cells, proliferate through</w:t>
      </w:r>
      <w:r>
        <w:rPr>
          <w:rFonts w:ascii="Times New Roman" w:hAnsi="Times New Roman" w:cs="Times New Roman"/>
          <w:sz w:val="24"/>
          <w:szCs w:val="24"/>
        </w:rPr>
        <w:t xml:space="preserve"> multiple channels (blood and lymph), and reside in new organs from which they can repeat the cycle. This progression from one section of the body to another is referred to as metastatic disease or metastasis.</w:t>
      </w:r>
    </w:p>
    <w:p w14:paraId="0302FAE9" w14:textId="77777777" w:rsidR="00911441" w:rsidRDefault="00AB5CEF">
      <w:pPr>
        <w:rPr>
          <w:rFonts w:ascii="Times New Roman" w:hAnsi="Times New Roman" w:cs="Times New Roman"/>
          <w:b/>
          <w:bCs/>
          <w:sz w:val="24"/>
          <w:szCs w:val="24"/>
        </w:rPr>
      </w:pPr>
      <w:r>
        <w:rPr>
          <w:rFonts w:ascii="Times New Roman" w:hAnsi="Times New Roman" w:cs="Times New Roman"/>
          <w:b/>
          <w:bCs/>
          <w:sz w:val="24"/>
          <w:szCs w:val="24"/>
        </w:rPr>
        <w:t>Historical perceptions of phytochemicals as an</w:t>
      </w:r>
      <w:r>
        <w:rPr>
          <w:rFonts w:ascii="Times New Roman" w:hAnsi="Times New Roman" w:cs="Times New Roman"/>
          <w:b/>
          <w:bCs/>
          <w:sz w:val="24"/>
          <w:szCs w:val="24"/>
        </w:rPr>
        <w:t>ti-cancer agents:</w:t>
      </w:r>
    </w:p>
    <w:p w14:paraId="24607A50" w14:textId="77777777" w:rsidR="00911441" w:rsidRDefault="00AB5CEF">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Biological products are heavily used in cancer treatment. Particularly Secondary metabolites are required for the proper functioning of the human body's inherent mechanisms. Several studies have found that phytochemicals have a variety of</w:t>
      </w:r>
      <w:r>
        <w:rPr>
          <w:rFonts w:ascii="Times New Roman" w:hAnsi="Times New Roman" w:cs="Times New Roman"/>
          <w:sz w:val="24"/>
          <w:szCs w:val="24"/>
          <w:lang w:val="en-US"/>
        </w:rPr>
        <w:t xml:space="preserve"> effects on highly expressed proteins, amino acids, hormones, and enzymes. Plant-derived chemicals are being used to reduce treatment resistance and inhibit cancerous tumours. These can regulate the expression of genetic abnormalities, alter the genetic ex</w:t>
      </w:r>
      <w:r>
        <w:rPr>
          <w:rFonts w:ascii="Times New Roman" w:hAnsi="Times New Roman" w:cs="Times New Roman"/>
          <w:sz w:val="24"/>
          <w:szCs w:val="24"/>
          <w:lang w:val="en-US"/>
        </w:rPr>
        <w:t>pression of specific genes like p21 and p53 during mitosis or meiosis, and even carry out DNA repair mechanisms. With the awareness of biological molecules to cure malignancies, chemical lead molecules, medicinal plants, and other natural resources, scient</w:t>
      </w:r>
      <w:r>
        <w:rPr>
          <w:rFonts w:ascii="Times New Roman" w:hAnsi="Times New Roman" w:cs="Times New Roman"/>
          <w:sz w:val="24"/>
          <w:szCs w:val="24"/>
          <w:lang w:val="en-US"/>
        </w:rPr>
        <w:t>ists are developing semi-synthetic analogues with enhanced pharmacological qualities [5]</w:t>
      </w:r>
      <w:r>
        <w:rPr>
          <w:rFonts w:ascii="Times New Roman" w:hAnsi="Times New Roman" w:cs="Times New Roman"/>
          <w:sz w:val="24"/>
          <w:szCs w:val="24"/>
        </w:rPr>
        <w:t>.</w:t>
      </w:r>
      <w:r>
        <w:t xml:space="preserve"> </w:t>
      </w:r>
      <w:r>
        <w:rPr>
          <w:rFonts w:ascii="Times New Roman" w:hAnsi="Times New Roman" w:cs="Times New Roman"/>
          <w:sz w:val="24"/>
          <w:szCs w:val="24"/>
        </w:rPr>
        <w:t>As a result of significant research by chemists and pharmacologists, several phytotherapeutic procedures have been described [6]. These phytochemicals help to regulat</w:t>
      </w:r>
      <w:r>
        <w:rPr>
          <w:rFonts w:ascii="Times New Roman" w:hAnsi="Times New Roman" w:cs="Times New Roman"/>
          <w:sz w:val="24"/>
          <w:szCs w:val="24"/>
        </w:rPr>
        <w:t>e the pace at which protective enzymes are generated, and they have also been shown to have antioxidant and relative oxygen-producing properties by influencing multiple pathways [7]. Some cytotoxic medications inhibit angiogenesis while causing low damage.</w:t>
      </w:r>
      <w:r>
        <w:rPr>
          <w:rFonts w:ascii="Times New Roman" w:hAnsi="Times New Roman" w:cs="Times New Roman"/>
          <w:sz w:val="24"/>
          <w:szCs w:val="24"/>
        </w:rPr>
        <w:t xml:space="preserve"> Surveys on new plants will lead to the development of novel anticancer medications, the success of which will be monumental [8]. Meanwhile, specialised target drugs have been designed to attack tumor-related proteins, and they are the foundation of precis</w:t>
      </w:r>
      <w:r>
        <w:rPr>
          <w:rFonts w:ascii="Times New Roman" w:hAnsi="Times New Roman" w:cs="Times New Roman"/>
          <w:sz w:val="24"/>
          <w:szCs w:val="24"/>
        </w:rPr>
        <w:t xml:space="preserve">e medicine; biological molecules derived from plant resources represent a valuable source for </w:t>
      </w:r>
      <w:r>
        <w:rPr>
          <w:rFonts w:ascii="Times New Roman" w:hAnsi="Times New Roman" w:cs="Times New Roman"/>
          <w:sz w:val="24"/>
          <w:szCs w:val="24"/>
        </w:rPr>
        <w:lastRenderedPageBreak/>
        <w:t>specific remedies because they affect multiple targets at once; and pharmacological combinations behave in a multi-specific manner.</w:t>
      </w:r>
    </w:p>
    <w:p w14:paraId="24411559" w14:textId="77777777" w:rsidR="00911441" w:rsidRDefault="00AB5CE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nhancement and Application of</w:t>
      </w:r>
      <w:r>
        <w:rPr>
          <w:rFonts w:ascii="Times New Roman" w:hAnsi="Times New Roman" w:cs="Times New Roman"/>
          <w:b/>
          <w:bCs/>
          <w:sz w:val="24"/>
          <w:szCs w:val="24"/>
        </w:rPr>
        <w:t xml:space="preserve"> Synthetic Analogs for Plant-Derived Compounds</w:t>
      </w:r>
    </w:p>
    <w:p w14:paraId="6FDCD058" w14:textId="77777777" w:rsidR="00911441" w:rsidRDefault="00AB5CEF">
      <w:pPr>
        <w:spacing w:line="360" w:lineRule="auto"/>
        <w:jc w:val="both"/>
        <w:rPr>
          <w:rFonts w:ascii="Times New Roman" w:hAnsi="Times New Roman" w:cs="Times New Roman"/>
          <w:sz w:val="24"/>
          <w:szCs w:val="24"/>
        </w:rPr>
      </w:pPr>
      <w:r>
        <w:rPr>
          <w:rFonts w:ascii="Times New Roman" w:hAnsi="Times New Roman" w:cs="Times New Roman"/>
          <w:sz w:val="24"/>
          <w:szCs w:val="24"/>
        </w:rPr>
        <w:t>One of the key limiting aspects of secondary metabolites extracted from plants is their low solubility or insufficient bioavailability, which prevents their application in clinical trials. The use of semi-synt</w:t>
      </w:r>
      <w:r>
        <w:rPr>
          <w:rFonts w:ascii="Times New Roman" w:hAnsi="Times New Roman" w:cs="Times New Roman"/>
          <w:sz w:val="24"/>
          <w:szCs w:val="24"/>
        </w:rPr>
        <w:t xml:space="preserve">hetic or synthetic analogues for identifying plant-derived substances has been applied as the ultimate solution to this challenge [9]. Morphine has been transformed to morphine-6-glucuronide, for example, to boost medicinal properties. Paclitaxel (Taxols) </w:t>
      </w:r>
      <w:r>
        <w:rPr>
          <w:rFonts w:ascii="Times New Roman" w:hAnsi="Times New Roman" w:cs="Times New Roman"/>
          <w:sz w:val="24"/>
          <w:szCs w:val="24"/>
        </w:rPr>
        <w:t>and its analogues docetaxel (Taxoteres) and cabazitaxel (Jevtanas) are two examples of scientifically proven synthetic anticancer analogues derived from plants; camptothecin and its analogues belotecan (Camptobells), irinotecan (Camptosars); vinblastine (V</w:t>
      </w:r>
      <w:r>
        <w:rPr>
          <w:rFonts w:ascii="Times New Roman" w:hAnsi="Times New Roman" w:cs="Times New Roman"/>
          <w:sz w:val="24"/>
          <w:szCs w:val="24"/>
        </w:rPr>
        <w:t>umons).</w:t>
      </w:r>
    </w:p>
    <w:p w14:paraId="0531B815" w14:textId="77777777" w:rsidR="00911441" w:rsidRDefault="00AB5CEF">
      <w:pPr>
        <w:spacing w:line="360" w:lineRule="auto"/>
        <w:jc w:val="both"/>
        <w:rPr>
          <w:rFonts w:ascii="Times New Roman" w:hAnsi="Times New Roman" w:cs="Times New Roman"/>
          <w:b/>
          <w:sz w:val="24"/>
          <w:szCs w:val="24"/>
        </w:rPr>
      </w:pPr>
      <w:r>
        <w:rPr>
          <w:rFonts w:ascii="Times New Roman" w:hAnsi="Times New Roman" w:cs="Times New Roman"/>
          <w:b/>
          <w:sz w:val="24"/>
          <w:szCs w:val="24"/>
        </w:rPr>
        <w:t>Classification of Phytochemicals:</w:t>
      </w:r>
    </w:p>
    <w:p w14:paraId="5F6FB7B2" w14:textId="77777777" w:rsidR="00911441" w:rsidRDefault="00AB5CEF">
      <w:pPr>
        <w:spacing w:line="360" w:lineRule="auto"/>
        <w:jc w:val="both"/>
        <w:rPr>
          <w:rFonts w:ascii="Times New Roman" w:hAnsi="Times New Roman" w:cs="Times New Roman"/>
          <w:sz w:val="24"/>
        </w:rPr>
      </w:pPr>
      <w:r>
        <w:rPr>
          <w:rFonts w:ascii="Times New Roman" w:hAnsi="Times New Roman" w:cs="Times New Roman"/>
          <w:sz w:val="24"/>
        </w:rPr>
        <w:t xml:space="preserve">In pharmaceutical treatment, natural compounds play a key role, particularly in the case of antitumor drugs. Beneficial component classes such as steroids, fatty acids, glycosides, terpenes, flavonoids, alkaloids, </w:t>
      </w:r>
      <w:r>
        <w:rPr>
          <w:rFonts w:ascii="Times New Roman" w:hAnsi="Times New Roman" w:cs="Times New Roman"/>
          <w:sz w:val="24"/>
        </w:rPr>
        <w:t xml:space="preserve">tannins, and phenolics have been identified in ethnomedicine plant analysi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Rex&lt;/Author&gt;&lt;Year&gt;2018&lt;/Year&gt;&lt;RecNum&gt;30&lt;/RecNum&gt;&lt;DisplayText&gt;[23]&lt;/DisplayText&gt;&lt;record&gt;&lt;rec-number&gt;30&lt;/rec-number&gt;&lt;foreign-keys&gt;&lt;key app="EN"</w:instrText>
      </w:r>
      <w:r>
        <w:rPr>
          <w:rFonts w:ascii="Times New Roman" w:hAnsi="Times New Roman" w:cs="Times New Roman"/>
          <w:sz w:val="24"/>
        </w:rPr>
        <w:instrText xml:space="preserve"> db-id="pw5f92dv2905aze0evmpa29xawr52evsdfvx" timestamp="1652087761"&gt;30&lt;/key&gt;&lt;/foreign-keys&gt;&lt;ref-type name="Journal Article"&gt;17&lt;/ref-type&gt;&lt;contributors&gt;&lt;authors&gt;&lt;author&gt;Rex, JRS&lt;/author&gt;&lt;author&gt;Muthukumar, NMSA&lt;/author&gt;&lt;author&gt;Selvakumar, PM&lt;/author&gt;&lt;/auth</w:instrText>
      </w:r>
      <w:r>
        <w:rPr>
          <w:rFonts w:ascii="Times New Roman" w:hAnsi="Times New Roman" w:cs="Times New Roman"/>
          <w:sz w:val="24"/>
        </w:rPr>
        <w:instrText>ors&gt;&lt;/contributors&gt;&lt;titles&gt;&lt;title&gt;Phytochemicals as a potential source for anti-microbial, anti-oxidant and wound healing-a review&lt;/title&gt;&lt;secondary-title&gt;MOJ Biorg Org Chem&lt;/secondary-title&gt;&lt;/titles&gt;&lt;periodical&gt;&lt;full-title&gt;MOJ Biorg Org Chem&lt;/full-title&gt;&lt;</w:instrText>
      </w:r>
      <w:r>
        <w:rPr>
          <w:rFonts w:ascii="Times New Roman" w:hAnsi="Times New Roman" w:cs="Times New Roman"/>
          <w:sz w:val="24"/>
        </w:rPr>
        <w:instrText>/periodical&gt;&lt;pages&gt;61-70&lt;/pages&gt;&lt;volume&gt;2&lt;/volume&gt;&lt;number&gt;2&lt;/number&gt;&lt;dates&gt;&lt;year&gt;2018&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They are responsible for enhancing DNA repair pathways and directly affect the central hallmark of cancer progression and metastasis. The pure, chemically well-defined drugs obtained naturally have been used in before being used as a drug, advanced medic</w:t>
      </w:r>
      <w:r>
        <w:rPr>
          <w:rFonts w:ascii="Times New Roman" w:hAnsi="Times New Roman" w:cs="Times New Roman"/>
          <w:sz w:val="24"/>
        </w:rPr>
        <w:t>ines are either transformed directly or through chemical processes.</w:t>
      </w:r>
    </w:p>
    <w:p w14:paraId="5BE71F19" w14:textId="77777777" w:rsidR="00911441" w:rsidRDefault="00AB5C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lant alkaloids have an impact on a variety of underlying signalling mechanisms. </w:t>
      </w:r>
      <w:r>
        <w:rPr>
          <w:rFonts w:ascii="Times New Roman" w:hAnsi="Times New Roman" w:cs="Times New Roman"/>
          <w:color w:val="2E2E2E"/>
          <w:sz w:val="24"/>
          <w:szCs w:val="24"/>
        </w:rPr>
        <w:fldChar w:fldCharType="begin"/>
      </w:r>
      <w:r>
        <w:rPr>
          <w:rFonts w:ascii="Times New Roman" w:hAnsi="Times New Roman" w:cs="Times New Roman"/>
          <w:color w:val="2E2E2E"/>
          <w:sz w:val="24"/>
          <w:szCs w:val="24"/>
        </w:rPr>
        <w:instrText xml:space="preserve"> ADDIN EN.CITE &lt;EndNote&gt;&lt;Cite&gt;&lt;Author&gt;Efferth&lt;/Author&gt;&lt;Year&gt;2021&lt;/Year&gt;&lt;RecNum&gt;36&lt;/RecNum&gt;&lt;DisplayText&gt;[28]</w:instrText>
      </w:r>
      <w:r>
        <w:rPr>
          <w:rFonts w:ascii="Times New Roman" w:hAnsi="Times New Roman" w:cs="Times New Roman"/>
          <w:color w:val="2E2E2E"/>
          <w:sz w:val="24"/>
          <w:szCs w:val="24"/>
        </w:rPr>
        <w:instrText>&lt;/DisplayText&gt;&lt;record&gt;&lt;rec-number&gt;36&lt;/rec-number&gt;&lt;foreign-keys&gt;&lt;key app="EN" db-id="pw5f92dv2905aze0evmpa29xawr52evsdfvx" timestamp="1652088882"&gt;36&lt;/key&gt;&lt;/foreign-keys&gt;&lt;ref-type name="Conference Proceedings"&gt;10&lt;/ref-type&gt;&lt;contributors&gt;&lt;authors&gt;&lt;author&gt;Effe</w:instrText>
      </w:r>
      <w:r>
        <w:rPr>
          <w:rFonts w:ascii="Times New Roman" w:hAnsi="Times New Roman" w:cs="Times New Roman"/>
          <w:color w:val="2E2E2E"/>
          <w:sz w:val="24"/>
          <w:szCs w:val="24"/>
        </w:rPr>
        <w:instrText>rth, Thomas&lt;/author&gt;&lt;author&gt;Oesch, Franz&lt;/author&gt;&lt;/authors&gt;&lt;/contributors&gt;&lt;titles&gt;&lt;title&gt;Repurposing of plant alkaloids for cancer therapy: Pharmacology and toxicology&lt;/title&gt;&lt;secondary-title&gt;Seminars in Cancer Biology&lt;/secondary-title&gt;&lt;/titles&gt;&lt;pages&gt;143-</w:instrText>
      </w:r>
      <w:r>
        <w:rPr>
          <w:rFonts w:ascii="Times New Roman" w:hAnsi="Times New Roman" w:cs="Times New Roman"/>
          <w:color w:val="2E2E2E"/>
          <w:sz w:val="24"/>
          <w:szCs w:val="24"/>
        </w:rPr>
        <w:instrText>163&lt;/pages&gt;&lt;volume&gt;68&lt;/volume&gt;&lt;dates&gt;&lt;year&gt;2021&lt;/year&gt;&lt;/dates&gt;&lt;publisher&gt;Elsevier&lt;/publisher&gt;&lt;isbn&gt;1044-579X&lt;/isbn&gt;&lt;urls&gt;&lt;/urls&gt;&lt;/record&gt;&lt;/Cite&gt;&lt;/EndNote&gt;</w:instrText>
      </w:r>
      <w:r>
        <w:rPr>
          <w:rFonts w:ascii="Times New Roman" w:hAnsi="Times New Roman" w:cs="Times New Roman"/>
          <w:color w:val="2E2E2E"/>
          <w:sz w:val="24"/>
          <w:szCs w:val="24"/>
        </w:rPr>
        <w:fldChar w:fldCharType="separate"/>
      </w:r>
      <w:r>
        <w:rPr>
          <w:rFonts w:ascii="Times New Roman" w:hAnsi="Times New Roman" w:cs="Times New Roman"/>
          <w:noProof/>
          <w:color w:val="2E2E2E"/>
          <w:sz w:val="24"/>
          <w:szCs w:val="24"/>
        </w:rPr>
        <w:t>[11]</w:t>
      </w:r>
      <w:r>
        <w:rPr>
          <w:rFonts w:ascii="Times New Roman" w:hAnsi="Times New Roman" w:cs="Times New Roman"/>
          <w:color w:val="2E2E2E"/>
          <w:sz w:val="24"/>
          <w:szCs w:val="24"/>
        </w:rPr>
        <w:fldChar w:fldCharType="end"/>
      </w:r>
      <w:r>
        <w:rPr>
          <w:rFonts w:ascii="Times New Roman" w:hAnsi="Times New Roman" w:cs="Times New Roman"/>
          <w:color w:val="2E2E2E"/>
          <w:sz w:val="24"/>
          <w:szCs w:val="24"/>
        </w:rPr>
        <w:t>.</w:t>
      </w:r>
      <w:r>
        <w:rPr>
          <w:rFonts w:ascii="Times New Roman" w:hAnsi="Times New Roman" w:cs="Times New Roman"/>
          <w:sz w:val="24"/>
          <w:szCs w:val="24"/>
        </w:rPr>
        <w:t>, Some alkaloids (capsaicin, piperine) appear to enhance tumour growth and metastasis, or to a</w:t>
      </w:r>
      <w:r>
        <w:rPr>
          <w:rFonts w:ascii="Times New Roman" w:hAnsi="Times New Roman" w:cs="Times New Roman"/>
          <w:sz w:val="24"/>
          <w:szCs w:val="24"/>
        </w:rPr>
        <w:t>ct as co-carcinogens, whereas others appear to be genotoxic (caffeine, sanguinarine, harmine). Consequently, cancer-curing medications must not be genotoxic or carcinogenic. Caffeine has been known to help the development of mammary glands in addition to D</w:t>
      </w:r>
      <w:r>
        <w:rPr>
          <w:rFonts w:ascii="Times New Roman" w:hAnsi="Times New Roman" w:cs="Times New Roman"/>
          <w:sz w:val="24"/>
          <w:szCs w:val="24"/>
        </w:rPr>
        <w:t>NA damaging chemicals that induce cancer. This finding could be regarded as a proliferative impact, which is undesirable in anticancer medicines as well.</w:t>
      </w:r>
    </w:p>
    <w:p w14:paraId="4CA0F073" w14:textId="77777777" w:rsidR="00911441" w:rsidRDefault="00AB5CEF">
      <w:pPr>
        <w:spacing w:line="360" w:lineRule="auto"/>
        <w:jc w:val="both"/>
        <w:rPr>
          <w:rFonts w:ascii="Times New Roman" w:hAnsi="Times New Roman" w:cs="Times New Roman"/>
          <w:sz w:val="24"/>
        </w:rPr>
      </w:pPr>
      <w:r>
        <w:rPr>
          <w:rFonts w:ascii="Times New Roman" w:hAnsi="Times New Roman" w:cs="Times New Roman"/>
          <w:sz w:val="24"/>
          <w:szCs w:val="24"/>
        </w:rPr>
        <w:t>Phenols, flavonoids, and their derivatives, stilbenes and lignans are among the many antioxidants that</w:t>
      </w:r>
      <w:r>
        <w:rPr>
          <w:rFonts w:ascii="Times New Roman" w:hAnsi="Times New Roman" w:cs="Times New Roman"/>
          <w:sz w:val="24"/>
          <w:szCs w:val="24"/>
        </w:rPr>
        <w:t xml:space="preserve"> fall under this category. Polyphenols have various targets in carcinogenesis, drug and radiation resistance mechanisms, tumour cell proliferation and apoptosis, inflammation, invasive dissemination, angiogenesis, and drug and radiation resistance and proc</w:t>
      </w:r>
      <w:r>
        <w:rPr>
          <w:rFonts w:ascii="Times New Roman" w:hAnsi="Times New Roman" w:cs="Times New Roman"/>
          <w:sz w:val="24"/>
          <w:szCs w:val="24"/>
        </w:rPr>
        <w:t xml:space="preserve">es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sensi&lt;/Author&gt;&lt;Year&gt;2011&lt;/Year&gt;&lt;RecNum&gt;38&lt;/RecNum&gt;&lt;DisplayText&gt;[30]&lt;/DisplayText&gt;&lt;record&gt;&lt;rec-number&gt;38&lt;/rec-number&gt;&lt;foreign-keys&gt;&lt;key app="EN" db-id="pw5f92dv2905aze0evmpa29xawr52evsdfvx" timestamp="1652088891</w:instrText>
      </w:r>
      <w:r>
        <w:rPr>
          <w:rFonts w:ascii="Times New Roman" w:hAnsi="Times New Roman" w:cs="Times New Roman"/>
          <w:sz w:val="24"/>
          <w:szCs w:val="24"/>
        </w:rPr>
        <w:instrText>"&gt;38&lt;/key&gt;&lt;/foreign-keys&gt;&lt;ref-type name="Journal Article"&gt;17&lt;/ref-type&gt;&lt;contributors&gt;&lt;authors&gt;&lt;author&gt;Asensi, Miguel&lt;/author&gt;&lt;author&gt;Ortega, Angel&lt;/author&gt;&lt;author&gt;Mena, Salvador&lt;/author&gt;&lt;author&gt;Feddi, Fatima&lt;/author&gt;&lt;author&gt;Estrela, José M&lt;/author&gt;&lt;/author</w:instrText>
      </w:r>
      <w:r>
        <w:rPr>
          <w:rFonts w:ascii="Times New Roman" w:hAnsi="Times New Roman" w:cs="Times New Roman"/>
          <w:sz w:val="24"/>
          <w:szCs w:val="24"/>
        </w:rPr>
        <w:instrText>s&gt;&lt;/contributors&gt;&lt;titles&gt;&lt;title&gt;Natural polyphenols in cancer therapy&lt;/title&gt;&lt;secondary-title&gt;Critical reviews in clinical laboratory sciences&lt;/secondary-title&gt;&lt;/titles&gt;&lt;periodical&gt;&lt;full-title&gt;Critical reviews in clinical laboratory sciences&lt;/full-title&gt;&lt;/</w:instrText>
      </w:r>
      <w:r>
        <w:rPr>
          <w:rFonts w:ascii="Times New Roman" w:hAnsi="Times New Roman" w:cs="Times New Roman"/>
          <w:sz w:val="24"/>
          <w:szCs w:val="24"/>
        </w:rPr>
        <w:instrText>periodical&gt;&lt;pages&gt;197-216&lt;/pages&gt;&lt;volume&gt;48&lt;/volume&gt;&lt;number&gt;5-6&lt;/number&gt;&lt;dates&gt;&lt;year&gt;2011&lt;/year&gt;&lt;/dates&gt;&lt;isbn&gt;1040-836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Polyphenols inhibit platelet activation, capillary permeability, lipid </w:t>
      </w:r>
      <w:r>
        <w:rPr>
          <w:rFonts w:ascii="Times New Roman" w:hAnsi="Times New Roman" w:cs="Times New Roman"/>
          <w:sz w:val="24"/>
          <w:szCs w:val="24"/>
        </w:rPr>
        <w:lastRenderedPageBreak/>
        <w:t>peroxidatio</w:t>
      </w:r>
      <w:r>
        <w:rPr>
          <w:rFonts w:ascii="Times New Roman" w:hAnsi="Times New Roman" w:cs="Times New Roman"/>
          <w:sz w:val="24"/>
          <w:szCs w:val="24"/>
        </w:rPr>
        <w:t>n, and enzyme systems like lipoxygenase, among other biological activities. The following phytochemicals have been found to be useful in the chemoprevention of cervical cancer in experimental investigations.</w:t>
      </w:r>
    </w:p>
    <w:p w14:paraId="55355AF8" w14:textId="77777777" w:rsidR="00911441" w:rsidRDefault="00AB5CEF">
      <w:pPr>
        <w:spacing w:line="360" w:lineRule="auto"/>
        <w:jc w:val="both"/>
        <w:rPr>
          <w:rFonts w:ascii="Times New Roman" w:hAnsi="Times New Roman" w:cs="Times New Roman"/>
          <w:b/>
          <w:sz w:val="24"/>
        </w:rPr>
      </w:pPr>
      <w:r>
        <w:rPr>
          <w:noProof/>
        </w:rPr>
        <mc:AlternateContent>
          <mc:Choice Requires="wps">
            <w:drawing>
              <wp:anchor distT="0" distB="0" distL="0" distR="0" simplePos="0" relativeHeight="60" behindDoc="0" locked="0" layoutInCell="1" allowOverlap="1" wp14:anchorId="2368E1D6" wp14:editId="09AC952E">
                <wp:simplePos x="0" y="0"/>
                <wp:positionH relativeFrom="column">
                  <wp:posOffset>2457450</wp:posOffset>
                </wp:positionH>
                <wp:positionV relativeFrom="paragraph">
                  <wp:posOffset>276225</wp:posOffset>
                </wp:positionV>
                <wp:extent cx="9525" cy="447675"/>
                <wp:effectExtent l="0" t="0" r="9525" b="9525"/>
                <wp:wrapNone/>
                <wp:docPr id="1026" name="Straight Connector 56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447675"/>
                        </a:xfrm>
                        <a:prstGeom prst="line">
                          <a:avLst/>
                        </a:prstGeom>
                        <a:ln w="6350" cap="flat" cmpd="sng">
                          <a:solidFill>
                            <a:srgbClr val="000000"/>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26" filled="f" stroked="t" from="193.5pt,21.75pt" to="194.25pt,57.0pt" style="position:absolute;z-index:60;mso-position-horizontal-relative:text;mso-position-vertical-relative:text;mso-width-percent:0;mso-height-percent:0;mso-width-relative:margin;mso-height-relative:margin;mso-wrap-distance-left:0.0pt;mso-wrap-distance-right:0.0pt;visibility:visible;">
                <v:stroke joinstyle="miter" weight="0.5pt"/>
                <v:fill/>
              </v:line>
            </w:pict>
          </mc:Fallback>
        </mc:AlternateContent>
      </w:r>
      <w:r>
        <w:rPr>
          <w:noProof/>
        </w:rPr>
        <mc:AlternateContent>
          <mc:Choice Requires="wps">
            <w:drawing>
              <wp:anchor distT="0" distB="0" distL="0" distR="0" simplePos="0" relativeHeight="62" behindDoc="0" locked="0" layoutInCell="1" allowOverlap="1" wp14:anchorId="3CE3AF4C" wp14:editId="05C8C92F">
                <wp:simplePos x="0" y="0"/>
                <wp:positionH relativeFrom="column">
                  <wp:posOffset>6057900</wp:posOffset>
                </wp:positionH>
                <wp:positionV relativeFrom="paragraph">
                  <wp:posOffset>142875</wp:posOffset>
                </wp:positionV>
                <wp:extent cx="9525" cy="581025"/>
                <wp:effectExtent l="0" t="0" r="9525" b="9525"/>
                <wp:wrapNone/>
                <wp:docPr id="1027" name="Straight Connector 56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581025"/>
                        </a:xfrm>
                        <a:prstGeom prst="line">
                          <a:avLst/>
                        </a:prstGeom>
                        <a:ln w="6350" cap="flat" cmpd="sng">
                          <a:solidFill>
                            <a:srgbClr val="000000"/>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27" filled="f" stroked="t" from="477.0pt,11.25pt" to="477.75pt,57.0pt" style="position:absolute;z-index:62;mso-position-horizontal-relative:text;mso-position-vertical-relative:text;mso-width-percent:0;mso-height-percent:0;mso-width-relative:margin;mso-height-relative:margin;mso-wrap-distance-left:0.0pt;mso-wrap-distance-right:0.0pt;visibility:visible;">
                <v:stroke joinstyle="miter" weight="0.5pt"/>
                <v:fill/>
              </v:line>
            </w:pict>
          </mc:Fallback>
        </mc:AlternateContent>
      </w:r>
      <w:r>
        <w:rPr>
          <w:noProof/>
        </w:rPr>
        <mc:AlternateContent>
          <mc:Choice Requires="wps">
            <w:drawing>
              <wp:anchor distT="0" distB="0" distL="0" distR="0" simplePos="0" relativeHeight="59" behindDoc="0" locked="0" layoutInCell="1" allowOverlap="1" wp14:anchorId="02DAC9FF" wp14:editId="1E83FEC6">
                <wp:simplePos x="0" y="0"/>
                <wp:positionH relativeFrom="column">
                  <wp:posOffset>57150</wp:posOffset>
                </wp:positionH>
                <wp:positionV relativeFrom="paragraph">
                  <wp:posOffset>152400</wp:posOffset>
                </wp:positionV>
                <wp:extent cx="9525" cy="571500"/>
                <wp:effectExtent l="0" t="0" r="9525" b="0"/>
                <wp:wrapNone/>
                <wp:docPr id="1028" name="Straight Connector 56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571500"/>
                        </a:xfrm>
                        <a:prstGeom prst="line">
                          <a:avLst/>
                        </a:prstGeom>
                        <a:ln w="6350" cap="flat" cmpd="sng">
                          <a:solidFill>
                            <a:srgbClr val="000000"/>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28" filled="f" stroked="t" from="4.5pt,12.0pt" to="5.25pt,57.0pt" style="position:absolute;z-index:59;mso-position-horizontal-relative:text;mso-position-vertical-relative:text;mso-width-percent:0;mso-height-percent:0;mso-width-relative:margin;mso-height-relative:margin;mso-wrap-distance-left:0.0pt;mso-wrap-distance-right:0.0pt;visibility:visible;">
                <v:stroke joinstyle="miter" weight="0.5pt"/>
                <v:fill/>
              </v:line>
            </w:pict>
          </mc:Fallback>
        </mc:AlternateContent>
      </w:r>
      <w:r>
        <w:rPr>
          <w:noProof/>
        </w:rPr>
        <mc:AlternateContent>
          <mc:Choice Requires="wps">
            <w:drawing>
              <wp:anchor distT="0" distB="0" distL="0" distR="0" simplePos="0" relativeHeight="61" behindDoc="0" locked="0" layoutInCell="1" allowOverlap="1" wp14:anchorId="48D1C22E" wp14:editId="32133DCC">
                <wp:simplePos x="0" y="0"/>
                <wp:positionH relativeFrom="column">
                  <wp:posOffset>4581524</wp:posOffset>
                </wp:positionH>
                <wp:positionV relativeFrom="paragraph">
                  <wp:posOffset>133350</wp:posOffset>
                </wp:positionV>
                <wp:extent cx="0" cy="619125"/>
                <wp:effectExtent l="0" t="0" r="19050" b="9525"/>
                <wp:wrapNone/>
                <wp:docPr id="1029" name="Straight Connector 56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619125"/>
                        </a:xfrm>
                        <a:prstGeom prst="line">
                          <a:avLst/>
                        </a:prstGeom>
                        <a:ln w="6350" cap="flat" cmpd="sng">
                          <a:solidFill>
                            <a:srgbClr val="000000"/>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29" filled="f" stroked="t" from="360.7499pt,10.5pt" to="360.7499pt,59.25pt" style="position:absolute;z-index:61;mso-position-horizontal-relative:text;mso-position-vertical-relative:text;mso-width-percent:0;mso-height-percent:0;mso-width-relative:margin;mso-height-relative:margin;mso-wrap-distance-left:0.0pt;mso-wrap-distance-right:0.0pt;visibility:visible;">
                <v:stroke joinstyle="miter" weight="0.5pt"/>
                <v:fill/>
              </v:line>
            </w:pict>
          </mc:Fallback>
        </mc:AlternateContent>
      </w:r>
      <w:r>
        <w:rPr>
          <w:noProof/>
        </w:rPr>
        <mc:AlternateContent>
          <mc:Choice Requires="wps">
            <w:drawing>
              <wp:anchor distT="0" distB="0" distL="0" distR="0" simplePos="0" relativeHeight="58" behindDoc="0" locked="0" layoutInCell="1" allowOverlap="1" wp14:anchorId="273681D8" wp14:editId="712000ED">
                <wp:simplePos x="0" y="0"/>
                <wp:positionH relativeFrom="column">
                  <wp:posOffset>66675</wp:posOffset>
                </wp:positionH>
                <wp:positionV relativeFrom="paragraph">
                  <wp:posOffset>123825</wp:posOffset>
                </wp:positionV>
                <wp:extent cx="2028825" cy="19050"/>
                <wp:effectExtent l="0" t="0" r="9525" b="0"/>
                <wp:wrapNone/>
                <wp:docPr id="1030" name="Straight Connector 56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028825" cy="19050"/>
                        </a:xfrm>
                        <a:prstGeom prst="line">
                          <a:avLst/>
                        </a:prstGeom>
                        <a:ln w="6350"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line id="1030" filled="f" stroked="t" from="5.25pt,9.75pt" to="165.0pt,11.25pt" style="position:absolute;z-index:58;mso-position-horizontal-relative:text;mso-position-vertical-relative:text;mso-width-percent:0;mso-height-percent:0;mso-width-relative:page;mso-height-relative:page;mso-wrap-distance-left:0.0pt;mso-wrap-distance-right:0.0pt;visibility:visible;flip:x;">
                <v:stroke joinstyle="miter" weight="0.5pt"/>
                <v:fill/>
              </v:line>
            </w:pict>
          </mc:Fallback>
        </mc:AlternateContent>
      </w:r>
      <w:r>
        <w:rPr>
          <w:noProof/>
        </w:rPr>
        <mc:AlternateContent>
          <mc:Choice Requires="wps">
            <w:drawing>
              <wp:anchor distT="0" distB="0" distL="0" distR="0" simplePos="0" relativeHeight="57" behindDoc="0" locked="0" layoutInCell="1" allowOverlap="1" wp14:anchorId="73D06C8B" wp14:editId="1DE118CB">
                <wp:simplePos x="0" y="0"/>
                <wp:positionH relativeFrom="column">
                  <wp:posOffset>3914775</wp:posOffset>
                </wp:positionH>
                <wp:positionV relativeFrom="paragraph">
                  <wp:posOffset>123825</wp:posOffset>
                </wp:positionV>
                <wp:extent cx="2152650" cy="9525"/>
                <wp:effectExtent l="0" t="0" r="0" b="9525"/>
                <wp:wrapNone/>
                <wp:docPr id="1031" name="Straight Connector 56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2650" cy="9525"/>
                        </a:xfrm>
                        <a:prstGeom prst="line">
                          <a:avLst/>
                        </a:prstGeom>
                        <a:ln w="6350"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line id="1031" filled="f" stroked="t" from="308.25pt,9.75pt" to="477.75pt,10.5pt" style="position:absolute;z-index:57;mso-position-horizontal-relative:text;mso-position-vertical-relative:text;mso-width-percent:0;mso-height-percent:0;mso-width-relative:page;mso-height-relative:page;mso-wrap-distance-left:0.0pt;mso-wrap-distance-right:0.0pt;visibility:visible;">
                <v:stroke joinstyle="miter" weight="0.5pt"/>
                <v:fill/>
              </v:line>
            </w:pict>
          </mc:Fallback>
        </mc:AlternateContent>
      </w:r>
      <w:r>
        <w:rPr>
          <w:noProof/>
        </w:rPr>
        <mc:AlternateContent>
          <mc:Choice Requires="wps">
            <w:drawing>
              <wp:anchor distT="0" distB="0" distL="0" distR="0" simplePos="0" relativeHeight="56" behindDoc="0" locked="0" layoutInCell="1" allowOverlap="1" wp14:anchorId="5F80E6CE" wp14:editId="6F235C7A">
                <wp:simplePos x="0" y="0"/>
                <wp:positionH relativeFrom="column">
                  <wp:posOffset>2066925</wp:posOffset>
                </wp:positionH>
                <wp:positionV relativeFrom="paragraph">
                  <wp:posOffset>13970</wp:posOffset>
                </wp:positionV>
                <wp:extent cx="1800225" cy="266700"/>
                <wp:effectExtent l="0" t="0" r="9525" b="0"/>
                <wp:wrapNone/>
                <wp:docPr id="1032" name="Rectangle 56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00225" cy="266700"/>
                        </a:xfrm>
                        <a:prstGeom prst="rect">
                          <a:avLst/>
                        </a:prstGeom>
                        <a:solidFill>
                          <a:srgbClr val="548135"/>
                        </a:solidFill>
                        <a:ln w="12700" cap="flat" cmpd="sng">
                          <a:solidFill>
                            <a:srgbClr val="70AD47"/>
                          </a:solidFill>
                          <a:prstDash val="solid"/>
                          <a:miter/>
                          <a:headEnd type="none" w="med" len="med"/>
                          <a:tailEnd type="none" w="med" len="med"/>
                        </a:ln>
                      </wps:spPr>
                      <wps:txbx>
                        <w:txbxContent>
                          <w:p w14:paraId="2CC47662" w14:textId="77777777" w:rsidR="00911441" w:rsidRDefault="00AB5CEF">
                            <w:pPr>
                              <w:jc w:val="center"/>
                              <w:rPr>
                                <w:rFonts w:ascii="Times New Roman" w:hAnsi="Times New Roman" w:cs="Times New Roman"/>
                                <w:b/>
                                <w:sz w:val="24"/>
                              </w:rPr>
                            </w:pPr>
                            <w:r>
                              <w:rPr>
                                <w:rFonts w:ascii="Times New Roman" w:hAnsi="Times New Roman" w:cs="Times New Roman"/>
                                <w:b/>
                                <w:sz w:val="24"/>
                              </w:rPr>
                              <w:t>Phytochemical</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80E6CE" id="Rectangle 5625" o:spid="_x0000_s1026" style="position:absolute;left:0;text-align:left;margin-left:162.75pt;margin-top:1.1pt;width:141.75pt;height:21pt;z-index: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" fillcolor="#548135" strokecolor="#70ad47" strokeweight="1pt">
                <v:path arrowok="t"/>
                <v:textbox>
                  <w:txbxContent>
                    <w:p w14:paraId="2CC47662" w14:textId="77777777" w:rsidR="00911441" w:rsidRDefault="00AB5CEF">
                      <w:pPr>
                        <w:jc w:val="center"/>
                        <w:rPr>
                          <w:rFonts w:ascii="Times New Roman" w:hAnsi="Times New Roman" w:cs="Times New Roman"/>
                          <w:b/>
                          <w:sz w:val="24"/>
                        </w:rPr>
                      </w:pPr>
                      <w:r>
                        <w:rPr>
                          <w:rFonts w:ascii="Times New Roman" w:hAnsi="Times New Roman" w:cs="Times New Roman"/>
                          <w:b/>
                          <w:sz w:val="24"/>
                        </w:rPr>
                        <w:t>Phytochemical</w:t>
                      </w:r>
                    </w:p>
                  </w:txbxContent>
                </v:textbox>
              </v:rect>
            </w:pict>
          </mc:Fallback>
        </mc:AlternateContent>
      </w:r>
    </w:p>
    <w:p w14:paraId="7AEFCB36" w14:textId="77777777" w:rsidR="00911441" w:rsidRDefault="00911441">
      <w:pPr>
        <w:spacing w:line="360" w:lineRule="auto"/>
        <w:jc w:val="both"/>
        <w:rPr>
          <w:rFonts w:ascii="Times New Roman" w:hAnsi="Times New Roman" w:cs="Times New Roman"/>
          <w:sz w:val="24"/>
        </w:rPr>
      </w:pPr>
    </w:p>
    <w:p w14:paraId="5C53BEC4" w14:textId="77777777" w:rsidR="00911441" w:rsidRDefault="00AB5CEF">
      <w:pPr>
        <w:spacing w:line="360" w:lineRule="auto"/>
        <w:jc w:val="both"/>
        <w:rPr>
          <w:rFonts w:ascii="Times New Roman" w:hAnsi="Times New Roman" w:cs="Times New Roman"/>
          <w:b/>
          <w:sz w:val="24"/>
        </w:rPr>
      </w:pPr>
      <w:r>
        <w:rPr>
          <w:noProof/>
        </w:rPr>
        <mc:AlternateContent>
          <mc:Choice Requires="wps">
            <w:drawing>
              <wp:anchor distT="0" distB="0" distL="0" distR="0" simplePos="0" relativeHeight="51" behindDoc="0" locked="0" layoutInCell="1" allowOverlap="1" wp14:anchorId="3A9FA6E3" wp14:editId="19D221F7">
                <wp:simplePos x="0" y="0"/>
                <wp:positionH relativeFrom="column">
                  <wp:posOffset>6347460</wp:posOffset>
                </wp:positionH>
                <wp:positionV relativeFrom="paragraph">
                  <wp:posOffset>295275</wp:posOffset>
                </wp:positionV>
                <wp:extent cx="28575" cy="3028950"/>
                <wp:effectExtent l="0" t="0" r="9525" b="0"/>
                <wp:wrapNone/>
                <wp:docPr id="1033" name="Straight Connector 56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575" cy="3028950"/>
                        </a:xfrm>
                        <a:prstGeom prst="line">
                          <a:avLst/>
                        </a:prstGeom>
                        <a:ln w="6350" cap="flat" cmpd="sng">
                          <a:solidFill>
                            <a:srgbClr val="4472C4"/>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33" filled="f" stroked="t" from="499.8pt,23.25pt" to="502.05pt,261.75pt" style="position:absolute;z-index:51;mso-position-horizontal-relative:text;mso-position-vertical-relative:text;mso-width-percent:0;mso-height-percent:0;mso-width-relative:margin;mso-height-relative:margin;mso-wrap-distance-left:0.0pt;mso-wrap-distance-right:0.0pt;visibility:visible;">
                <v:stroke joinstyle="miter" color="#4472c4" weight="0.5pt"/>
                <v:fill/>
              </v:line>
            </w:pict>
          </mc:Fallback>
        </mc:AlternateContent>
      </w:r>
      <w:r>
        <w:rPr>
          <w:noProof/>
        </w:rPr>
        <mc:AlternateContent>
          <mc:Choice Requires="wps">
            <w:drawing>
              <wp:anchor distT="0" distB="0" distL="0" distR="0" simplePos="0" relativeHeight="5" behindDoc="0" locked="0" layoutInCell="1" allowOverlap="1" wp14:anchorId="2D6DCFDB" wp14:editId="68CBD734">
                <wp:simplePos x="0" y="0"/>
                <wp:positionH relativeFrom="column">
                  <wp:posOffset>5583555</wp:posOffset>
                </wp:positionH>
                <wp:positionV relativeFrom="paragraph">
                  <wp:posOffset>40005</wp:posOffset>
                </wp:positionV>
                <wp:extent cx="895350" cy="314325"/>
                <wp:effectExtent l="0" t="0" r="0" b="9525"/>
                <wp:wrapNone/>
                <wp:docPr id="1034" name="Rectangle 56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5350" cy="314325"/>
                        </a:xfrm>
                        <a:prstGeom prst="rect">
                          <a:avLst/>
                        </a:prstGeom>
                        <a:solidFill>
                          <a:srgbClr val="DDE050"/>
                        </a:solidFill>
                        <a:ln w="12700" cap="flat" cmpd="sng">
                          <a:solidFill>
                            <a:srgbClr val="31538F"/>
                          </a:solidFill>
                          <a:prstDash val="solid"/>
                          <a:miter/>
                          <a:headEnd type="none" w="med" len="med"/>
                          <a:tailEnd type="none" w="med" len="med"/>
                        </a:ln>
                      </wps:spPr>
                      <wps:txbx>
                        <w:txbxContent>
                          <w:p w14:paraId="436647A8" w14:textId="77777777" w:rsidR="00911441" w:rsidRDefault="00AB5CEF">
                            <w:pPr>
                              <w:jc w:val="center"/>
                              <w:rPr>
                                <w:rFonts w:ascii="Times New Roman" w:hAnsi="Times New Roman" w:cs="Times New Roman"/>
                                <w:b/>
                                <w:color w:val="000000"/>
                                <w:sz w:val="24"/>
                              </w:rPr>
                            </w:pPr>
                            <w:r>
                              <w:rPr>
                                <w:rFonts w:ascii="Times New Roman" w:hAnsi="Times New Roman" w:cs="Times New Roman"/>
                                <w:b/>
                                <w:color w:val="000000"/>
                                <w:sz w:val="24"/>
                              </w:rPr>
                              <w:t>Thiols</w:t>
                            </w:r>
                          </w:p>
                        </w:txbxContent>
                      </wps:txbx>
                      <wps:bodyPr vert="horz" wrap="square" lIns="91440" tIns="45720" rIns="91440" bIns="45720" anchor="ctr">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D6DCFDB" id="Rectangle 5623" o:spid="_x0000_s1027" style="position:absolute;left:0;text-align:left;margin-left:439.65pt;margin-top:3.15pt;width:70.5pt;height:24.75pt;z-index:5;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" fillcolor="#dde050" strokecolor="#31538f" strokeweight="1pt">
                <v:path arrowok="t"/>
                <v:textbox>
                  <w:txbxContent>
                    <w:p w14:paraId="436647A8" w14:textId="77777777" w:rsidR="00911441" w:rsidRDefault="00AB5CEF">
                      <w:pPr>
                        <w:jc w:val="center"/>
                        <w:rPr>
                          <w:rFonts w:ascii="Times New Roman" w:hAnsi="Times New Roman" w:cs="Times New Roman"/>
                          <w:b/>
                          <w:color w:val="000000"/>
                          <w:sz w:val="24"/>
                        </w:rPr>
                      </w:pPr>
                      <w:r>
                        <w:rPr>
                          <w:rFonts w:ascii="Times New Roman" w:hAnsi="Times New Roman" w:cs="Times New Roman"/>
                          <w:b/>
                          <w:color w:val="000000"/>
                          <w:sz w:val="24"/>
                        </w:rPr>
                        <w:t>Thiols</w:t>
                      </w:r>
                    </w:p>
                  </w:txbxContent>
                </v:textbox>
              </v:rect>
            </w:pict>
          </mc:Fallback>
        </mc:AlternateContent>
      </w:r>
      <w:r>
        <w:rPr>
          <w:noProof/>
        </w:rPr>
        <mc:AlternateContent>
          <mc:Choice Requires="wps">
            <w:drawing>
              <wp:anchor distT="0" distB="0" distL="0" distR="0" simplePos="0" relativeHeight="15" behindDoc="0" locked="0" layoutInCell="1" allowOverlap="1" wp14:anchorId="6F0BCD24" wp14:editId="32C9C375">
                <wp:simplePos x="0" y="0"/>
                <wp:positionH relativeFrom="column">
                  <wp:posOffset>364490</wp:posOffset>
                </wp:positionH>
                <wp:positionV relativeFrom="paragraph">
                  <wp:posOffset>346075</wp:posOffset>
                </wp:positionV>
                <wp:extent cx="1428750" cy="326390"/>
                <wp:effectExtent l="0" t="0" r="0" b="0"/>
                <wp:wrapNone/>
                <wp:docPr id="1035" name="Rectangle 56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8750" cy="326390"/>
                        </a:xfrm>
                        <a:prstGeom prst="rect">
                          <a:avLst/>
                        </a:prstGeom>
                        <a:solidFill>
                          <a:srgbClr val="4472C4"/>
                        </a:solidFill>
                        <a:ln w="12700" cap="flat" cmpd="sng">
                          <a:solidFill>
                            <a:srgbClr val="31538F"/>
                          </a:solidFill>
                          <a:prstDash val="solid"/>
                          <a:miter/>
                          <a:headEnd type="none" w="med" len="med"/>
                          <a:tailEnd type="none" w="med" len="med"/>
                        </a:ln>
                      </wps:spPr>
                      <wps:txbx>
                        <w:txbxContent>
                          <w:p w14:paraId="04B4DD03" w14:textId="77777777" w:rsidR="00911441" w:rsidRDefault="00AB5CEF">
                            <w:pPr>
                              <w:jc w:val="center"/>
                              <w:rPr>
                                <w:rFonts w:ascii="Times New Roman" w:hAnsi="Times New Roman" w:cs="Times New Roman"/>
                                <w:color w:val="000000"/>
                                <w:sz w:val="16"/>
                              </w:rPr>
                            </w:pPr>
                            <w:r>
                              <w:rPr>
                                <w:rFonts w:ascii="Times New Roman" w:hAnsi="Times New Roman" w:cs="Times New Roman"/>
                                <w:b/>
                                <w:color w:val="000000"/>
                                <w:sz w:val="16"/>
                              </w:rPr>
                              <w:t xml:space="preserve">Free </w:t>
                            </w:r>
                            <w:r>
                              <w:rPr>
                                <w:rFonts w:ascii="Times New Roman" w:hAnsi="Times New Roman" w:cs="Times New Roman"/>
                                <w:b/>
                                <w:color w:val="000000"/>
                                <w:sz w:val="16"/>
                              </w:rPr>
                              <w:t xml:space="preserve">alkaloids Eg. </w:t>
                            </w:r>
                            <w:r>
                              <w:rPr>
                                <w:rFonts w:ascii="Times New Roman" w:hAnsi="Times New Roman" w:cs="Times New Roman"/>
                                <w:color w:val="000000"/>
                                <w:sz w:val="16"/>
                              </w:rPr>
                              <w:t xml:space="preserve">Atropine, Nicotine </w:t>
                            </w:r>
                          </w:p>
                          <w:p w14:paraId="298F8140" w14:textId="77777777" w:rsidR="00911441" w:rsidRDefault="00911441">
                            <w:pPr>
                              <w:jc w:val="center"/>
                              <w:rPr>
                                <w:rFonts w:ascii="Times New Roman" w:hAnsi="Times New Roman" w:cs="Times New Roman"/>
                                <w:b/>
                                <w:color w:val="000000"/>
                                <w:sz w:val="16"/>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0BCD24" id="Rectangle 5622" o:spid="_x0000_s1028" style="position:absolute;left:0;text-align:left;margin-left:28.7pt;margin-top:27.25pt;width:112.5pt;height:25.7pt;z-index:15;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" fillcolor="#4472c4" strokecolor="#31538f" strokeweight="1pt">
                <v:path arrowok="t"/>
                <v:textbox>
                  <w:txbxContent>
                    <w:p w14:paraId="04B4DD03" w14:textId="77777777" w:rsidR="00911441" w:rsidRDefault="00AB5CEF">
                      <w:pPr>
                        <w:jc w:val="center"/>
                        <w:rPr>
                          <w:rFonts w:ascii="Times New Roman" w:hAnsi="Times New Roman" w:cs="Times New Roman"/>
                          <w:color w:val="000000"/>
                          <w:sz w:val="16"/>
                        </w:rPr>
                      </w:pPr>
                      <w:r>
                        <w:rPr>
                          <w:rFonts w:ascii="Times New Roman" w:hAnsi="Times New Roman" w:cs="Times New Roman"/>
                          <w:b/>
                          <w:color w:val="000000"/>
                          <w:sz w:val="16"/>
                        </w:rPr>
                        <w:t xml:space="preserve">Free </w:t>
                      </w:r>
                      <w:r>
                        <w:rPr>
                          <w:rFonts w:ascii="Times New Roman" w:hAnsi="Times New Roman" w:cs="Times New Roman"/>
                          <w:b/>
                          <w:color w:val="000000"/>
                          <w:sz w:val="16"/>
                        </w:rPr>
                        <w:t xml:space="preserve">alkaloids Eg. </w:t>
                      </w:r>
                      <w:r>
                        <w:rPr>
                          <w:rFonts w:ascii="Times New Roman" w:hAnsi="Times New Roman" w:cs="Times New Roman"/>
                          <w:color w:val="000000"/>
                          <w:sz w:val="16"/>
                        </w:rPr>
                        <w:t xml:space="preserve">Atropine, Nicotine </w:t>
                      </w:r>
                    </w:p>
                    <w:p w14:paraId="298F8140" w14:textId="77777777" w:rsidR="00911441" w:rsidRDefault="00911441">
                      <w:pPr>
                        <w:jc w:val="center"/>
                        <w:rPr>
                          <w:rFonts w:ascii="Times New Roman" w:hAnsi="Times New Roman" w:cs="Times New Roman"/>
                          <w:b/>
                          <w:color w:val="000000"/>
                          <w:sz w:val="16"/>
                        </w:rPr>
                      </w:pPr>
                    </w:p>
                  </w:txbxContent>
                </v:textbox>
              </v:rect>
            </w:pict>
          </mc:Fallback>
        </mc:AlternateContent>
      </w:r>
      <w:r>
        <w:rPr>
          <w:noProof/>
        </w:rPr>
        <mc:AlternateContent>
          <mc:Choice Requires="wps">
            <w:drawing>
              <wp:anchor distT="0" distB="0" distL="0" distR="0" simplePos="0" relativeHeight="8" behindDoc="0" locked="0" layoutInCell="1" allowOverlap="1" wp14:anchorId="015C3035" wp14:editId="48B2066B">
                <wp:simplePos x="0" y="0"/>
                <wp:positionH relativeFrom="leftMargin">
                  <wp:align>right</wp:align>
                </wp:positionH>
                <wp:positionV relativeFrom="paragraph">
                  <wp:posOffset>175895</wp:posOffset>
                </wp:positionV>
                <wp:extent cx="238124" cy="9525"/>
                <wp:effectExtent l="0" t="0" r="9525" b="9525"/>
                <wp:wrapNone/>
                <wp:docPr id="1036" name="Straight Connector 56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38124" cy="9525"/>
                        </a:xfrm>
                        <a:prstGeom prst="line">
                          <a:avLst/>
                        </a:prstGeom>
                        <a:ln w="6350" cap="flat" cmpd="sng">
                          <a:solidFill>
                            <a:srgbClr val="4472C4"/>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36" filled="f" stroked="t" from="0.0pt,13.85pt" to="18.749922pt,14.6pt" style="position:absolute;z-index:8;mso-position-horizontal:right;mso-position-horizontal-relative:left-margin-area;mso-position-vertical-relative:text;mso-width-percent:0;mso-height-percent:0;mso-width-relative:margin;mso-height-relative:margin;mso-wrap-distance-left:0.0pt;mso-wrap-distance-right:0.0pt;visibility:visible;flip:x;">
                <v:stroke joinstyle="miter" color="#4472c4" weight="0.5pt"/>
                <v:fill/>
              </v:line>
            </w:pict>
          </mc:Fallback>
        </mc:AlternateContent>
      </w:r>
      <w:r>
        <w:rPr>
          <w:noProof/>
        </w:rPr>
        <mc:AlternateContent>
          <mc:Choice Requires="wps">
            <w:drawing>
              <wp:anchor distT="0" distB="0" distL="0" distR="0" simplePos="0" relativeHeight="9" behindDoc="0" locked="0" layoutInCell="1" allowOverlap="1" wp14:anchorId="70AD144E" wp14:editId="3AF0ED0C">
                <wp:simplePos x="0" y="0"/>
                <wp:positionH relativeFrom="column">
                  <wp:posOffset>-238124</wp:posOffset>
                </wp:positionH>
                <wp:positionV relativeFrom="paragraph">
                  <wp:posOffset>166370</wp:posOffset>
                </wp:positionV>
                <wp:extent cx="19050" cy="1962149"/>
                <wp:effectExtent l="0" t="0" r="0" b="0"/>
                <wp:wrapNone/>
                <wp:docPr id="1037" name="Straight Connector 56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050" cy="1962149"/>
                        </a:xfrm>
                        <a:prstGeom prst="line">
                          <a:avLst/>
                        </a:prstGeom>
                        <a:ln w="6350" cap="flat" cmpd="sng">
                          <a:solidFill>
                            <a:srgbClr val="4472C4"/>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37" filled="f" stroked="t" from="-18.749922pt,13.1pt" to="-17.249922pt,167.59993pt" style="position:absolute;z-index:9;mso-position-horizontal-relative:text;mso-position-vertical-relative:text;mso-width-percent:0;mso-height-percent:0;mso-width-relative:margin;mso-height-relative:margin;mso-wrap-distance-left:0.0pt;mso-wrap-distance-right:0.0pt;visibility:visible;">
                <v:stroke joinstyle="miter" color="#4472c4" weight="0.5pt"/>
                <v:fill/>
              </v:line>
            </w:pict>
          </mc:Fallback>
        </mc:AlternateContent>
      </w:r>
      <w:r>
        <w:rPr>
          <w:noProof/>
        </w:rPr>
        <mc:AlternateContent>
          <mc:Choice Requires="wps">
            <w:drawing>
              <wp:anchor distT="0" distB="0" distL="0" distR="0" simplePos="0" relativeHeight="46" behindDoc="0" locked="0" layoutInCell="1" allowOverlap="1" wp14:anchorId="47C2B0D0" wp14:editId="1305F208">
                <wp:simplePos x="0" y="0"/>
                <wp:positionH relativeFrom="column">
                  <wp:posOffset>4362450</wp:posOffset>
                </wp:positionH>
                <wp:positionV relativeFrom="paragraph">
                  <wp:posOffset>328295</wp:posOffset>
                </wp:positionV>
                <wp:extent cx="9525" cy="1371600"/>
                <wp:effectExtent l="0" t="0" r="9525" b="0"/>
                <wp:wrapNone/>
                <wp:docPr id="1038" name="Straight Connector 56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1371600"/>
                        </a:xfrm>
                        <a:prstGeom prst="line">
                          <a:avLst/>
                        </a:prstGeom>
                        <a:ln w="6350" cap="flat" cmpd="sng">
                          <a:solidFill>
                            <a:srgbClr val="4472C4"/>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38" filled="f" stroked="t" from="343.5pt,25.85pt" to="344.25pt,133.85pt" style="position:absolute;z-index:46;mso-position-horizontal-relative:text;mso-position-vertical-relative:text;mso-width-percent:0;mso-height-percent:0;mso-width-relative:margin;mso-height-relative:margin;mso-wrap-distance-left:0.0pt;mso-wrap-distance-right:0.0pt;visibility:visible;">
                <v:stroke joinstyle="miter" color="#4472c4" weight="0.5pt"/>
                <v:fill/>
              </v:line>
            </w:pict>
          </mc:Fallback>
        </mc:AlternateContent>
      </w:r>
      <w:r>
        <w:rPr>
          <w:noProof/>
        </w:rPr>
        <mc:AlternateContent>
          <mc:Choice Requires="wps">
            <w:drawing>
              <wp:anchor distT="0" distB="0" distL="0" distR="0" simplePos="0" relativeHeight="3" behindDoc="0" locked="0" layoutInCell="1" allowOverlap="1" wp14:anchorId="6622E7E8" wp14:editId="6427A8AA">
                <wp:simplePos x="0" y="0"/>
                <wp:positionH relativeFrom="column">
                  <wp:posOffset>4362450</wp:posOffset>
                </wp:positionH>
                <wp:positionV relativeFrom="paragraph">
                  <wp:posOffset>16510</wp:posOffset>
                </wp:positionV>
                <wp:extent cx="1009649" cy="276225"/>
                <wp:effectExtent l="0" t="0" r="0" b="9525"/>
                <wp:wrapNone/>
                <wp:docPr id="1039" name="Rectangle 56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9649" cy="276225"/>
                        </a:xfrm>
                        <a:prstGeom prst="rect">
                          <a:avLst/>
                        </a:prstGeom>
                        <a:solidFill>
                          <a:srgbClr val="F4B083"/>
                        </a:solidFill>
                        <a:ln w="12700" cap="flat" cmpd="sng">
                          <a:solidFill>
                            <a:srgbClr val="31538F"/>
                          </a:solidFill>
                          <a:prstDash val="solid"/>
                          <a:miter/>
                          <a:headEnd type="none" w="med" len="med"/>
                          <a:tailEnd type="none" w="med" len="med"/>
                        </a:ln>
                      </wps:spPr>
                      <wps:txbx>
                        <w:txbxContent>
                          <w:p w14:paraId="17E9D0EC" w14:textId="77777777" w:rsidR="00911441" w:rsidRDefault="00AB5CEF">
                            <w:pPr>
                              <w:jc w:val="center"/>
                              <w:rPr>
                                <w:rFonts w:ascii="Times New Roman" w:hAnsi="Times New Roman" w:cs="Times New Roman"/>
                                <w:b/>
                                <w:color w:val="000000"/>
                                <w:sz w:val="24"/>
                              </w:rPr>
                            </w:pPr>
                            <w:r>
                              <w:rPr>
                                <w:rFonts w:ascii="Times New Roman" w:hAnsi="Times New Roman" w:cs="Times New Roman"/>
                                <w:b/>
                                <w:color w:val="000000"/>
                                <w:sz w:val="24"/>
                              </w:rPr>
                              <w:t>Terpenoids</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22E7E8" id="Rectangle 5618" o:spid="_x0000_s1029" style="position:absolute;left:0;text-align:left;margin-left:343.5pt;margin-top:1.3pt;width:79.5pt;height:21.75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" fillcolor="#f4b083" strokecolor="#31538f" strokeweight="1pt">
                <v:path arrowok="t"/>
                <v:textbox>
                  <w:txbxContent>
                    <w:p w14:paraId="17E9D0EC" w14:textId="77777777" w:rsidR="00911441" w:rsidRDefault="00AB5CEF">
                      <w:pPr>
                        <w:jc w:val="center"/>
                        <w:rPr>
                          <w:rFonts w:ascii="Times New Roman" w:hAnsi="Times New Roman" w:cs="Times New Roman"/>
                          <w:b/>
                          <w:color w:val="000000"/>
                          <w:sz w:val="24"/>
                        </w:rPr>
                      </w:pPr>
                      <w:r>
                        <w:rPr>
                          <w:rFonts w:ascii="Times New Roman" w:hAnsi="Times New Roman" w:cs="Times New Roman"/>
                          <w:b/>
                          <w:color w:val="000000"/>
                          <w:sz w:val="24"/>
                        </w:rPr>
                        <w:t>Terpenoids</w:t>
                      </w:r>
                    </w:p>
                  </w:txbxContent>
                </v:textbox>
              </v:rect>
            </w:pict>
          </mc:Fallback>
        </mc:AlternateContent>
      </w:r>
      <w:r>
        <w:rPr>
          <w:noProof/>
        </w:rPr>
        <mc:AlternateContent>
          <mc:Choice Requires="wps">
            <w:drawing>
              <wp:anchor distT="0" distB="0" distL="0" distR="0" simplePos="0" relativeHeight="4" behindDoc="0" locked="0" layoutInCell="1" allowOverlap="1" wp14:anchorId="607E657C" wp14:editId="6C083D2E">
                <wp:simplePos x="0" y="0"/>
                <wp:positionH relativeFrom="margin">
                  <wp:posOffset>2333625</wp:posOffset>
                </wp:positionH>
                <wp:positionV relativeFrom="paragraph">
                  <wp:posOffset>9525</wp:posOffset>
                </wp:positionV>
                <wp:extent cx="1009649" cy="285750"/>
                <wp:effectExtent l="0" t="0" r="0" b="0"/>
                <wp:wrapNone/>
                <wp:docPr id="1040" name="Rectangle 56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9649" cy="285750"/>
                        </a:xfrm>
                        <a:prstGeom prst="rect">
                          <a:avLst/>
                        </a:prstGeom>
                        <a:solidFill>
                          <a:srgbClr val="D45CCB"/>
                        </a:solidFill>
                        <a:ln w="12700" cap="flat" cmpd="sng">
                          <a:solidFill>
                            <a:srgbClr val="31538F"/>
                          </a:solidFill>
                          <a:prstDash val="solid"/>
                          <a:miter/>
                          <a:headEnd type="none" w="med" len="med"/>
                          <a:tailEnd type="none" w="med" len="med"/>
                        </a:ln>
                      </wps:spPr>
                      <wps:txbx>
                        <w:txbxContent>
                          <w:p w14:paraId="333851AA" w14:textId="77777777" w:rsidR="00911441" w:rsidRDefault="00AB5CEF">
                            <w:pPr>
                              <w:jc w:val="center"/>
                              <w:rPr>
                                <w:rFonts w:ascii="Times New Roman" w:hAnsi="Times New Roman" w:cs="Times New Roman"/>
                                <w:b/>
                                <w:color w:val="000000"/>
                                <w:sz w:val="24"/>
                              </w:rPr>
                            </w:pPr>
                            <w:r>
                              <w:rPr>
                                <w:rFonts w:ascii="Times New Roman" w:hAnsi="Times New Roman" w:cs="Times New Roman"/>
                                <w:b/>
                                <w:color w:val="000000"/>
                                <w:sz w:val="24"/>
                              </w:rPr>
                              <w:t>Polyphenols</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7E657C" id="Rectangle 5617" o:spid="_x0000_s1030" style="position:absolute;left:0;text-align:left;margin-left:183.75pt;margin-top:.75pt;width:79.5pt;height:22.5pt;z-index: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" fillcolor="#d45ccb" strokecolor="#31538f" strokeweight="1pt">
                <v:path arrowok="t"/>
                <v:textbox>
                  <w:txbxContent>
                    <w:p w14:paraId="333851AA" w14:textId="77777777" w:rsidR="00911441" w:rsidRDefault="00AB5CEF">
                      <w:pPr>
                        <w:jc w:val="center"/>
                        <w:rPr>
                          <w:rFonts w:ascii="Times New Roman" w:hAnsi="Times New Roman" w:cs="Times New Roman"/>
                          <w:b/>
                          <w:color w:val="000000"/>
                          <w:sz w:val="24"/>
                        </w:rPr>
                      </w:pPr>
                      <w:r>
                        <w:rPr>
                          <w:rFonts w:ascii="Times New Roman" w:hAnsi="Times New Roman" w:cs="Times New Roman"/>
                          <w:b/>
                          <w:color w:val="000000"/>
                          <w:sz w:val="24"/>
                        </w:rPr>
                        <w:t>Polyphenols</w:t>
                      </w:r>
                    </w:p>
                  </w:txbxContent>
                </v:textbox>
                <w10:wrap anchorx="margin"/>
              </v:rect>
            </w:pict>
          </mc:Fallback>
        </mc:AlternateContent>
      </w:r>
      <w:r>
        <w:rPr>
          <w:noProof/>
        </w:rPr>
        <mc:AlternateContent>
          <mc:Choice Requires="wps">
            <w:drawing>
              <wp:anchor distT="0" distB="0" distL="0" distR="0" simplePos="0" relativeHeight="2" behindDoc="0" locked="0" layoutInCell="1" allowOverlap="1" wp14:anchorId="13200693" wp14:editId="4EA8E86E">
                <wp:simplePos x="0" y="0"/>
                <wp:positionH relativeFrom="margin">
                  <wp:align>left</wp:align>
                </wp:positionH>
                <wp:positionV relativeFrom="paragraph">
                  <wp:posOffset>9525</wp:posOffset>
                </wp:positionV>
                <wp:extent cx="962025" cy="314325"/>
                <wp:effectExtent l="0" t="0" r="9525" b="9525"/>
                <wp:wrapNone/>
                <wp:docPr id="1041" name="Rectangle 56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62025" cy="314325"/>
                        </a:xfrm>
                        <a:prstGeom prst="rect">
                          <a:avLst/>
                        </a:prstGeom>
                        <a:solidFill>
                          <a:srgbClr val="4472C4"/>
                        </a:solidFill>
                        <a:ln w="12700" cap="flat" cmpd="sng">
                          <a:solidFill>
                            <a:srgbClr val="31538F"/>
                          </a:solidFill>
                          <a:prstDash val="solid"/>
                          <a:miter/>
                          <a:headEnd type="none" w="med" len="med"/>
                          <a:tailEnd type="none" w="med" len="med"/>
                        </a:ln>
                      </wps:spPr>
                      <wps:txbx>
                        <w:txbxContent>
                          <w:p w14:paraId="5E296DDC" w14:textId="77777777" w:rsidR="00911441" w:rsidRDefault="00AB5CEF">
                            <w:pPr>
                              <w:jc w:val="center"/>
                              <w:rPr>
                                <w:rFonts w:ascii="Times New Roman" w:hAnsi="Times New Roman" w:cs="Times New Roman"/>
                                <w:b/>
                                <w:color w:val="000000"/>
                                <w:sz w:val="24"/>
                              </w:rPr>
                            </w:pPr>
                            <w:r>
                              <w:rPr>
                                <w:rFonts w:ascii="Times New Roman" w:hAnsi="Times New Roman" w:cs="Times New Roman"/>
                                <w:b/>
                                <w:color w:val="000000"/>
                                <w:sz w:val="24"/>
                              </w:rPr>
                              <w:t>Alkaloids</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200693" id="Rectangle 5616" o:spid="_x0000_s1031" style="position:absolute;left:0;text-align:left;margin-left:0;margin-top:.75pt;width:75.75pt;height:24.75pt;z-index:2;visibility:visible;mso-wrap-style:square;mso-width-percent:0;mso-height-percent:0;mso-wrap-distance-left:0;mso-wrap-distance-top:0;mso-wrap-distance-right:0;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" fillcolor="#4472c4" strokecolor="#31538f" strokeweight="1pt">
                <v:path arrowok="t"/>
                <v:textbox>
                  <w:txbxContent>
                    <w:p w14:paraId="5E296DDC" w14:textId="77777777" w:rsidR="00911441" w:rsidRDefault="00AB5CEF">
                      <w:pPr>
                        <w:jc w:val="center"/>
                        <w:rPr>
                          <w:rFonts w:ascii="Times New Roman" w:hAnsi="Times New Roman" w:cs="Times New Roman"/>
                          <w:b/>
                          <w:color w:val="000000"/>
                          <w:sz w:val="24"/>
                        </w:rPr>
                      </w:pPr>
                      <w:r>
                        <w:rPr>
                          <w:rFonts w:ascii="Times New Roman" w:hAnsi="Times New Roman" w:cs="Times New Roman"/>
                          <w:b/>
                          <w:color w:val="000000"/>
                          <w:sz w:val="24"/>
                        </w:rPr>
                        <w:t>Alkaloids</w:t>
                      </w:r>
                    </w:p>
                  </w:txbxContent>
                </v:textbox>
                <w10:wrap anchorx="margin"/>
              </v:rect>
            </w:pict>
          </mc:Fallback>
        </mc:AlternateContent>
      </w:r>
      <w:r>
        <w:rPr>
          <w:noProof/>
        </w:rPr>
        <mc:AlternateContent>
          <mc:Choice Requires="wps">
            <w:drawing>
              <wp:anchor distT="0" distB="0" distL="0" distR="0" simplePos="0" relativeHeight="6" behindDoc="0" locked="0" layoutInCell="1" allowOverlap="1" wp14:anchorId="40E99230" wp14:editId="5B9A0730">
                <wp:simplePos x="0" y="0"/>
                <wp:positionH relativeFrom="column">
                  <wp:posOffset>2466975</wp:posOffset>
                </wp:positionH>
                <wp:positionV relativeFrom="paragraph">
                  <wp:posOffset>271145</wp:posOffset>
                </wp:positionV>
                <wp:extent cx="9525" cy="1419225"/>
                <wp:effectExtent l="0" t="0" r="9525" b="9525"/>
                <wp:wrapNone/>
                <wp:docPr id="1042" name="Straight Connector 56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1419225"/>
                        </a:xfrm>
                        <a:prstGeom prst="line">
                          <a:avLst/>
                        </a:prstGeom>
                        <a:ln w="6350" cap="flat" cmpd="sng">
                          <a:solidFill>
                            <a:srgbClr val="0070C0"/>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42" filled="f" stroked="t" from="194.25pt,21.35pt" to="195.0pt,133.1pt" style="position:absolute;z-index:6;mso-position-horizontal-relative:text;mso-position-vertical-relative:text;mso-width-percent:0;mso-height-percent:0;mso-width-relative:margin;mso-height-relative:margin;mso-wrap-distance-left:0.0pt;mso-wrap-distance-right:0.0pt;visibility:visible;">
                <v:stroke joinstyle="miter" color="#0070c0" weight="0.5pt"/>
                <v:fill/>
              </v:line>
            </w:pict>
          </mc:Fallback>
        </mc:AlternateContent>
      </w:r>
      <w:r>
        <w:rPr>
          <w:noProof/>
        </w:rPr>
        <mc:AlternateContent>
          <mc:Choice Requires="wps">
            <w:drawing>
              <wp:anchor distT="0" distB="0" distL="0" distR="0" simplePos="0" relativeHeight="28" behindDoc="0" locked="0" layoutInCell="1" allowOverlap="1" wp14:anchorId="3F12AEC7" wp14:editId="4AC7E92D">
                <wp:simplePos x="0" y="0"/>
                <wp:positionH relativeFrom="column">
                  <wp:posOffset>2228850</wp:posOffset>
                </wp:positionH>
                <wp:positionV relativeFrom="paragraph">
                  <wp:posOffset>271145</wp:posOffset>
                </wp:positionV>
                <wp:extent cx="28575" cy="2447925"/>
                <wp:effectExtent l="0" t="0" r="9525" b="9525"/>
                <wp:wrapNone/>
                <wp:docPr id="1043" name="Straight Connector 56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575" cy="2447925"/>
                        </a:xfrm>
                        <a:prstGeom prst="line">
                          <a:avLst/>
                        </a:prstGeom>
                        <a:ln w="6350" cap="flat" cmpd="sng">
                          <a:solidFill>
                            <a:srgbClr val="4472C4"/>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43" filled="f" stroked="t" from="175.5pt,21.35pt" to="177.75pt,214.1pt" style="position:absolute;z-index:28;mso-position-horizontal-relative:text;mso-position-vertical-relative:text;mso-width-percent:0;mso-height-percent:0;mso-width-relative:margin;mso-height-relative:margin;mso-wrap-distance-left:0.0pt;mso-wrap-distance-right:0.0pt;visibility:visible;">
                <v:stroke joinstyle="miter" color="#4472c4" weight="0.5pt"/>
                <v:fill/>
              </v:line>
            </w:pict>
          </mc:Fallback>
        </mc:AlternateContent>
      </w:r>
      <w:r>
        <w:rPr>
          <w:noProof/>
        </w:rPr>
        <mc:AlternateContent>
          <mc:Choice Requires="wps">
            <w:drawing>
              <wp:anchor distT="0" distB="0" distL="0" distR="0" simplePos="0" relativeHeight="27" behindDoc="0" locked="0" layoutInCell="1" allowOverlap="1" wp14:anchorId="724937DD" wp14:editId="7DF1154A">
                <wp:simplePos x="0" y="0"/>
                <wp:positionH relativeFrom="column">
                  <wp:posOffset>2285999</wp:posOffset>
                </wp:positionH>
                <wp:positionV relativeFrom="paragraph">
                  <wp:posOffset>271144</wp:posOffset>
                </wp:positionV>
                <wp:extent cx="0" cy="0"/>
                <wp:effectExtent l="0" t="0" r="0" b="0"/>
                <wp:wrapNone/>
                <wp:docPr id="1044" name="Straight Connector 56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0"/>
                        </a:xfrm>
                        <a:prstGeom prst="line">
                          <a:avLst/>
                        </a:prstGeom>
                        <a:ln w="6350" cap="flat" cmpd="sng">
                          <a:solidFill>
                            <a:srgbClr val="4472C4"/>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line id="1044" filled="f" stroked="t" from="179.99991pt,21.34992pt" to="179.99991pt,21.34992pt" style="position:absolute;z-index:27;mso-position-horizontal-relative:text;mso-position-vertical-relative:text;mso-width-percent:0;mso-height-percent:0;mso-width-relative:page;mso-height-relative:page;mso-wrap-distance-left:0.0pt;mso-wrap-distance-right:0.0pt;visibility:visible;">
                <v:stroke joinstyle="miter" color="#4472c4" weight="0.5pt"/>
                <v:fill/>
              </v:line>
            </w:pict>
          </mc:Fallback>
        </mc:AlternateContent>
      </w:r>
      <w:r>
        <w:rPr>
          <w:noProof/>
        </w:rPr>
        <mc:AlternateContent>
          <mc:Choice Requires="wps">
            <w:drawing>
              <wp:anchor distT="0" distB="0" distL="0" distR="0" simplePos="0" relativeHeight="10" behindDoc="0" locked="0" layoutInCell="1" allowOverlap="1" wp14:anchorId="24CAA967" wp14:editId="0DD18F17">
                <wp:simplePos x="0" y="0"/>
                <wp:positionH relativeFrom="column">
                  <wp:posOffset>-238124</wp:posOffset>
                </wp:positionH>
                <wp:positionV relativeFrom="paragraph">
                  <wp:posOffset>433069</wp:posOffset>
                </wp:positionV>
                <wp:extent cx="619125" cy="0"/>
                <wp:effectExtent l="0" t="0" r="0" b="0"/>
                <wp:wrapNone/>
                <wp:docPr id="1045" name="Straight Connector 56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9125" cy="0"/>
                        </a:xfrm>
                        <a:prstGeom prst="line">
                          <a:avLst/>
                        </a:prstGeom>
                        <a:ln w="6350" cap="flat" cmpd="sng">
                          <a:solidFill>
                            <a:srgbClr val="4472C4"/>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45" filled="f" stroked="t" from="-18.749922pt,34.099922pt" to="30.000078pt,34.099922pt" style="position:absolute;z-index:10;mso-position-horizontal-relative:text;mso-position-vertical-relative:text;mso-width-percent:0;mso-height-percent:0;mso-width-relative:margin;mso-height-relative:margin;mso-wrap-distance-left:0.0pt;mso-wrap-distance-right:0.0pt;visibility:visible;">
                <v:stroke joinstyle="miter" color="#4472c4" weight="0.5pt"/>
                <v:fill/>
              </v:line>
            </w:pict>
          </mc:Fallback>
        </mc:AlternateContent>
      </w:r>
    </w:p>
    <w:p w14:paraId="13CA51A1" w14:textId="77777777" w:rsidR="00911441" w:rsidRDefault="00AB5CEF">
      <w:pPr>
        <w:spacing w:line="360" w:lineRule="auto"/>
        <w:jc w:val="both"/>
        <w:rPr>
          <w:rFonts w:ascii="Times New Roman" w:hAnsi="Times New Roman" w:cs="Times New Roman"/>
          <w:b/>
          <w:sz w:val="24"/>
        </w:rPr>
      </w:pPr>
      <w:r>
        <w:rPr>
          <w:noProof/>
        </w:rPr>
        <mc:AlternateContent>
          <mc:Choice Requires="wps">
            <w:drawing>
              <wp:anchor distT="0" distB="0" distL="0" distR="0" simplePos="0" relativeHeight="47" behindDoc="0" locked="0" layoutInCell="1" allowOverlap="1" wp14:anchorId="3B6B2173" wp14:editId="17EF062E">
                <wp:simplePos x="0" y="0"/>
                <wp:positionH relativeFrom="column">
                  <wp:posOffset>4400550</wp:posOffset>
                </wp:positionH>
                <wp:positionV relativeFrom="paragraph">
                  <wp:posOffset>306704</wp:posOffset>
                </wp:positionV>
                <wp:extent cx="209550" cy="0"/>
                <wp:effectExtent l="0" t="0" r="0" b="0"/>
                <wp:wrapNone/>
                <wp:docPr id="1046" name="Straight Connector 56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9550" cy="0"/>
                        </a:xfrm>
                        <a:prstGeom prst="line">
                          <a:avLst/>
                        </a:prstGeom>
                        <a:ln w="6350" cap="flat" cmpd="sng">
                          <a:solidFill>
                            <a:srgbClr val="4472C4"/>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46" filled="f" stroked="t" from="346.5pt,24.149921pt" to="363.0pt,24.149921pt" style="position:absolute;z-index:47;mso-position-horizontal-relative:text;mso-position-vertical-relative:text;mso-width-percent:0;mso-height-percent:0;mso-width-relative:margin;mso-height-relative:margin;mso-wrap-distance-left:0.0pt;mso-wrap-distance-right:0.0pt;visibility:visible;">
                <v:stroke joinstyle="miter" color="#4472c4" weight="0.5pt"/>
                <v:fill/>
              </v:line>
            </w:pict>
          </mc:Fallback>
        </mc:AlternateContent>
      </w:r>
      <w:r>
        <w:rPr>
          <w:noProof/>
        </w:rPr>
        <mc:AlternateContent>
          <mc:Choice Requires="wps">
            <w:drawing>
              <wp:anchor distT="0" distB="0" distL="0" distR="0" simplePos="0" relativeHeight="49" behindDoc="0" locked="0" layoutInCell="1" allowOverlap="1" wp14:anchorId="47CCDE8A" wp14:editId="19822715">
                <wp:simplePos x="0" y="0"/>
                <wp:positionH relativeFrom="column">
                  <wp:posOffset>4600575</wp:posOffset>
                </wp:positionH>
                <wp:positionV relativeFrom="paragraph">
                  <wp:posOffset>49530</wp:posOffset>
                </wp:positionV>
                <wp:extent cx="876300" cy="581025"/>
                <wp:effectExtent l="0" t="0" r="0" b="9525"/>
                <wp:wrapNone/>
                <wp:docPr id="1047" name="Rectangle 56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6300" cy="581025"/>
                        </a:xfrm>
                        <a:prstGeom prst="rect">
                          <a:avLst/>
                        </a:prstGeom>
                        <a:solidFill>
                          <a:srgbClr val="F4B083"/>
                        </a:solidFill>
                        <a:ln w="12700" cap="flat" cmpd="sng">
                          <a:solidFill>
                            <a:srgbClr val="31538F"/>
                          </a:solidFill>
                          <a:prstDash val="solid"/>
                          <a:miter/>
                          <a:headEnd type="none" w="med" len="med"/>
                          <a:tailEnd type="none" w="med" len="med"/>
                        </a:ln>
                      </wps:spPr>
                      <wps:txbx>
                        <w:txbxContent>
                          <w:p w14:paraId="217C5DE4" w14:textId="77777777" w:rsidR="00911441" w:rsidRDefault="00AB5CEF">
                            <w:pPr>
                              <w:rPr>
                                <w:rFonts w:ascii="Times New Roman" w:hAnsi="Times New Roman" w:cs="Times New Roman"/>
                                <w:b/>
                                <w:color w:val="000000"/>
                                <w:sz w:val="20"/>
                              </w:rPr>
                            </w:pPr>
                            <w:r>
                              <w:rPr>
                                <w:rFonts w:ascii="Times New Roman" w:hAnsi="Times New Roman" w:cs="Times New Roman"/>
                                <w:b/>
                                <w:color w:val="000000"/>
                                <w:sz w:val="20"/>
                              </w:rPr>
                              <w:t xml:space="preserve">Carotenoids Eg. </w:t>
                            </w:r>
                            <w:r>
                              <w:rPr>
                                <w:rFonts w:ascii="Times New Roman" w:hAnsi="Times New Roman" w:cs="Times New Roman"/>
                                <w:color w:val="000000"/>
                                <w:sz w:val="18"/>
                              </w:rPr>
                              <w:t>Lycopene Lutein</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CCDE8A" id="Rectangle 5610" o:spid="_x0000_s1032" style="position:absolute;left:0;text-align:left;margin-left:362.25pt;margin-top:3.9pt;width:69pt;height:45.75pt;z-index:49;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" fillcolor="#f4b083" strokecolor="#31538f" strokeweight="1pt">
                <v:path arrowok="t"/>
                <v:textbox>
                  <w:txbxContent>
                    <w:p w14:paraId="217C5DE4" w14:textId="77777777" w:rsidR="00911441" w:rsidRDefault="00AB5CEF">
                      <w:pPr>
                        <w:rPr>
                          <w:rFonts w:ascii="Times New Roman" w:hAnsi="Times New Roman" w:cs="Times New Roman"/>
                          <w:b/>
                          <w:color w:val="000000"/>
                          <w:sz w:val="20"/>
                        </w:rPr>
                      </w:pPr>
                      <w:r>
                        <w:rPr>
                          <w:rFonts w:ascii="Times New Roman" w:hAnsi="Times New Roman" w:cs="Times New Roman"/>
                          <w:b/>
                          <w:color w:val="000000"/>
                          <w:sz w:val="20"/>
                        </w:rPr>
                        <w:t xml:space="preserve">Carotenoids Eg. </w:t>
                      </w:r>
                      <w:r>
                        <w:rPr>
                          <w:rFonts w:ascii="Times New Roman" w:hAnsi="Times New Roman" w:cs="Times New Roman"/>
                          <w:color w:val="000000"/>
                          <w:sz w:val="18"/>
                        </w:rPr>
                        <w:t>Lycopene Lutein</w:t>
                      </w:r>
                    </w:p>
                  </w:txbxContent>
                </v:textbox>
              </v:rect>
            </w:pict>
          </mc:Fallback>
        </mc:AlternateContent>
      </w:r>
      <w:r>
        <w:rPr>
          <w:noProof/>
        </w:rPr>
        <mc:AlternateContent>
          <mc:Choice Requires="wps">
            <w:drawing>
              <wp:anchor distT="0" distB="0" distL="0" distR="0" simplePos="0" relativeHeight="20" behindDoc="0" locked="0" layoutInCell="1" allowOverlap="1" wp14:anchorId="31220707" wp14:editId="01746C71">
                <wp:simplePos x="0" y="0"/>
                <wp:positionH relativeFrom="column">
                  <wp:posOffset>2343150</wp:posOffset>
                </wp:positionH>
                <wp:positionV relativeFrom="paragraph">
                  <wp:posOffset>11430</wp:posOffset>
                </wp:positionV>
                <wp:extent cx="990600" cy="228600"/>
                <wp:effectExtent l="0" t="0" r="0" b="0"/>
                <wp:wrapNone/>
                <wp:docPr id="1048" name="Rectangle 56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0600" cy="228600"/>
                        </a:xfrm>
                        <a:prstGeom prst="rect">
                          <a:avLst/>
                        </a:prstGeom>
                        <a:solidFill>
                          <a:srgbClr val="D45CCB"/>
                        </a:solidFill>
                        <a:ln w="12700" cap="flat" cmpd="sng">
                          <a:solidFill>
                            <a:srgbClr val="31538F"/>
                          </a:solidFill>
                          <a:prstDash val="solid"/>
                          <a:miter/>
                          <a:headEnd type="none" w="med" len="med"/>
                          <a:tailEnd type="none" w="med" len="med"/>
                        </a:ln>
                      </wps:spPr>
                      <wps:txbx>
                        <w:txbxContent>
                          <w:p w14:paraId="71358C6A" w14:textId="77777777" w:rsidR="00911441" w:rsidRDefault="00AB5CEF">
                            <w:pPr>
                              <w:rPr>
                                <w:rFonts w:ascii="Times New Roman" w:hAnsi="Times New Roman" w:cs="Times New Roman"/>
                                <w:b/>
                                <w:color w:val="000000"/>
                              </w:rPr>
                            </w:pPr>
                            <w:r>
                              <w:rPr>
                                <w:rFonts w:ascii="Times New Roman" w:hAnsi="Times New Roman" w:cs="Times New Roman"/>
                                <w:b/>
                                <w:color w:val="000000"/>
                                <w:sz w:val="20"/>
                              </w:rPr>
                              <w:t>Phenolic acids</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220707" id="Rectangle 5609" o:spid="_x0000_s1033" style="position:absolute;left:0;text-align:left;margin-left:184.5pt;margin-top:.9pt;width:78pt;height:18pt;z-index: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" fillcolor="#d45ccb" strokecolor="#31538f" strokeweight="1pt">
                <v:path arrowok="t"/>
                <v:textbox>
                  <w:txbxContent>
                    <w:p w14:paraId="71358C6A" w14:textId="77777777" w:rsidR="00911441" w:rsidRDefault="00AB5CEF">
                      <w:pPr>
                        <w:rPr>
                          <w:rFonts w:ascii="Times New Roman" w:hAnsi="Times New Roman" w:cs="Times New Roman"/>
                          <w:b/>
                          <w:color w:val="000000"/>
                        </w:rPr>
                      </w:pPr>
                      <w:r>
                        <w:rPr>
                          <w:rFonts w:ascii="Times New Roman" w:hAnsi="Times New Roman" w:cs="Times New Roman"/>
                          <w:b/>
                          <w:color w:val="000000"/>
                          <w:sz w:val="20"/>
                        </w:rPr>
                        <w:t>Phenolic acids</w:t>
                      </w:r>
                    </w:p>
                  </w:txbxContent>
                </v:textbox>
              </v:rect>
            </w:pict>
          </mc:Fallback>
        </mc:AlternateContent>
      </w:r>
      <w:r>
        <w:rPr>
          <w:noProof/>
        </w:rPr>
        <mc:AlternateContent>
          <mc:Choice Requires="wps">
            <w:drawing>
              <wp:anchor distT="0" distB="0" distL="0" distR="0" simplePos="0" relativeHeight="23" behindDoc="0" locked="0" layoutInCell="1" allowOverlap="1" wp14:anchorId="6A70D6CF" wp14:editId="05EDA00A">
                <wp:simplePos x="0" y="0"/>
                <wp:positionH relativeFrom="column">
                  <wp:posOffset>2571750</wp:posOffset>
                </wp:positionH>
                <wp:positionV relativeFrom="paragraph">
                  <wp:posOffset>363854</wp:posOffset>
                </wp:positionV>
                <wp:extent cx="171450" cy="0"/>
                <wp:effectExtent l="0" t="0" r="0" b="0"/>
                <wp:wrapNone/>
                <wp:docPr id="1049" name="Straight Connector 560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1450" cy="0"/>
                        </a:xfrm>
                        <a:prstGeom prst="line">
                          <a:avLst/>
                        </a:prstGeom>
                        <a:ln w="6350" cap="flat" cmpd="sng">
                          <a:solidFill>
                            <a:srgbClr val="4472C4"/>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49" filled="f" stroked="t" from="202.5pt,28.649921pt" to="216.0pt,28.649921pt" style="position:absolute;z-index:23;mso-position-horizontal-relative:text;mso-position-vertical-relative:text;mso-width-percent:0;mso-height-percent:0;mso-width-relative:margin;mso-height-relative:margin;mso-wrap-distance-left:0.0pt;mso-wrap-distance-right:0.0pt;visibility:visible;">
                <v:stroke joinstyle="miter" color="#4472c4" weight="0.5pt"/>
                <v:fill/>
              </v:line>
            </w:pict>
          </mc:Fallback>
        </mc:AlternateContent>
      </w:r>
      <w:r>
        <w:rPr>
          <w:noProof/>
        </w:rPr>
        <mc:AlternateContent>
          <mc:Choice Requires="wps">
            <w:drawing>
              <wp:anchor distT="0" distB="0" distL="0" distR="0" simplePos="0" relativeHeight="21" behindDoc="0" locked="0" layoutInCell="1" allowOverlap="1" wp14:anchorId="08216099" wp14:editId="03839392">
                <wp:simplePos x="0" y="0"/>
                <wp:positionH relativeFrom="column">
                  <wp:posOffset>2543175</wp:posOffset>
                </wp:positionH>
                <wp:positionV relativeFrom="paragraph">
                  <wp:posOffset>230505</wp:posOffset>
                </wp:positionV>
                <wp:extent cx="9525" cy="828675"/>
                <wp:effectExtent l="0" t="0" r="9525" b="9525"/>
                <wp:wrapNone/>
                <wp:docPr id="1050" name="Straight Connector 56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828675"/>
                        </a:xfrm>
                        <a:prstGeom prst="line">
                          <a:avLst/>
                        </a:prstGeom>
                        <a:ln w="6350" cap="flat" cmpd="sng">
                          <a:solidFill>
                            <a:srgbClr val="0070C0"/>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50" filled="f" stroked="t" from="200.25pt,18.15pt" to="201.0pt,83.4pt" style="position:absolute;z-index:21;mso-position-horizontal-relative:text;mso-position-vertical-relative:text;mso-width-percent:0;mso-height-percent:0;mso-width-relative:margin;mso-height-relative:margin;mso-wrap-distance-left:0.0pt;mso-wrap-distance-right:0.0pt;visibility:visible;">
                <v:stroke joinstyle="miter" color="#0070c0" weight="0.5pt"/>
                <v:fill/>
              </v:line>
            </w:pict>
          </mc:Fallback>
        </mc:AlternateContent>
      </w:r>
      <w:r>
        <w:rPr>
          <w:noProof/>
        </w:rPr>
        <mc:AlternateContent>
          <mc:Choice Requires="wps">
            <w:drawing>
              <wp:anchor distT="0" distB="0" distL="0" distR="0" simplePos="0" relativeHeight="24" behindDoc="0" locked="0" layoutInCell="1" allowOverlap="1" wp14:anchorId="69C0EE2D" wp14:editId="297E1FA6">
                <wp:simplePos x="0" y="0"/>
                <wp:positionH relativeFrom="column">
                  <wp:posOffset>2743200</wp:posOffset>
                </wp:positionH>
                <wp:positionV relativeFrom="paragraph">
                  <wp:posOffset>297180</wp:posOffset>
                </wp:positionV>
                <wp:extent cx="1247775" cy="314325"/>
                <wp:effectExtent l="0" t="0" r="9525" b="9525"/>
                <wp:wrapNone/>
                <wp:docPr id="1051" name="Rectangle 56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7775" cy="314325"/>
                        </a:xfrm>
                        <a:prstGeom prst="rect">
                          <a:avLst/>
                        </a:prstGeom>
                        <a:solidFill>
                          <a:srgbClr val="D45CCB"/>
                        </a:solidFill>
                        <a:ln w="12700" cap="flat" cmpd="sng">
                          <a:solidFill>
                            <a:srgbClr val="31538F"/>
                          </a:solidFill>
                          <a:prstDash val="solid"/>
                          <a:miter/>
                          <a:headEnd type="none" w="med" len="med"/>
                          <a:tailEnd type="none" w="med" len="med"/>
                        </a:ln>
                      </wps:spPr>
                      <wps:txbx>
                        <w:txbxContent>
                          <w:p w14:paraId="1D20634C" w14:textId="77777777" w:rsidR="00911441" w:rsidRDefault="00AB5CEF">
                            <w:pPr>
                              <w:rPr>
                                <w:rFonts w:ascii="Times New Roman" w:hAnsi="Times New Roman" w:cs="Times New Roman"/>
                                <w:b/>
                                <w:color w:val="000000"/>
                                <w:sz w:val="16"/>
                              </w:rPr>
                            </w:pPr>
                            <w:r>
                              <w:rPr>
                                <w:rFonts w:ascii="Times New Roman" w:hAnsi="Times New Roman" w:cs="Times New Roman"/>
                                <w:b/>
                                <w:color w:val="000000"/>
                                <w:sz w:val="16"/>
                              </w:rPr>
                              <w:t xml:space="preserve">Benzoic acid derivatives Eg. </w:t>
                            </w:r>
                            <w:r>
                              <w:rPr>
                                <w:rFonts w:ascii="Times New Roman" w:hAnsi="Times New Roman" w:cs="Times New Roman"/>
                                <w:color w:val="000000"/>
                                <w:sz w:val="16"/>
                              </w:rPr>
                              <w:t>Gallic acid</w:t>
                            </w:r>
                            <w:r>
                              <w:rPr>
                                <w:rFonts w:ascii="Times New Roman" w:hAnsi="Times New Roman" w:cs="Times New Roman"/>
                                <w:b/>
                                <w:color w:val="000000"/>
                                <w:sz w:val="16"/>
                              </w:rPr>
                              <w:t xml:space="preserve"> </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C0EE2D" id="Rectangle 5606" o:spid="_x0000_s1034" style="position:absolute;left:0;text-align:left;margin-left:3in;margin-top:23.4pt;width:98.25pt;height:24.75pt;z-index: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" fillcolor="#d45ccb" strokecolor="#31538f" strokeweight="1pt">
                <v:path arrowok="t"/>
                <v:textbox>
                  <w:txbxContent>
                    <w:p w14:paraId="1D20634C" w14:textId="77777777" w:rsidR="00911441" w:rsidRDefault="00AB5CEF">
                      <w:pPr>
                        <w:rPr>
                          <w:rFonts w:ascii="Times New Roman" w:hAnsi="Times New Roman" w:cs="Times New Roman"/>
                          <w:b/>
                          <w:color w:val="000000"/>
                          <w:sz w:val="16"/>
                        </w:rPr>
                      </w:pPr>
                      <w:r>
                        <w:rPr>
                          <w:rFonts w:ascii="Times New Roman" w:hAnsi="Times New Roman" w:cs="Times New Roman"/>
                          <w:b/>
                          <w:color w:val="000000"/>
                          <w:sz w:val="16"/>
                        </w:rPr>
                        <w:t xml:space="preserve">Benzoic acid derivatives Eg. </w:t>
                      </w:r>
                      <w:r>
                        <w:rPr>
                          <w:rFonts w:ascii="Times New Roman" w:hAnsi="Times New Roman" w:cs="Times New Roman"/>
                          <w:color w:val="000000"/>
                          <w:sz w:val="16"/>
                        </w:rPr>
                        <w:t>Gallic acid</w:t>
                      </w:r>
                      <w:r>
                        <w:rPr>
                          <w:rFonts w:ascii="Times New Roman" w:hAnsi="Times New Roman" w:cs="Times New Roman"/>
                          <w:b/>
                          <w:color w:val="000000"/>
                          <w:sz w:val="16"/>
                        </w:rPr>
                        <w:t xml:space="preserve"> </w:t>
                      </w:r>
                    </w:p>
                  </w:txbxContent>
                </v:textbox>
              </v:rect>
            </w:pict>
          </mc:Fallback>
        </mc:AlternateContent>
      </w:r>
    </w:p>
    <w:p w14:paraId="53AA3A98" w14:textId="77777777" w:rsidR="00911441" w:rsidRDefault="00AB5CEF">
      <w:pPr>
        <w:spacing w:line="360" w:lineRule="auto"/>
        <w:jc w:val="both"/>
        <w:rPr>
          <w:rFonts w:ascii="Times New Roman" w:hAnsi="Times New Roman" w:cs="Times New Roman"/>
          <w:b/>
          <w:sz w:val="24"/>
        </w:rPr>
      </w:pPr>
      <w:r>
        <w:rPr>
          <w:noProof/>
        </w:rPr>
        <mc:AlternateContent>
          <mc:Choice Requires="wps">
            <w:drawing>
              <wp:anchor distT="0" distB="0" distL="0" distR="0" simplePos="0" relativeHeight="11" behindDoc="0" locked="0" layoutInCell="1" allowOverlap="1" wp14:anchorId="6690DAF9" wp14:editId="5E2D8116">
                <wp:simplePos x="0" y="0"/>
                <wp:positionH relativeFrom="column">
                  <wp:posOffset>-228600</wp:posOffset>
                </wp:positionH>
                <wp:positionV relativeFrom="paragraph">
                  <wp:posOffset>161289</wp:posOffset>
                </wp:positionV>
                <wp:extent cx="590550" cy="0"/>
                <wp:effectExtent l="0" t="0" r="0" b="0"/>
                <wp:wrapNone/>
                <wp:docPr id="1052" name="Straight Connector 56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90550" cy="0"/>
                        </a:xfrm>
                        <a:prstGeom prst="line">
                          <a:avLst/>
                        </a:prstGeom>
                        <a:ln w="6350" cap="flat" cmpd="sng">
                          <a:solidFill>
                            <a:srgbClr val="4472C4"/>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52" filled="f" stroked="t" from="-18.0pt,12.699922pt" to="28.5pt,12.699922pt" style="position:absolute;z-index:11;mso-position-horizontal-relative:text;mso-position-vertical-relative:text;mso-width-percent:0;mso-height-percent:0;mso-width-relative:margin;mso-height-relative:margin;mso-wrap-distance-left:0.0pt;mso-wrap-distance-right:0.0pt;visibility:visible;flip:y;">
                <v:stroke joinstyle="miter" color="#4472c4" weight="0.5pt"/>
                <v:fill/>
              </v:line>
            </w:pict>
          </mc:Fallback>
        </mc:AlternateContent>
      </w:r>
      <w:r>
        <w:rPr>
          <w:noProof/>
        </w:rPr>
        <mc:AlternateContent>
          <mc:Choice Requires="wps">
            <w:drawing>
              <wp:anchor distT="0" distB="0" distL="0" distR="0" simplePos="0" relativeHeight="16" behindDoc="0" locked="0" layoutInCell="1" allowOverlap="1" wp14:anchorId="12BE01C9" wp14:editId="1E5738DD">
                <wp:simplePos x="0" y="0"/>
                <wp:positionH relativeFrom="column">
                  <wp:posOffset>381000</wp:posOffset>
                </wp:positionH>
                <wp:positionV relativeFrom="paragraph">
                  <wp:posOffset>8890</wp:posOffset>
                </wp:positionV>
                <wp:extent cx="1419225" cy="342900"/>
                <wp:effectExtent l="0" t="0" r="9525" b="0"/>
                <wp:wrapNone/>
                <wp:docPr id="1053" name="Rectangle 56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9225" cy="342900"/>
                        </a:xfrm>
                        <a:prstGeom prst="rect">
                          <a:avLst/>
                        </a:prstGeom>
                        <a:solidFill>
                          <a:srgbClr val="4472C4"/>
                        </a:solidFill>
                        <a:ln w="12700" cap="flat" cmpd="sng">
                          <a:solidFill>
                            <a:srgbClr val="31538F"/>
                          </a:solidFill>
                          <a:prstDash val="solid"/>
                          <a:miter/>
                          <a:headEnd type="none" w="med" len="med"/>
                          <a:tailEnd type="none" w="med" len="med"/>
                        </a:ln>
                      </wps:spPr>
                      <wps:txbx>
                        <w:txbxContent>
                          <w:p w14:paraId="2EAA6688" w14:textId="77777777" w:rsidR="00911441" w:rsidRDefault="00AB5CEF">
                            <w:pPr>
                              <w:jc w:val="center"/>
                              <w:rPr>
                                <w:rFonts w:ascii="Times New Roman" w:hAnsi="Times New Roman" w:cs="Times New Roman"/>
                                <w:b/>
                                <w:color w:val="000000"/>
                                <w:sz w:val="16"/>
                              </w:rPr>
                            </w:pPr>
                            <w:r>
                              <w:rPr>
                                <w:rFonts w:ascii="Times New Roman" w:hAnsi="Times New Roman" w:cs="Times New Roman"/>
                                <w:b/>
                                <w:color w:val="000000"/>
                                <w:sz w:val="16"/>
                              </w:rPr>
                              <w:t xml:space="preserve">Protoalkaloids Eg. </w:t>
                            </w:r>
                            <w:r>
                              <w:rPr>
                                <w:rFonts w:ascii="Times New Roman" w:hAnsi="Times New Roman" w:cs="Times New Roman"/>
                                <w:color w:val="000000"/>
                                <w:sz w:val="16"/>
                              </w:rPr>
                              <w:t>Ephedrine, Berberine</w:t>
                            </w:r>
                            <w:r>
                              <w:rPr>
                                <w:rFonts w:ascii="Times New Roman" w:hAnsi="Times New Roman" w:cs="Times New Roman"/>
                                <w:b/>
                                <w:color w:val="000000"/>
                                <w:sz w:val="16"/>
                              </w:rPr>
                              <w:t xml:space="preserve"> </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BE01C9" id="Rectangle 5604" o:spid="_x0000_s1035" style="position:absolute;left:0;text-align:left;margin-left:30pt;margin-top:.7pt;width:111.75pt;height:27pt;z-index: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" fillcolor="#4472c4" strokecolor="#31538f" strokeweight="1pt">
                <v:path arrowok="t"/>
                <v:textbox>
                  <w:txbxContent>
                    <w:p w14:paraId="2EAA6688" w14:textId="77777777" w:rsidR="00911441" w:rsidRDefault="00AB5CEF">
                      <w:pPr>
                        <w:jc w:val="center"/>
                        <w:rPr>
                          <w:rFonts w:ascii="Times New Roman" w:hAnsi="Times New Roman" w:cs="Times New Roman"/>
                          <w:b/>
                          <w:color w:val="000000"/>
                          <w:sz w:val="16"/>
                        </w:rPr>
                      </w:pPr>
                      <w:r>
                        <w:rPr>
                          <w:rFonts w:ascii="Times New Roman" w:hAnsi="Times New Roman" w:cs="Times New Roman"/>
                          <w:b/>
                          <w:color w:val="000000"/>
                          <w:sz w:val="16"/>
                        </w:rPr>
                        <w:t xml:space="preserve">Protoalkaloids Eg. </w:t>
                      </w:r>
                      <w:r>
                        <w:rPr>
                          <w:rFonts w:ascii="Times New Roman" w:hAnsi="Times New Roman" w:cs="Times New Roman"/>
                          <w:color w:val="000000"/>
                          <w:sz w:val="16"/>
                        </w:rPr>
                        <w:t>Ephedrine, Berberine</w:t>
                      </w:r>
                      <w:r>
                        <w:rPr>
                          <w:rFonts w:ascii="Times New Roman" w:hAnsi="Times New Roman" w:cs="Times New Roman"/>
                          <w:b/>
                          <w:color w:val="000000"/>
                          <w:sz w:val="16"/>
                        </w:rPr>
                        <w:t xml:space="preserve"> </w:t>
                      </w:r>
                    </w:p>
                  </w:txbxContent>
                </v:textbox>
              </v:rect>
            </w:pict>
          </mc:Fallback>
        </mc:AlternateContent>
      </w:r>
    </w:p>
    <w:p w14:paraId="4496C065" w14:textId="77777777" w:rsidR="00911441" w:rsidRDefault="00AB5CEF">
      <w:pPr>
        <w:spacing w:line="360" w:lineRule="auto"/>
        <w:jc w:val="both"/>
        <w:rPr>
          <w:rFonts w:ascii="Times New Roman" w:hAnsi="Times New Roman" w:cs="Times New Roman"/>
          <w:b/>
          <w:sz w:val="24"/>
        </w:rPr>
      </w:pPr>
      <w:r>
        <w:rPr>
          <w:noProof/>
        </w:rPr>
        <mc:AlternateContent>
          <mc:Choice Requires="wps">
            <w:drawing>
              <wp:anchor distT="0" distB="0" distL="0" distR="0" simplePos="0" relativeHeight="48" behindDoc="0" locked="0" layoutInCell="1" allowOverlap="1" wp14:anchorId="132D3CA5" wp14:editId="497C4EEC">
                <wp:simplePos x="0" y="0"/>
                <wp:positionH relativeFrom="column">
                  <wp:posOffset>4381500</wp:posOffset>
                </wp:positionH>
                <wp:positionV relativeFrom="paragraph">
                  <wp:posOffset>187324</wp:posOffset>
                </wp:positionV>
                <wp:extent cx="200025" cy="0"/>
                <wp:effectExtent l="0" t="0" r="0" b="0"/>
                <wp:wrapNone/>
                <wp:docPr id="1054" name="Straight Connector 56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0025" cy="0"/>
                        </a:xfrm>
                        <a:prstGeom prst="line">
                          <a:avLst/>
                        </a:prstGeom>
                        <a:ln w="6350" cap="flat" cmpd="sng">
                          <a:solidFill>
                            <a:srgbClr val="4472C4"/>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line id="1054" filled="f" stroked="t" from="345.0pt,14.749921pt" to="360.75pt,14.749921pt" style="position:absolute;z-index:48;mso-position-horizontal-relative:text;mso-position-vertical-relative:text;mso-width-percent:0;mso-height-percent:0;mso-width-relative:page;mso-height-relative:page;mso-wrap-distance-left:0.0pt;mso-wrap-distance-right:0.0pt;visibility:visible;">
                <v:stroke joinstyle="miter" color="#4472c4" weight="0.5pt"/>
                <v:fill/>
              </v:line>
            </w:pict>
          </mc:Fallback>
        </mc:AlternateContent>
      </w:r>
      <w:r>
        <w:rPr>
          <w:noProof/>
        </w:rPr>
        <mc:AlternateContent>
          <mc:Choice Requires="wps">
            <w:drawing>
              <wp:anchor distT="0" distB="0" distL="0" distR="0" simplePos="0" relativeHeight="50" behindDoc="0" locked="0" layoutInCell="1" allowOverlap="1" wp14:anchorId="40EC8A6D" wp14:editId="4D875781">
                <wp:simplePos x="0" y="0"/>
                <wp:positionH relativeFrom="column">
                  <wp:posOffset>4600575</wp:posOffset>
                </wp:positionH>
                <wp:positionV relativeFrom="paragraph">
                  <wp:posOffset>6350</wp:posOffset>
                </wp:positionV>
                <wp:extent cx="876300" cy="590550"/>
                <wp:effectExtent l="0" t="0" r="0" b="0"/>
                <wp:wrapNone/>
                <wp:docPr id="1055" name="Rectangle 56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6300" cy="590550"/>
                        </a:xfrm>
                        <a:prstGeom prst="rect">
                          <a:avLst/>
                        </a:prstGeom>
                        <a:solidFill>
                          <a:srgbClr val="F4B083"/>
                        </a:solidFill>
                        <a:ln w="12700" cap="flat" cmpd="sng">
                          <a:solidFill>
                            <a:srgbClr val="42719B"/>
                          </a:solidFill>
                          <a:prstDash val="solid"/>
                          <a:miter/>
                          <a:headEnd type="none" w="med" len="med"/>
                          <a:tailEnd type="none" w="med" len="med"/>
                        </a:ln>
                      </wps:spPr>
                      <wps:txbx>
                        <w:txbxContent>
                          <w:p w14:paraId="6D22E8AA" w14:textId="77777777" w:rsidR="00911441" w:rsidRDefault="00AB5CEF">
                            <w:pPr>
                              <w:rPr>
                                <w:rFonts w:ascii="Times New Roman" w:hAnsi="Times New Roman" w:cs="Times New Roman"/>
                                <w:b/>
                                <w:color w:val="000000"/>
                                <w:sz w:val="20"/>
                              </w:rPr>
                            </w:pPr>
                            <w:r>
                              <w:rPr>
                                <w:rFonts w:ascii="Times New Roman" w:hAnsi="Times New Roman" w:cs="Times New Roman"/>
                                <w:b/>
                                <w:color w:val="000000"/>
                                <w:sz w:val="20"/>
                              </w:rPr>
                              <w:t>Non-</w:t>
                            </w:r>
                            <w:r>
                              <w:rPr>
                                <w:rFonts w:ascii="Times New Roman" w:hAnsi="Times New Roman" w:cs="Times New Roman"/>
                                <w:b/>
                                <w:color w:val="000000"/>
                                <w:sz w:val="20"/>
                              </w:rPr>
                              <w:t xml:space="preserve">Carotenoids Eg. </w:t>
                            </w:r>
                            <w:r>
                              <w:rPr>
                                <w:rFonts w:ascii="Times New Roman" w:hAnsi="Times New Roman" w:cs="Times New Roman"/>
                                <w:color w:val="000000"/>
                                <w:sz w:val="18"/>
                              </w:rPr>
                              <w:t>Saponin</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EC8A6D" id="Rectangle 5602" o:spid="_x0000_s1036" style="position:absolute;left:0;text-align:left;margin-left:362.25pt;margin-top:.5pt;width:69pt;height:46.5pt;z-index:5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" fillcolor="#f4b083" strokecolor="#42719b" strokeweight="1pt">
                <v:path arrowok="t"/>
                <v:textbox>
                  <w:txbxContent>
                    <w:p w14:paraId="6D22E8AA" w14:textId="77777777" w:rsidR="00911441" w:rsidRDefault="00AB5CEF">
                      <w:pPr>
                        <w:rPr>
                          <w:rFonts w:ascii="Times New Roman" w:hAnsi="Times New Roman" w:cs="Times New Roman"/>
                          <w:b/>
                          <w:color w:val="000000"/>
                          <w:sz w:val="20"/>
                        </w:rPr>
                      </w:pPr>
                      <w:r>
                        <w:rPr>
                          <w:rFonts w:ascii="Times New Roman" w:hAnsi="Times New Roman" w:cs="Times New Roman"/>
                          <w:b/>
                          <w:color w:val="000000"/>
                          <w:sz w:val="20"/>
                        </w:rPr>
                        <w:t>Non-</w:t>
                      </w:r>
                      <w:r>
                        <w:rPr>
                          <w:rFonts w:ascii="Times New Roman" w:hAnsi="Times New Roman" w:cs="Times New Roman"/>
                          <w:b/>
                          <w:color w:val="000000"/>
                          <w:sz w:val="20"/>
                        </w:rPr>
                        <w:t xml:space="preserve">Carotenoids Eg. </w:t>
                      </w:r>
                      <w:r>
                        <w:rPr>
                          <w:rFonts w:ascii="Times New Roman" w:hAnsi="Times New Roman" w:cs="Times New Roman"/>
                          <w:color w:val="000000"/>
                          <w:sz w:val="18"/>
                        </w:rPr>
                        <w:t>Saponin</w:t>
                      </w:r>
                    </w:p>
                  </w:txbxContent>
                </v:textbox>
              </v:rect>
            </w:pict>
          </mc:Fallback>
        </mc:AlternateContent>
      </w:r>
      <w:r>
        <w:rPr>
          <w:noProof/>
        </w:rPr>
        <mc:AlternateContent>
          <mc:Choice Requires="wps">
            <w:drawing>
              <wp:anchor distT="0" distB="0" distL="0" distR="0" simplePos="0" relativeHeight="25" behindDoc="0" locked="0" layoutInCell="1" allowOverlap="1" wp14:anchorId="5C34DCE2" wp14:editId="730AAEF4">
                <wp:simplePos x="0" y="0"/>
                <wp:positionH relativeFrom="column">
                  <wp:posOffset>2714625</wp:posOffset>
                </wp:positionH>
                <wp:positionV relativeFrom="paragraph">
                  <wp:posOffset>34925</wp:posOffset>
                </wp:positionV>
                <wp:extent cx="1333500" cy="342900"/>
                <wp:effectExtent l="0" t="0" r="0" b="0"/>
                <wp:wrapNone/>
                <wp:docPr id="1056" name="Rectangle 56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0" cy="342900"/>
                        </a:xfrm>
                        <a:prstGeom prst="rect">
                          <a:avLst/>
                        </a:prstGeom>
                        <a:solidFill>
                          <a:srgbClr val="D45CCB"/>
                        </a:solidFill>
                        <a:ln w="12700" cap="flat" cmpd="sng">
                          <a:solidFill>
                            <a:srgbClr val="31538F"/>
                          </a:solidFill>
                          <a:prstDash val="solid"/>
                          <a:miter/>
                          <a:headEnd type="none" w="med" len="med"/>
                          <a:tailEnd type="none" w="med" len="med"/>
                        </a:ln>
                      </wps:spPr>
                      <wps:txbx>
                        <w:txbxContent>
                          <w:p w14:paraId="38E0AE00" w14:textId="77777777" w:rsidR="00911441" w:rsidRDefault="00AB5CEF">
                            <w:pPr>
                              <w:rPr>
                                <w:rFonts w:ascii="Times New Roman" w:hAnsi="Times New Roman" w:cs="Times New Roman"/>
                                <w:b/>
                                <w:color w:val="000000"/>
                                <w:sz w:val="16"/>
                              </w:rPr>
                            </w:pPr>
                            <w:r>
                              <w:rPr>
                                <w:rFonts w:ascii="Times New Roman" w:hAnsi="Times New Roman" w:cs="Times New Roman"/>
                                <w:b/>
                                <w:color w:val="000000"/>
                                <w:sz w:val="16"/>
                              </w:rPr>
                              <w:t xml:space="preserve">Cinnamic acid derivatives Eg. </w:t>
                            </w:r>
                            <w:r>
                              <w:rPr>
                                <w:rFonts w:ascii="Times New Roman" w:hAnsi="Times New Roman" w:cs="Times New Roman"/>
                                <w:color w:val="000000"/>
                                <w:sz w:val="16"/>
                              </w:rPr>
                              <w:t>Coumaric acid</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34DCE2" id="Rectangle 5601" o:spid="_x0000_s1037" style="position:absolute;left:0;text-align:left;margin-left:213.75pt;margin-top:2.75pt;width:105pt;height:27pt;z-index:25;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" fillcolor="#d45ccb" strokecolor="#31538f" strokeweight="1pt">
                <v:path arrowok="t"/>
                <v:textbox>
                  <w:txbxContent>
                    <w:p w14:paraId="38E0AE00" w14:textId="77777777" w:rsidR="00911441" w:rsidRDefault="00AB5CEF">
                      <w:pPr>
                        <w:rPr>
                          <w:rFonts w:ascii="Times New Roman" w:hAnsi="Times New Roman" w:cs="Times New Roman"/>
                          <w:b/>
                          <w:color w:val="000000"/>
                          <w:sz w:val="16"/>
                        </w:rPr>
                      </w:pPr>
                      <w:r>
                        <w:rPr>
                          <w:rFonts w:ascii="Times New Roman" w:hAnsi="Times New Roman" w:cs="Times New Roman"/>
                          <w:b/>
                          <w:color w:val="000000"/>
                          <w:sz w:val="16"/>
                        </w:rPr>
                        <w:t xml:space="preserve">Cinnamic acid derivatives Eg. </w:t>
                      </w:r>
                      <w:r>
                        <w:rPr>
                          <w:rFonts w:ascii="Times New Roman" w:hAnsi="Times New Roman" w:cs="Times New Roman"/>
                          <w:color w:val="000000"/>
                          <w:sz w:val="16"/>
                        </w:rPr>
                        <w:t>Coumaric acid</w:t>
                      </w:r>
                    </w:p>
                  </w:txbxContent>
                </v:textbox>
              </v:rect>
            </w:pict>
          </mc:Fallback>
        </mc:AlternateContent>
      </w:r>
      <w:r>
        <w:rPr>
          <w:noProof/>
        </w:rPr>
        <mc:AlternateContent>
          <mc:Choice Requires="wps">
            <w:drawing>
              <wp:anchor distT="0" distB="0" distL="0" distR="0" simplePos="0" relativeHeight="22" behindDoc="0" locked="0" layoutInCell="1" allowOverlap="1" wp14:anchorId="7BE6B335" wp14:editId="5C760019">
                <wp:simplePos x="0" y="0"/>
                <wp:positionH relativeFrom="column">
                  <wp:posOffset>2562225</wp:posOffset>
                </wp:positionH>
                <wp:positionV relativeFrom="paragraph">
                  <wp:posOffset>330199</wp:posOffset>
                </wp:positionV>
                <wp:extent cx="314325" cy="0"/>
                <wp:effectExtent l="0" t="0" r="0" b="0"/>
                <wp:wrapNone/>
                <wp:docPr id="1057" name="Straight Connector 56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14325" cy="0"/>
                        </a:xfrm>
                        <a:prstGeom prst="line">
                          <a:avLst/>
                        </a:prstGeom>
                        <a:ln w="6350" cap="flat" cmpd="sng">
                          <a:solidFill>
                            <a:srgbClr val="4472C4"/>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57" filled="f" stroked="t" from="201.75pt,25.999922pt" to="226.5pt,25.999922pt" style="position:absolute;z-index:22;mso-position-horizontal-relative:text;mso-position-vertical-relative:text;mso-width-percent:0;mso-height-percent:0;mso-width-relative:margin;mso-height-relative:margin;mso-wrap-distance-left:0.0pt;mso-wrap-distance-right:0.0pt;visibility:visible;">
                <v:stroke joinstyle="miter" color="#4472c4" weight="0.5pt"/>
                <v:fill/>
              </v:line>
            </w:pict>
          </mc:Fallback>
        </mc:AlternateContent>
      </w:r>
      <w:r>
        <w:rPr>
          <w:noProof/>
        </w:rPr>
        <mc:AlternateContent>
          <mc:Choice Requires="wps">
            <w:drawing>
              <wp:anchor distT="0" distB="0" distL="0" distR="0" simplePos="0" relativeHeight="17" behindDoc="0" locked="0" layoutInCell="1" allowOverlap="1" wp14:anchorId="35EEA50F" wp14:editId="1F3F1275">
                <wp:simplePos x="0" y="0"/>
                <wp:positionH relativeFrom="column">
                  <wp:posOffset>400050</wp:posOffset>
                </wp:positionH>
                <wp:positionV relativeFrom="paragraph">
                  <wp:posOffset>82550</wp:posOffset>
                </wp:positionV>
                <wp:extent cx="1428750" cy="342900"/>
                <wp:effectExtent l="0" t="0" r="0" b="0"/>
                <wp:wrapNone/>
                <wp:docPr id="1058" name="Rectangle 55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8750" cy="342900"/>
                        </a:xfrm>
                        <a:prstGeom prst="rect">
                          <a:avLst/>
                        </a:prstGeom>
                        <a:solidFill>
                          <a:srgbClr val="4472C4"/>
                        </a:solidFill>
                        <a:ln w="12700" cap="flat" cmpd="sng">
                          <a:solidFill>
                            <a:srgbClr val="31538F"/>
                          </a:solidFill>
                          <a:prstDash val="solid"/>
                          <a:miter/>
                          <a:headEnd type="none" w="med" len="med"/>
                          <a:tailEnd type="none" w="med" len="med"/>
                        </a:ln>
                      </wps:spPr>
                      <wps:txbx>
                        <w:txbxContent>
                          <w:p w14:paraId="2DFE6A0B" w14:textId="77777777" w:rsidR="00911441" w:rsidRDefault="00AB5CEF">
                            <w:pPr>
                              <w:jc w:val="center"/>
                              <w:rPr>
                                <w:rFonts w:ascii="Times New Roman" w:hAnsi="Times New Roman" w:cs="Times New Roman"/>
                                <w:b/>
                                <w:color w:val="000000"/>
                                <w:sz w:val="16"/>
                              </w:rPr>
                            </w:pPr>
                            <w:r>
                              <w:rPr>
                                <w:rFonts w:ascii="Times New Roman" w:hAnsi="Times New Roman" w:cs="Times New Roman"/>
                                <w:b/>
                                <w:color w:val="000000"/>
                                <w:sz w:val="16"/>
                              </w:rPr>
                              <w:t xml:space="preserve">Polyamine Alkaloids Eg. </w:t>
                            </w:r>
                            <w:r>
                              <w:rPr>
                                <w:rFonts w:ascii="Times New Roman" w:hAnsi="Times New Roman" w:cs="Times New Roman"/>
                                <w:color w:val="000000"/>
                                <w:sz w:val="16"/>
                              </w:rPr>
                              <w:t>Spermine, Spermidine</w:t>
                            </w:r>
                          </w:p>
                        </w:txbxContent>
                      </wps:txbx>
                      <wps:bodyPr vert="horz" wrap="square" lIns="91440" tIns="45720" rIns="91440" bIns="45720" anchor="ctr">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5EEA50F" id="Rectangle 5599" o:spid="_x0000_s1038" style="position:absolute;left:0;text-align:left;margin-left:31.5pt;margin-top:6.5pt;width:112.5pt;height:27pt;z-index:17;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" fillcolor="#4472c4" strokecolor="#31538f" strokeweight="1pt">
                <v:path arrowok="t"/>
                <v:textbox>
                  <w:txbxContent>
                    <w:p w14:paraId="2DFE6A0B" w14:textId="77777777" w:rsidR="00911441" w:rsidRDefault="00AB5CEF">
                      <w:pPr>
                        <w:jc w:val="center"/>
                        <w:rPr>
                          <w:rFonts w:ascii="Times New Roman" w:hAnsi="Times New Roman" w:cs="Times New Roman"/>
                          <w:b/>
                          <w:color w:val="000000"/>
                          <w:sz w:val="16"/>
                        </w:rPr>
                      </w:pPr>
                      <w:r>
                        <w:rPr>
                          <w:rFonts w:ascii="Times New Roman" w:hAnsi="Times New Roman" w:cs="Times New Roman"/>
                          <w:b/>
                          <w:color w:val="000000"/>
                          <w:sz w:val="16"/>
                        </w:rPr>
                        <w:t xml:space="preserve">Polyamine Alkaloids Eg. </w:t>
                      </w:r>
                      <w:r>
                        <w:rPr>
                          <w:rFonts w:ascii="Times New Roman" w:hAnsi="Times New Roman" w:cs="Times New Roman"/>
                          <w:color w:val="000000"/>
                          <w:sz w:val="16"/>
                        </w:rPr>
                        <w:t>Spermine, Spermidine</w:t>
                      </w:r>
                    </w:p>
                  </w:txbxContent>
                </v:textbox>
              </v:rect>
            </w:pict>
          </mc:Fallback>
        </mc:AlternateContent>
      </w:r>
      <w:r>
        <w:rPr>
          <w:noProof/>
        </w:rPr>
        <mc:AlternateContent>
          <mc:Choice Requires="wps">
            <w:drawing>
              <wp:anchor distT="0" distB="0" distL="0" distR="0" simplePos="0" relativeHeight="12" behindDoc="0" locked="0" layoutInCell="1" allowOverlap="1" wp14:anchorId="51B3DC75" wp14:editId="7C1D590E">
                <wp:simplePos x="0" y="0"/>
                <wp:positionH relativeFrom="column">
                  <wp:posOffset>-238124</wp:posOffset>
                </wp:positionH>
                <wp:positionV relativeFrom="paragraph">
                  <wp:posOffset>177799</wp:posOffset>
                </wp:positionV>
                <wp:extent cx="657225" cy="0"/>
                <wp:effectExtent l="0" t="0" r="0" b="0"/>
                <wp:wrapNone/>
                <wp:docPr id="1059" name="Straight Connector 55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57225" cy="0"/>
                        </a:xfrm>
                        <a:prstGeom prst="line">
                          <a:avLst/>
                        </a:prstGeom>
                        <a:ln w="6350" cap="flat" cmpd="sng">
                          <a:solidFill>
                            <a:srgbClr val="4472C4"/>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59" filled="f" stroked="t" from="-18.749922pt,13.999921pt" to="33.000076pt,13.999921pt" style="position:absolute;z-index:12;mso-position-horizontal-relative:text;mso-position-vertical-relative:text;mso-width-percent:0;mso-height-percent:0;mso-width-relative:margin;mso-height-relative:margin;mso-wrap-distance-left:0.0pt;mso-wrap-distance-right:0.0pt;visibility:visible;flip:y;">
                <v:stroke joinstyle="miter" color="#4472c4" weight="0.5pt"/>
                <v:fill/>
              </v:line>
            </w:pict>
          </mc:Fallback>
        </mc:AlternateContent>
      </w:r>
    </w:p>
    <w:p w14:paraId="665FC119" w14:textId="77777777" w:rsidR="00911441" w:rsidRDefault="00AB5CEF">
      <w:pPr>
        <w:spacing w:line="360" w:lineRule="auto"/>
        <w:jc w:val="both"/>
        <w:rPr>
          <w:rFonts w:ascii="Times New Roman" w:hAnsi="Times New Roman" w:cs="Times New Roman"/>
          <w:b/>
          <w:sz w:val="24"/>
        </w:rPr>
      </w:pPr>
      <w:r>
        <w:rPr>
          <w:noProof/>
        </w:rPr>
        <mc:AlternateContent>
          <mc:Choice Requires="wps">
            <w:drawing>
              <wp:anchor distT="0" distB="0" distL="0" distR="0" simplePos="0" relativeHeight="26" behindDoc="0" locked="0" layoutInCell="1" allowOverlap="1" wp14:anchorId="0CEE6527" wp14:editId="30AB2E69">
                <wp:simplePos x="0" y="0"/>
                <wp:positionH relativeFrom="column">
                  <wp:posOffset>2552065</wp:posOffset>
                </wp:positionH>
                <wp:positionV relativeFrom="paragraph">
                  <wp:posOffset>301625</wp:posOffset>
                </wp:positionV>
                <wp:extent cx="22225" cy="2727325"/>
                <wp:effectExtent l="0" t="0" r="15875" b="15875"/>
                <wp:wrapNone/>
                <wp:docPr id="1060" name="Straight Connector 55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225" cy="2727325"/>
                        </a:xfrm>
                        <a:prstGeom prst="line">
                          <a:avLst/>
                        </a:prstGeom>
                        <a:ln w="6350" cap="flat" cmpd="sng">
                          <a:solidFill>
                            <a:srgbClr val="4472C4"/>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60" filled="f" stroked="t" from="200.95pt,23.75pt" to="202.7pt,238.5pt" style="position:absolute;z-index:26;mso-position-horizontal-relative:text;mso-position-vertical-relative:text;mso-width-percent:0;mso-height-percent:0;mso-width-relative:margin;mso-height-relative:margin;mso-wrap-distance-left:0.0pt;mso-wrap-distance-right:0.0pt;visibility:visible;">
                <v:stroke joinstyle="miter" color="#4472c4" weight="0.5pt"/>
                <v:fill/>
              </v:line>
            </w:pict>
          </mc:Fallback>
        </mc:AlternateContent>
      </w:r>
      <w:r>
        <w:rPr>
          <w:noProof/>
        </w:rPr>
        <mc:AlternateContent>
          <mc:Choice Requires="wps">
            <w:drawing>
              <wp:anchor distT="0" distB="0" distL="0" distR="0" simplePos="0" relativeHeight="38" behindDoc="0" locked="0" layoutInCell="1" allowOverlap="1" wp14:anchorId="32203030" wp14:editId="17E56434">
                <wp:simplePos x="0" y="0"/>
                <wp:positionH relativeFrom="column">
                  <wp:posOffset>2562225</wp:posOffset>
                </wp:positionH>
                <wp:positionV relativeFrom="paragraph">
                  <wp:posOffset>308610</wp:posOffset>
                </wp:positionV>
                <wp:extent cx="419100" cy="9525"/>
                <wp:effectExtent l="0" t="0" r="0" b="9525"/>
                <wp:wrapNone/>
                <wp:docPr id="1061" name="Straight Connector 55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19100" cy="9525"/>
                        </a:xfrm>
                        <a:prstGeom prst="line">
                          <a:avLst/>
                        </a:prstGeom>
                        <a:ln w="6350" cap="flat" cmpd="sng">
                          <a:solidFill>
                            <a:srgbClr val="4472C4"/>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line id="1061" filled="f" stroked="t" from="201.75pt,24.300001pt" to="234.75pt,25.050001pt" style="position:absolute;z-index:38;mso-position-horizontal-relative:text;mso-position-vertical-relative:text;mso-width-percent:0;mso-height-percent:0;mso-width-relative:page;mso-height-relative:page;mso-wrap-distance-left:0.0pt;mso-wrap-distance-right:0.0pt;visibility:visible;flip:y;">
                <v:stroke joinstyle="miter" color="#4472c4" weight="0.5pt"/>
                <v:fill/>
              </v:line>
            </w:pict>
          </mc:Fallback>
        </mc:AlternateContent>
      </w:r>
      <w:r>
        <w:rPr>
          <w:noProof/>
        </w:rPr>
        <mc:AlternateContent>
          <mc:Choice Requires="wps">
            <w:drawing>
              <wp:anchor distT="0" distB="0" distL="0" distR="0" simplePos="0" relativeHeight="7" behindDoc="0" locked="0" layoutInCell="1" allowOverlap="1" wp14:anchorId="5641CC4C" wp14:editId="35475C4C">
                <wp:simplePos x="0" y="0"/>
                <wp:positionH relativeFrom="column">
                  <wp:posOffset>2352675</wp:posOffset>
                </wp:positionH>
                <wp:positionV relativeFrom="paragraph">
                  <wp:posOffset>80010</wp:posOffset>
                </wp:positionV>
                <wp:extent cx="923924" cy="228600"/>
                <wp:effectExtent l="0" t="0" r="9525" b="0"/>
                <wp:wrapNone/>
                <wp:docPr id="1062" name="Rectangle 55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3924" cy="228600"/>
                        </a:xfrm>
                        <a:prstGeom prst="rect">
                          <a:avLst/>
                        </a:prstGeom>
                        <a:solidFill>
                          <a:srgbClr val="D45CCB"/>
                        </a:solidFill>
                        <a:ln w="12700" cap="flat" cmpd="sng">
                          <a:solidFill>
                            <a:srgbClr val="31538F"/>
                          </a:solidFill>
                          <a:prstDash val="solid"/>
                          <a:miter/>
                          <a:headEnd type="none" w="med" len="med"/>
                          <a:tailEnd type="none" w="med" len="med"/>
                        </a:ln>
                      </wps:spPr>
                      <wps:txbx>
                        <w:txbxContent>
                          <w:p w14:paraId="1AECDBD5" w14:textId="77777777" w:rsidR="00911441" w:rsidRDefault="00AB5CEF">
                            <w:pPr>
                              <w:jc w:val="center"/>
                              <w:rPr>
                                <w:rFonts w:ascii="Times New Roman" w:hAnsi="Times New Roman" w:cs="Times New Roman"/>
                                <w:b/>
                                <w:color w:val="262626"/>
                                <w:sz w:val="20"/>
                              </w:rPr>
                            </w:pPr>
                            <w:r>
                              <w:rPr>
                                <w:rFonts w:ascii="Times New Roman" w:hAnsi="Times New Roman" w:cs="Times New Roman"/>
                                <w:b/>
                                <w:color w:val="262626"/>
                                <w:sz w:val="20"/>
                              </w:rPr>
                              <w:t>Flavonoids</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41CC4C" id="Rectangle 5595" o:spid="_x0000_s1039" style="position:absolute;left:0;text-align:left;margin-left:185.25pt;margin-top:6.3pt;width:72.75pt;height:18pt;z-index:7;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" fillcolor="#d45ccb" strokecolor="#31538f" strokeweight="1pt">
                <v:path arrowok="t"/>
                <v:textbox>
                  <w:txbxContent>
                    <w:p w14:paraId="1AECDBD5" w14:textId="77777777" w:rsidR="00911441" w:rsidRDefault="00AB5CEF">
                      <w:pPr>
                        <w:jc w:val="center"/>
                        <w:rPr>
                          <w:rFonts w:ascii="Times New Roman" w:hAnsi="Times New Roman" w:cs="Times New Roman"/>
                          <w:b/>
                          <w:color w:val="262626"/>
                          <w:sz w:val="20"/>
                        </w:rPr>
                      </w:pPr>
                      <w:r>
                        <w:rPr>
                          <w:rFonts w:ascii="Times New Roman" w:hAnsi="Times New Roman" w:cs="Times New Roman"/>
                          <w:b/>
                          <w:color w:val="262626"/>
                          <w:sz w:val="20"/>
                        </w:rPr>
                        <w:t>Flavonoids</w:t>
                      </w:r>
                    </w:p>
                  </w:txbxContent>
                </v:textbox>
              </v:rect>
            </w:pict>
          </mc:Fallback>
        </mc:AlternateContent>
      </w:r>
      <w:r>
        <w:rPr>
          <w:noProof/>
        </w:rPr>
        <mc:AlternateContent>
          <mc:Choice Requires="wps">
            <w:drawing>
              <wp:anchor distT="0" distB="0" distL="0" distR="0" simplePos="0" relativeHeight="13" behindDoc="0" locked="0" layoutInCell="1" allowOverlap="1" wp14:anchorId="0DAC9D8A" wp14:editId="32246703">
                <wp:simplePos x="0" y="0"/>
                <wp:positionH relativeFrom="column">
                  <wp:posOffset>-247650</wp:posOffset>
                </wp:positionH>
                <wp:positionV relativeFrom="paragraph">
                  <wp:posOffset>241934</wp:posOffset>
                </wp:positionV>
                <wp:extent cx="666750" cy="9525"/>
                <wp:effectExtent l="0" t="0" r="0" b="9525"/>
                <wp:wrapNone/>
                <wp:docPr id="1063" name="Straight Connector 55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6750" cy="9525"/>
                        </a:xfrm>
                        <a:prstGeom prst="line">
                          <a:avLst/>
                        </a:prstGeom>
                        <a:ln w="6350" cap="flat" cmpd="sng">
                          <a:solidFill>
                            <a:srgbClr val="4472C4"/>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63" filled="f" stroked="t" from="-19.5pt,19.049921pt" to="33.0pt,19.799921pt" style="position:absolute;z-index:13;mso-position-horizontal-relative:text;mso-position-vertical-relative:text;mso-width-percent:0;mso-height-percent:0;mso-width-relative:margin;mso-height-relative:margin;mso-wrap-distance-left:0.0pt;mso-wrap-distance-right:0.0pt;visibility:visible;">
                <v:stroke joinstyle="miter" color="#4472c4" weight="0.5pt"/>
                <v:fill/>
              </v:line>
            </w:pict>
          </mc:Fallback>
        </mc:AlternateContent>
      </w:r>
      <w:r>
        <w:rPr>
          <w:noProof/>
        </w:rPr>
        <mc:AlternateContent>
          <mc:Choice Requires="wps">
            <w:drawing>
              <wp:anchor distT="0" distB="0" distL="0" distR="0" simplePos="0" relativeHeight="18" behindDoc="0" locked="0" layoutInCell="1" allowOverlap="1" wp14:anchorId="3990BA8D" wp14:editId="0051929C">
                <wp:simplePos x="0" y="0"/>
                <wp:positionH relativeFrom="column">
                  <wp:posOffset>390525</wp:posOffset>
                </wp:positionH>
                <wp:positionV relativeFrom="paragraph">
                  <wp:posOffset>146685</wp:posOffset>
                </wp:positionV>
                <wp:extent cx="1438275" cy="314325"/>
                <wp:effectExtent l="0" t="0" r="9525" b="9525"/>
                <wp:wrapNone/>
                <wp:docPr id="1064" name="Rectangle 55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8275" cy="314325"/>
                        </a:xfrm>
                        <a:prstGeom prst="rect">
                          <a:avLst/>
                        </a:prstGeom>
                        <a:solidFill>
                          <a:srgbClr val="4472C4"/>
                        </a:solidFill>
                        <a:ln w="12700" cap="flat" cmpd="sng">
                          <a:solidFill>
                            <a:srgbClr val="31538F"/>
                          </a:solidFill>
                          <a:prstDash val="solid"/>
                          <a:miter/>
                          <a:headEnd type="none" w="med" len="med"/>
                          <a:tailEnd type="none" w="med" len="med"/>
                        </a:ln>
                      </wps:spPr>
                      <wps:txbx>
                        <w:txbxContent>
                          <w:p w14:paraId="04DF09CC" w14:textId="77777777" w:rsidR="00911441" w:rsidRDefault="00AB5CEF">
                            <w:pPr>
                              <w:jc w:val="center"/>
                              <w:rPr>
                                <w:rFonts w:ascii="Times New Roman" w:hAnsi="Times New Roman" w:cs="Times New Roman"/>
                                <w:b/>
                                <w:color w:val="000000"/>
                                <w:sz w:val="16"/>
                              </w:rPr>
                            </w:pPr>
                            <w:r>
                              <w:rPr>
                                <w:rFonts w:ascii="Times New Roman" w:hAnsi="Times New Roman" w:cs="Times New Roman"/>
                                <w:b/>
                                <w:color w:val="000000"/>
                                <w:sz w:val="16"/>
                              </w:rPr>
                              <w:t xml:space="preserve">Pseudoalkaloids Eg. </w:t>
                            </w:r>
                            <w:r>
                              <w:rPr>
                                <w:rFonts w:ascii="Times New Roman" w:hAnsi="Times New Roman" w:cs="Times New Roman"/>
                                <w:color w:val="000000"/>
                                <w:sz w:val="16"/>
                              </w:rPr>
                              <w:t>Capsaicin, caffeine</w:t>
                            </w:r>
                          </w:p>
                        </w:txbxContent>
                      </wps:txbx>
                      <wps:bodyPr vert="horz" wrap="square" lIns="91440" tIns="45720" rIns="91440" bIns="45720" anchor="ctr">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990BA8D" id="Rectangle 5593" o:spid="_x0000_s1040" style="position:absolute;left:0;text-align:left;margin-left:30.75pt;margin-top:11.55pt;width:113.25pt;height:24.75pt;z-index:1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" fillcolor="#4472c4" strokecolor="#31538f" strokeweight="1pt">
                <v:path arrowok="t"/>
                <v:textbox>
                  <w:txbxContent>
                    <w:p w14:paraId="04DF09CC" w14:textId="77777777" w:rsidR="00911441" w:rsidRDefault="00AB5CEF">
                      <w:pPr>
                        <w:jc w:val="center"/>
                        <w:rPr>
                          <w:rFonts w:ascii="Times New Roman" w:hAnsi="Times New Roman" w:cs="Times New Roman"/>
                          <w:b/>
                          <w:color w:val="000000"/>
                          <w:sz w:val="16"/>
                        </w:rPr>
                      </w:pPr>
                      <w:r>
                        <w:rPr>
                          <w:rFonts w:ascii="Times New Roman" w:hAnsi="Times New Roman" w:cs="Times New Roman"/>
                          <w:b/>
                          <w:color w:val="000000"/>
                          <w:sz w:val="16"/>
                        </w:rPr>
                        <w:t xml:space="preserve">Pseudoalkaloids Eg. </w:t>
                      </w:r>
                      <w:r>
                        <w:rPr>
                          <w:rFonts w:ascii="Times New Roman" w:hAnsi="Times New Roman" w:cs="Times New Roman"/>
                          <w:color w:val="000000"/>
                          <w:sz w:val="16"/>
                        </w:rPr>
                        <w:t>Capsaicin, caffeine</w:t>
                      </w:r>
                    </w:p>
                  </w:txbxContent>
                </v:textbox>
              </v:rect>
            </w:pict>
          </mc:Fallback>
        </mc:AlternateContent>
      </w:r>
    </w:p>
    <w:p w14:paraId="027FD731" w14:textId="77777777" w:rsidR="00911441" w:rsidRDefault="00AB5CEF">
      <w:pPr>
        <w:spacing w:line="360" w:lineRule="auto"/>
        <w:jc w:val="both"/>
        <w:rPr>
          <w:rFonts w:ascii="Times New Roman" w:hAnsi="Times New Roman" w:cs="Times New Roman"/>
          <w:b/>
          <w:sz w:val="24"/>
        </w:rPr>
      </w:pPr>
      <w:r>
        <w:rPr>
          <w:noProof/>
        </w:rPr>
        <mc:AlternateContent>
          <mc:Choice Requires="wps">
            <w:drawing>
              <wp:anchor distT="0" distB="0" distL="0" distR="0" simplePos="0" relativeHeight="14" behindDoc="0" locked="0" layoutInCell="1" allowOverlap="1" wp14:anchorId="547226EA" wp14:editId="3A4BBA59">
                <wp:simplePos x="0" y="0"/>
                <wp:positionH relativeFrom="column">
                  <wp:posOffset>-228600</wp:posOffset>
                </wp:positionH>
                <wp:positionV relativeFrom="paragraph">
                  <wp:posOffset>314959</wp:posOffset>
                </wp:positionV>
                <wp:extent cx="695325" cy="0"/>
                <wp:effectExtent l="0" t="0" r="0" b="0"/>
                <wp:wrapNone/>
                <wp:docPr id="1065" name="Straight Connector 55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95325" cy="0"/>
                        </a:xfrm>
                        <a:prstGeom prst="line">
                          <a:avLst/>
                        </a:prstGeom>
                        <a:ln w="6350" cap="flat" cmpd="sng">
                          <a:solidFill>
                            <a:srgbClr val="4472C4"/>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65" filled="f" stroked="t" from="-18.0pt,24.799921pt" to="36.75pt,24.799921pt" style="position:absolute;z-index:14;mso-position-horizontal-relative:text;mso-position-vertical-relative:text;mso-width-percent:0;mso-height-percent:0;mso-width-relative:margin;mso-height-relative:margin;mso-wrap-distance-left:0.0pt;mso-wrap-distance-right:0.0pt;visibility:visible;flip:y;">
                <v:stroke joinstyle="miter" color="#4472c4" weight="0.5pt"/>
                <v:fill/>
              </v:line>
            </w:pict>
          </mc:Fallback>
        </mc:AlternateContent>
      </w:r>
      <w:r>
        <w:rPr>
          <w:noProof/>
        </w:rPr>
        <mc:AlternateContent>
          <mc:Choice Requires="wps">
            <w:drawing>
              <wp:anchor distT="0" distB="0" distL="0" distR="0" simplePos="0" relativeHeight="54" behindDoc="0" locked="0" layoutInCell="1" allowOverlap="1" wp14:anchorId="0638BA4F" wp14:editId="4950113C">
                <wp:simplePos x="0" y="0"/>
                <wp:positionH relativeFrom="column">
                  <wp:posOffset>4914900</wp:posOffset>
                </wp:positionH>
                <wp:positionV relativeFrom="paragraph">
                  <wp:posOffset>296545</wp:posOffset>
                </wp:positionV>
                <wp:extent cx="1152525" cy="457200"/>
                <wp:effectExtent l="0" t="0" r="9525" b="0"/>
                <wp:wrapNone/>
                <wp:docPr id="1066" name="Rectangle 55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52525" cy="457200"/>
                        </a:xfrm>
                        <a:prstGeom prst="rect">
                          <a:avLst/>
                        </a:prstGeom>
                        <a:solidFill>
                          <a:srgbClr val="DDE050"/>
                        </a:solidFill>
                        <a:ln w="12700" cap="flat" cmpd="sng">
                          <a:solidFill>
                            <a:srgbClr val="31538F"/>
                          </a:solidFill>
                          <a:prstDash val="solid"/>
                          <a:miter/>
                          <a:headEnd type="none" w="med" len="med"/>
                          <a:tailEnd type="none" w="med" len="med"/>
                        </a:ln>
                      </wps:spPr>
                      <wps:txbx>
                        <w:txbxContent>
                          <w:p w14:paraId="1A6667F6" w14:textId="77777777" w:rsidR="00911441" w:rsidRDefault="00AB5CEF">
                            <w:pPr>
                              <w:jc w:val="center"/>
                              <w:rPr>
                                <w:rFonts w:ascii="Times New Roman" w:hAnsi="Times New Roman" w:cs="Times New Roman"/>
                                <w:color w:val="000000"/>
                                <w:sz w:val="20"/>
                              </w:rPr>
                            </w:pPr>
                            <w:r>
                              <w:rPr>
                                <w:rFonts w:ascii="Times New Roman" w:hAnsi="Times New Roman" w:cs="Times New Roman"/>
                                <w:b/>
                                <w:color w:val="000000"/>
                                <w:sz w:val="20"/>
                              </w:rPr>
                              <w:t>Indoles</w:t>
                            </w:r>
                            <w:r>
                              <w:rPr>
                                <w:rFonts w:ascii="Times New Roman" w:hAnsi="Times New Roman" w:cs="Times New Roman"/>
                                <w:color w:val="000000"/>
                                <w:sz w:val="20"/>
                              </w:rPr>
                              <w:t xml:space="preserve"> Eg. Indole-3-carbibnol</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38BA4F" id="Rectangle 5591" o:spid="_x0000_s1041" style="position:absolute;left:0;text-align:left;margin-left:387pt;margin-top:23.35pt;width:90.75pt;height:36pt;z-index:5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" fillcolor="#dde050" strokecolor="#31538f" strokeweight="1pt">
                <v:path arrowok="t"/>
                <v:textbox>
                  <w:txbxContent>
                    <w:p w14:paraId="1A6667F6" w14:textId="77777777" w:rsidR="00911441" w:rsidRDefault="00AB5CEF">
                      <w:pPr>
                        <w:jc w:val="center"/>
                        <w:rPr>
                          <w:rFonts w:ascii="Times New Roman" w:hAnsi="Times New Roman" w:cs="Times New Roman"/>
                          <w:color w:val="000000"/>
                          <w:sz w:val="20"/>
                        </w:rPr>
                      </w:pPr>
                      <w:r>
                        <w:rPr>
                          <w:rFonts w:ascii="Times New Roman" w:hAnsi="Times New Roman" w:cs="Times New Roman"/>
                          <w:b/>
                          <w:color w:val="000000"/>
                          <w:sz w:val="20"/>
                        </w:rPr>
                        <w:t>Indoles</w:t>
                      </w:r>
                      <w:r>
                        <w:rPr>
                          <w:rFonts w:ascii="Times New Roman" w:hAnsi="Times New Roman" w:cs="Times New Roman"/>
                          <w:color w:val="000000"/>
                          <w:sz w:val="20"/>
                        </w:rPr>
                        <w:t xml:space="preserve"> Eg. Indole-3-carbibnol</w:t>
                      </w:r>
                    </w:p>
                  </w:txbxContent>
                </v:textbox>
              </v:rect>
            </w:pict>
          </mc:Fallback>
        </mc:AlternateContent>
      </w:r>
      <w:r>
        <w:rPr>
          <w:noProof/>
        </w:rPr>
        <mc:AlternateContent>
          <mc:Choice Requires="wps">
            <w:drawing>
              <wp:anchor distT="0" distB="0" distL="0" distR="0" simplePos="0" relativeHeight="32" behindDoc="0" locked="0" layoutInCell="1" allowOverlap="1" wp14:anchorId="1FB20EE7" wp14:editId="0CF2812C">
                <wp:simplePos x="0" y="0"/>
                <wp:positionH relativeFrom="column">
                  <wp:posOffset>2752725</wp:posOffset>
                </wp:positionH>
                <wp:positionV relativeFrom="paragraph">
                  <wp:posOffset>10795</wp:posOffset>
                </wp:positionV>
                <wp:extent cx="1133475" cy="352425"/>
                <wp:effectExtent l="0" t="0" r="9525" b="9525"/>
                <wp:wrapNone/>
                <wp:docPr id="1067" name="Rectangle 5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3475" cy="352425"/>
                        </a:xfrm>
                        <a:prstGeom prst="rect">
                          <a:avLst/>
                        </a:prstGeom>
                        <a:solidFill>
                          <a:srgbClr val="D45CCB"/>
                        </a:solidFill>
                        <a:ln w="12700" cap="flat" cmpd="sng">
                          <a:solidFill>
                            <a:srgbClr val="31538F"/>
                          </a:solidFill>
                          <a:prstDash val="solid"/>
                          <a:miter/>
                          <a:headEnd type="none" w="med" len="med"/>
                          <a:tailEnd type="none" w="med" len="med"/>
                        </a:ln>
                      </wps:spPr>
                      <wps:txbx>
                        <w:txbxContent>
                          <w:p w14:paraId="040EEA02" w14:textId="77777777" w:rsidR="00911441" w:rsidRDefault="00AB5CEF">
                            <w:pPr>
                              <w:rPr>
                                <w:rFonts w:ascii="Times New Roman" w:hAnsi="Times New Roman" w:cs="Times New Roman"/>
                                <w:b/>
                                <w:color w:val="000000"/>
                                <w:sz w:val="16"/>
                              </w:rPr>
                            </w:pPr>
                            <w:r>
                              <w:rPr>
                                <w:rFonts w:ascii="Times New Roman" w:hAnsi="Times New Roman" w:cs="Times New Roman"/>
                                <w:b/>
                                <w:color w:val="000000"/>
                                <w:sz w:val="16"/>
                              </w:rPr>
                              <w:t xml:space="preserve">Flavanones Eg. </w:t>
                            </w:r>
                            <w:r>
                              <w:rPr>
                                <w:rFonts w:ascii="Times New Roman" w:hAnsi="Times New Roman" w:cs="Times New Roman"/>
                                <w:color w:val="000000"/>
                                <w:sz w:val="16"/>
                              </w:rPr>
                              <w:t>Hesperitin, naringenin</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B20EE7" id="Rectangle 5590" o:spid="_x0000_s1042" style="position:absolute;left:0;text-align:left;margin-left:216.75pt;margin-top:.85pt;width:89.25pt;height:27.75pt;z-index: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" fillcolor="#d45ccb" strokecolor="#31538f" strokeweight="1pt">
                <v:path arrowok="t"/>
                <v:textbox>
                  <w:txbxContent>
                    <w:p w14:paraId="040EEA02" w14:textId="77777777" w:rsidR="00911441" w:rsidRDefault="00AB5CEF">
                      <w:pPr>
                        <w:rPr>
                          <w:rFonts w:ascii="Times New Roman" w:hAnsi="Times New Roman" w:cs="Times New Roman"/>
                          <w:b/>
                          <w:color w:val="000000"/>
                          <w:sz w:val="16"/>
                        </w:rPr>
                      </w:pPr>
                      <w:r>
                        <w:rPr>
                          <w:rFonts w:ascii="Times New Roman" w:hAnsi="Times New Roman" w:cs="Times New Roman"/>
                          <w:b/>
                          <w:color w:val="000000"/>
                          <w:sz w:val="16"/>
                        </w:rPr>
                        <w:t xml:space="preserve">Flavanones Eg. </w:t>
                      </w:r>
                      <w:r>
                        <w:rPr>
                          <w:rFonts w:ascii="Times New Roman" w:hAnsi="Times New Roman" w:cs="Times New Roman"/>
                          <w:color w:val="000000"/>
                          <w:sz w:val="16"/>
                        </w:rPr>
                        <w:t>Hesperitin, naringenin</w:t>
                      </w:r>
                    </w:p>
                  </w:txbxContent>
                </v:textbox>
              </v:rect>
            </w:pict>
          </mc:Fallback>
        </mc:AlternateContent>
      </w:r>
      <w:r>
        <w:rPr>
          <w:noProof/>
        </w:rPr>
        <mc:AlternateContent>
          <mc:Choice Requires="wps">
            <w:drawing>
              <wp:anchor distT="0" distB="0" distL="0" distR="0" simplePos="0" relativeHeight="30" behindDoc="0" locked="0" layoutInCell="1" allowOverlap="1" wp14:anchorId="4E5232E0" wp14:editId="42769690">
                <wp:simplePos x="0" y="0"/>
                <wp:positionH relativeFrom="column">
                  <wp:posOffset>2571750</wp:posOffset>
                </wp:positionH>
                <wp:positionV relativeFrom="paragraph">
                  <wp:posOffset>86994</wp:posOffset>
                </wp:positionV>
                <wp:extent cx="390525" cy="0"/>
                <wp:effectExtent l="0" t="0" r="0" b="0"/>
                <wp:wrapNone/>
                <wp:docPr id="1068" name="Straight Connector 55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90525" cy="0"/>
                        </a:xfrm>
                        <a:prstGeom prst="line">
                          <a:avLst/>
                        </a:prstGeom>
                        <a:ln w="6350" cap="flat" cmpd="sng">
                          <a:solidFill>
                            <a:srgbClr val="4472C4"/>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68" filled="f" stroked="t" from="202.5pt,6.849921pt" to="233.25pt,6.849921pt" style="position:absolute;z-index:30;mso-position-horizontal-relative:text;mso-position-vertical-relative:text;mso-width-percent:0;mso-height-percent:0;mso-width-relative:margin;mso-height-relative:margin;mso-wrap-distance-left:0.0pt;mso-wrap-distance-right:0.0pt;visibility:visible;flip:y;">
                <v:stroke joinstyle="miter" color="#4472c4" weight="0.5pt"/>
                <v:fill/>
              </v:line>
            </w:pict>
          </mc:Fallback>
        </mc:AlternateContent>
      </w:r>
      <w:r>
        <w:rPr>
          <w:noProof/>
        </w:rPr>
        <mc:AlternateContent>
          <mc:Choice Requires="wps">
            <w:drawing>
              <wp:anchor distT="0" distB="0" distL="0" distR="0" simplePos="0" relativeHeight="19" behindDoc="0" locked="0" layoutInCell="1" allowOverlap="1" wp14:anchorId="5A7AEE53" wp14:editId="3915C217">
                <wp:simplePos x="0" y="0"/>
                <wp:positionH relativeFrom="column">
                  <wp:posOffset>409575</wp:posOffset>
                </wp:positionH>
                <wp:positionV relativeFrom="paragraph">
                  <wp:posOffset>229869</wp:posOffset>
                </wp:positionV>
                <wp:extent cx="1428750" cy="333375"/>
                <wp:effectExtent l="0" t="0" r="0" b="9525"/>
                <wp:wrapNone/>
                <wp:docPr id="1069" name="Rectangle 5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8750" cy="333375"/>
                        </a:xfrm>
                        <a:prstGeom prst="rect">
                          <a:avLst/>
                        </a:prstGeom>
                        <a:solidFill>
                          <a:srgbClr val="4472C4"/>
                        </a:solidFill>
                        <a:ln w="12700" cap="flat" cmpd="sng">
                          <a:solidFill>
                            <a:srgbClr val="31538F"/>
                          </a:solidFill>
                          <a:prstDash val="solid"/>
                          <a:miter/>
                          <a:headEnd type="none" w="med" len="med"/>
                          <a:tailEnd type="none" w="med" len="med"/>
                        </a:ln>
                      </wps:spPr>
                      <wps:txbx>
                        <w:txbxContent>
                          <w:p w14:paraId="255695CA" w14:textId="77777777" w:rsidR="00911441" w:rsidRDefault="00AB5CEF">
                            <w:pPr>
                              <w:jc w:val="center"/>
                              <w:rPr>
                                <w:rFonts w:ascii="Times New Roman" w:hAnsi="Times New Roman" w:cs="Times New Roman"/>
                                <w:b/>
                                <w:color w:val="000000"/>
                                <w:sz w:val="16"/>
                              </w:rPr>
                            </w:pPr>
                            <w:r>
                              <w:rPr>
                                <w:rFonts w:ascii="Times New Roman" w:hAnsi="Times New Roman" w:cs="Times New Roman"/>
                                <w:b/>
                                <w:color w:val="000000"/>
                                <w:sz w:val="16"/>
                              </w:rPr>
                              <w:t xml:space="preserve">Cyclopeptide alkaloids Eg. </w:t>
                            </w:r>
                            <w:r>
                              <w:rPr>
                                <w:rFonts w:ascii="Times New Roman" w:hAnsi="Times New Roman" w:cs="Times New Roman"/>
                                <w:color w:val="000000"/>
                                <w:sz w:val="16"/>
                              </w:rPr>
                              <w:t>Nummularine A</w:t>
                            </w:r>
                          </w:p>
                        </w:txbxContent>
                      </wps:txbx>
                      <wps:bodyPr vert="horz" wrap="square" lIns="91440" tIns="45720" rIns="91440" bIns="45720" anchor="ctr">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A7AEE53" id="Rectangle 5588" o:spid="_x0000_s1043" style="position:absolute;left:0;text-align:left;margin-left:32.25pt;margin-top:18.1pt;width:112.5pt;height:26.25pt;z-index:19;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" fillcolor="#4472c4" strokecolor="#31538f" strokeweight="1pt">
                <v:path arrowok="t"/>
                <v:textbox>
                  <w:txbxContent>
                    <w:p w14:paraId="255695CA" w14:textId="77777777" w:rsidR="00911441" w:rsidRDefault="00AB5CEF">
                      <w:pPr>
                        <w:jc w:val="center"/>
                        <w:rPr>
                          <w:rFonts w:ascii="Times New Roman" w:hAnsi="Times New Roman" w:cs="Times New Roman"/>
                          <w:b/>
                          <w:color w:val="000000"/>
                          <w:sz w:val="16"/>
                        </w:rPr>
                      </w:pPr>
                      <w:r>
                        <w:rPr>
                          <w:rFonts w:ascii="Times New Roman" w:hAnsi="Times New Roman" w:cs="Times New Roman"/>
                          <w:b/>
                          <w:color w:val="000000"/>
                          <w:sz w:val="16"/>
                        </w:rPr>
                        <w:t xml:space="preserve">Cyclopeptide alkaloids Eg. </w:t>
                      </w:r>
                      <w:r>
                        <w:rPr>
                          <w:rFonts w:ascii="Times New Roman" w:hAnsi="Times New Roman" w:cs="Times New Roman"/>
                          <w:color w:val="000000"/>
                          <w:sz w:val="16"/>
                        </w:rPr>
                        <w:t>Nummularine A</w:t>
                      </w:r>
                    </w:p>
                  </w:txbxContent>
                </v:textbox>
              </v:rect>
            </w:pict>
          </mc:Fallback>
        </mc:AlternateContent>
      </w:r>
    </w:p>
    <w:p w14:paraId="7D6F36FB" w14:textId="77777777" w:rsidR="00911441" w:rsidRDefault="00AB5CEF">
      <w:pPr>
        <w:spacing w:line="360" w:lineRule="auto"/>
        <w:jc w:val="both"/>
        <w:rPr>
          <w:rFonts w:ascii="Times New Roman" w:hAnsi="Times New Roman" w:cs="Times New Roman"/>
          <w:b/>
          <w:sz w:val="24"/>
        </w:rPr>
      </w:pPr>
      <w:r>
        <w:rPr>
          <w:noProof/>
        </w:rPr>
        <mc:AlternateContent>
          <mc:Choice Requires="wps">
            <w:drawing>
              <wp:anchor distT="0" distB="0" distL="0" distR="0" simplePos="0" relativeHeight="52" behindDoc="0" locked="0" layoutInCell="1" allowOverlap="1" wp14:anchorId="12C3C154" wp14:editId="7ADC663D">
                <wp:simplePos x="0" y="0"/>
                <wp:positionH relativeFrom="column">
                  <wp:posOffset>5981065</wp:posOffset>
                </wp:positionH>
                <wp:positionV relativeFrom="paragraph">
                  <wp:posOffset>8254</wp:posOffset>
                </wp:positionV>
                <wp:extent cx="523875" cy="0"/>
                <wp:effectExtent l="0" t="0" r="0" b="0"/>
                <wp:wrapNone/>
                <wp:docPr id="1070" name="Straight Connector 55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23875" cy="0"/>
                        </a:xfrm>
                        <a:prstGeom prst="line">
                          <a:avLst/>
                        </a:prstGeom>
                        <a:ln w="6350" cap="flat" cmpd="sng">
                          <a:solidFill>
                            <a:srgbClr val="4472C4"/>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70" filled="f" stroked="t" from="470.95pt,0.64992124pt" to="512.2pt,0.64992124pt" style="position:absolute;z-index:52;mso-position-horizontal-relative:text;mso-position-vertical-relative:text;mso-width-percent:0;mso-height-percent:0;mso-width-relative:margin;mso-height-relative:margin;mso-wrap-distance-left:0.0pt;mso-wrap-distance-right:0.0pt;visibility:visible;flip:x;">
                <v:stroke joinstyle="miter" color="#4472c4" weight="0.5pt"/>
                <v:fill/>
              </v:line>
            </w:pict>
          </mc:Fallback>
        </mc:AlternateContent>
      </w:r>
      <w:r>
        <w:rPr>
          <w:noProof/>
        </w:rPr>
        <mc:AlternateContent>
          <mc:Choice Requires="wps">
            <w:drawing>
              <wp:anchor distT="0" distB="0" distL="0" distR="0" simplePos="0" relativeHeight="33" behindDoc="0" locked="0" layoutInCell="1" allowOverlap="1" wp14:anchorId="744B313C" wp14:editId="03ACCD67">
                <wp:simplePos x="0" y="0"/>
                <wp:positionH relativeFrom="column">
                  <wp:posOffset>2752725</wp:posOffset>
                </wp:positionH>
                <wp:positionV relativeFrom="paragraph">
                  <wp:posOffset>55880</wp:posOffset>
                </wp:positionV>
                <wp:extent cx="1133475" cy="352425"/>
                <wp:effectExtent l="0" t="0" r="9525" b="9525"/>
                <wp:wrapNone/>
                <wp:docPr id="1071" name="Rectangle 55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3475" cy="352425"/>
                        </a:xfrm>
                        <a:prstGeom prst="rect">
                          <a:avLst/>
                        </a:prstGeom>
                        <a:solidFill>
                          <a:srgbClr val="D45CCB"/>
                        </a:solidFill>
                        <a:ln w="12700" cap="flat" cmpd="sng">
                          <a:solidFill>
                            <a:srgbClr val="42719B"/>
                          </a:solidFill>
                          <a:prstDash val="solid"/>
                          <a:miter/>
                          <a:headEnd type="none" w="med" len="med"/>
                          <a:tailEnd type="none" w="med" len="med"/>
                        </a:ln>
                      </wps:spPr>
                      <wps:txbx>
                        <w:txbxContent>
                          <w:p w14:paraId="448FC7D5" w14:textId="77777777" w:rsidR="00911441" w:rsidRDefault="00AB5CEF">
                            <w:pPr>
                              <w:rPr>
                                <w:rFonts w:ascii="Times New Roman" w:hAnsi="Times New Roman" w:cs="Times New Roman"/>
                                <w:b/>
                                <w:color w:val="000000"/>
                                <w:sz w:val="16"/>
                              </w:rPr>
                            </w:pPr>
                            <w:r>
                              <w:rPr>
                                <w:rFonts w:ascii="Times New Roman" w:hAnsi="Times New Roman" w:cs="Times New Roman"/>
                                <w:b/>
                                <w:color w:val="000000"/>
                                <w:sz w:val="16"/>
                              </w:rPr>
                              <w:t>Anthocyanidin Eg.</w:t>
                            </w:r>
                            <w:r>
                              <w:rPr>
                                <w:rFonts w:ascii="Times New Roman" w:hAnsi="Times New Roman" w:cs="Times New Roman"/>
                                <w:color w:val="000000"/>
                                <w:sz w:val="16"/>
                              </w:rPr>
                              <w:t xml:space="preserve"> Pelargonidin naringenin</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4B313C" id="Rectangle 5586" o:spid="_x0000_s1044" style="position:absolute;left:0;text-align:left;margin-left:216.75pt;margin-top:4.4pt;width:89.25pt;height:27.75pt;z-index:3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" fillcolor="#d45ccb" strokecolor="#42719b" strokeweight="1pt">
                <v:path arrowok="t"/>
                <v:textbox>
                  <w:txbxContent>
                    <w:p w14:paraId="448FC7D5" w14:textId="77777777" w:rsidR="00911441" w:rsidRDefault="00AB5CEF">
                      <w:pPr>
                        <w:rPr>
                          <w:rFonts w:ascii="Times New Roman" w:hAnsi="Times New Roman" w:cs="Times New Roman"/>
                          <w:b/>
                          <w:color w:val="000000"/>
                          <w:sz w:val="16"/>
                        </w:rPr>
                      </w:pPr>
                      <w:r>
                        <w:rPr>
                          <w:rFonts w:ascii="Times New Roman" w:hAnsi="Times New Roman" w:cs="Times New Roman"/>
                          <w:b/>
                          <w:color w:val="000000"/>
                          <w:sz w:val="16"/>
                        </w:rPr>
                        <w:t>Anthocyanidin Eg.</w:t>
                      </w:r>
                      <w:r>
                        <w:rPr>
                          <w:rFonts w:ascii="Times New Roman" w:hAnsi="Times New Roman" w:cs="Times New Roman"/>
                          <w:color w:val="000000"/>
                          <w:sz w:val="16"/>
                        </w:rPr>
                        <w:t xml:space="preserve"> Pelargonidin naringenin</w:t>
                      </w:r>
                    </w:p>
                  </w:txbxContent>
                </v:textbox>
              </v:rect>
            </w:pict>
          </mc:Fallback>
        </mc:AlternateContent>
      </w:r>
      <w:r>
        <w:rPr>
          <w:noProof/>
        </w:rPr>
        <mc:AlternateContent>
          <mc:Choice Requires="wps">
            <w:drawing>
              <wp:anchor distT="0" distB="0" distL="0" distR="0" simplePos="0" relativeHeight="31" behindDoc="0" locked="0" layoutInCell="1" allowOverlap="1" wp14:anchorId="17508C9C" wp14:editId="082F0C40">
                <wp:simplePos x="0" y="0"/>
                <wp:positionH relativeFrom="column">
                  <wp:posOffset>2571750</wp:posOffset>
                </wp:positionH>
                <wp:positionV relativeFrom="paragraph">
                  <wp:posOffset>141605</wp:posOffset>
                </wp:positionV>
                <wp:extent cx="419100" cy="9525"/>
                <wp:effectExtent l="0" t="0" r="0" b="9525"/>
                <wp:wrapNone/>
                <wp:docPr id="1072" name="Straight Connector 55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19100" cy="9525"/>
                        </a:xfrm>
                        <a:prstGeom prst="line">
                          <a:avLst/>
                        </a:prstGeom>
                        <a:ln w="6350" cap="flat" cmpd="sng">
                          <a:solidFill>
                            <a:srgbClr val="4472C4"/>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line id="1072" filled="f" stroked="t" from="202.5pt,11.15pt" to="235.5pt,11.9pt" style="position:absolute;z-index:31;mso-position-horizontal-relative:text;mso-position-vertical-relative:text;mso-width-percent:0;mso-height-percent:0;mso-width-relative:page;mso-height-relative:page;mso-wrap-distance-left:0.0pt;mso-wrap-distance-right:0.0pt;visibility:visible;flip:y;">
                <v:stroke joinstyle="miter" color="#4472c4" weight="0.5pt"/>
                <v:fill/>
              </v:line>
            </w:pict>
          </mc:Fallback>
        </mc:AlternateContent>
      </w:r>
    </w:p>
    <w:p w14:paraId="2E9D46A1" w14:textId="77777777" w:rsidR="00911441" w:rsidRDefault="00AB5CEF">
      <w:pPr>
        <w:spacing w:line="360" w:lineRule="auto"/>
        <w:jc w:val="both"/>
        <w:rPr>
          <w:rFonts w:ascii="Times New Roman" w:hAnsi="Times New Roman" w:cs="Times New Roman"/>
          <w:b/>
          <w:sz w:val="24"/>
        </w:rPr>
      </w:pPr>
      <w:r>
        <w:rPr>
          <w:noProof/>
        </w:rPr>
        <mc:AlternateContent>
          <mc:Choice Requires="wps">
            <w:drawing>
              <wp:anchor distT="0" distB="0" distL="0" distR="0" simplePos="0" relativeHeight="45" behindDoc="0" locked="0" layoutInCell="1" allowOverlap="1" wp14:anchorId="0FF5A2FC" wp14:editId="5D7A45B5">
                <wp:simplePos x="0" y="0"/>
                <wp:positionH relativeFrom="column">
                  <wp:posOffset>514350</wp:posOffset>
                </wp:positionH>
                <wp:positionV relativeFrom="paragraph">
                  <wp:posOffset>43815</wp:posOffset>
                </wp:positionV>
                <wp:extent cx="1419225" cy="485775"/>
                <wp:effectExtent l="0" t="0" r="9525" b="9525"/>
                <wp:wrapNone/>
                <wp:docPr id="1073" name="Rectangle 55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9225" cy="485775"/>
                        </a:xfrm>
                        <a:prstGeom prst="rect">
                          <a:avLst/>
                        </a:prstGeom>
                        <a:solidFill>
                          <a:srgbClr val="D45CCB"/>
                        </a:solidFill>
                        <a:ln w="12700" cap="flat" cmpd="sng">
                          <a:solidFill>
                            <a:srgbClr val="31538F"/>
                          </a:solidFill>
                          <a:prstDash val="solid"/>
                          <a:miter/>
                          <a:headEnd type="none" w="med" len="med"/>
                          <a:tailEnd type="none" w="med" len="med"/>
                        </a:ln>
                      </wps:spPr>
                      <wps:txbx>
                        <w:txbxContent>
                          <w:p w14:paraId="13DDC096" w14:textId="77777777" w:rsidR="00911441" w:rsidRDefault="00AB5CEF">
                            <w:pPr>
                              <w:rPr>
                                <w:rFonts w:ascii="Times New Roman" w:hAnsi="Times New Roman" w:cs="Times New Roman"/>
                                <w:color w:val="262626"/>
                                <w:sz w:val="18"/>
                              </w:rPr>
                            </w:pPr>
                            <w:r>
                              <w:rPr>
                                <w:rFonts w:ascii="Times New Roman" w:hAnsi="Times New Roman" w:cs="Times New Roman"/>
                                <w:b/>
                                <w:color w:val="262626"/>
                                <w:sz w:val="20"/>
                              </w:rPr>
                              <w:t xml:space="preserve">Stilbenes Eg. </w:t>
                            </w:r>
                            <w:r>
                              <w:rPr>
                                <w:rFonts w:ascii="Times New Roman" w:hAnsi="Times New Roman" w:cs="Times New Roman"/>
                                <w:color w:val="262626"/>
                                <w:sz w:val="18"/>
                              </w:rPr>
                              <w:t>Resveratrol, Phytoalexin</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F5A2FC" id="Rectangle 5584" o:spid="_x0000_s1045" style="position:absolute;left:0;text-align:left;margin-left:40.5pt;margin-top:3.45pt;width:111.75pt;height:38.25pt;z-index:45;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" fillcolor="#d45ccb" strokecolor="#31538f" strokeweight="1pt">
                <v:path arrowok="t"/>
                <v:textbox>
                  <w:txbxContent>
                    <w:p w14:paraId="13DDC096" w14:textId="77777777" w:rsidR="00911441" w:rsidRDefault="00AB5CEF">
                      <w:pPr>
                        <w:rPr>
                          <w:rFonts w:ascii="Times New Roman" w:hAnsi="Times New Roman" w:cs="Times New Roman"/>
                          <w:color w:val="262626"/>
                          <w:sz w:val="18"/>
                        </w:rPr>
                      </w:pPr>
                      <w:r>
                        <w:rPr>
                          <w:rFonts w:ascii="Times New Roman" w:hAnsi="Times New Roman" w:cs="Times New Roman"/>
                          <w:b/>
                          <w:color w:val="262626"/>
                          <w:sz w:val="20"/>
                        </w:rPr>
                        <w:t xml:space="preserve">Stilbenes Eg. </w:t>
                      </w:r>
                      <w:r>
                        <w:rPr>
                          <w:rFonts w:ascii="Times New Roman" w:hAnsi="Times New Roman" w:cs="Times New Roman"/>
                          <w:color w:val="262626"/>
                          <w:sz w:val="18"/>
                        </w:rPr>
                        <w:t>Resveratrol, Phytoalexin</w:t>
                      </w:r>
                    </w:p>
                  </w:txbxContent>
                </v:textbox>
              </v:rect>
            </w:pict>
          </mc:Fallback>
        </mc:AlternateContent>
      </w:r>
      <w:r>
        <w:rPr>
          <w:noProof/>
        </w:rPr>
        <mc:AlternateContent>
          <mc:Choice Requires="wps">
            <w:drawing>
              <wp:anchor distT="0" distB="0" distL="0" distR="0" simplePos="0" relativeHeight="29" behindDoc="0" locked="0" layoutInCell="1" allowOverlap="1" wp14:anchorId="36D11861" wp14:editId="0EA12319">
                <wp:simplePos x="0" y="0"/>
                <wp:positionH relativeFrom="column">
                  <wp:posOffset>1123950</wp:posOffset>
                </wp:positionH>
                <wp:positionV relativeFrom="paragraph">
                  <wp:posOffset>158115</wp:posOffset>
                </wp:positionV>
                <wp:extent cx="1143000" cy="9525"/>
                <wp:effectExtent l="0" t="0" r="0" b="9525"/>
                <wp:wrapNone/>
                <wp:docPr id="1074" name="Straight Connector 55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143000" cy="9525"/>
                        </a:xfrm>
                        <a:prstGeom prst="line">
                          <a:avLst/>
                        </a:prstGeom>
                        <a:ln w="6350" cap="flat" cmpd="sng">
                          <a:solidFill>
                            <a:srgbClr val="4472C4"/>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74" filled="f" stroked="t" from="88.5pt,12.45pt" to="178.5pt,13.2pt" style="position:absolute;z-index:29;mso-position-horizontal-relative:text;mso-position-vertical-relative:text;mso-width-percent:0;mso-height-percent:0;mso-width-relative:margin;mso-height-relative:margin;mso-wrap-distance-left:0.0pt;mso-wrap-distance-right:0.0pt;visibility:visible;flip:x;">
                <v:stroke joinstyle="miter" color="#4472c4" weight="0.5pt"/>
                <v:fill/>
              </v:line>
            </w:pict>
          </mc:Fallback>
        </mc:AlternateContent>
      </w:r>
      <w:r>
        <w:rPr>
          <w:noProof/>
        </w:rPr>
        <mc:AlternateContent>
          <mc:Choice Requires="wps">
            <w:drawing>
              <wp:anchor distT="0" distB="0" distL="0" distR="0" simplePos="0" relativeHeight="35" behindDoc="0" locked="0" layoutInCell="1" allowOverlap="1" wp14:anchorId="56CC3219" wp14:editId="72AAD5E0">
                <wp:simplePos x="0" y="0"/>
                <wp:positionH relativeFrom="column">
                  <wp:posOffset>2762250</wp:posOffset>
                </wp:positionH>
                <wp:positionV relativeFrom="paragraph">
                  <wp:posOffset>120014</wp:posOffset>
                </wp:positionV>
                <wp:extent cx="1133475" cy="361950"/>
                <wp:effectExtent l="0" t="0" r="9525" b="0"/>
                <wp:wrapNone/>
                <wp:docPr id="1075" name="Rectangle 55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3475" cy="361950"/>
                        </a:xfrm>
                        <a:prstGeom prst="rect">
                          <a:avLst/>
                        </a:prstGeom>
                        <a:solidFill>
                          <a:srgbClr val="D45CCB"/>
                        </a:solidFill>
                        <a:ln w="12700" cap="flat" cmpd="sng">
                          <a:solidFill>
                            <a:srgbClr val="42719B"/>
                          </a:solidFill>
                          <a:prstDash val="solid"/>
                          <a:miter/>
                          <a:headEnd type="none" w="med" len="med"/>
                          <a:tailEnd type="none" w="med" len="med"/>
                        </a:ln>
                      </wps:spPr>
                      <wps:txbx>
                        <w:txbxContent>
                          <w:p w14:paraId="42407536" w14:textId="77777777" w:rsidR="00911441" w:rsidRDefault="00AB5CEF">
                            <w:pPr>
                              <w:rPr>
                                <w:rFonts w:ascii="Times New Roman" w:hAnsi="Times New Roman" w:cs="Times New Roman"/>
                                <w:b/>
                                <w:color w:val="000000"/>
                                <w:sz w:val="16"/>
                              </w:rPr>
                            </w:pPr>
                            <w:r>
                              <w:rPr>
                                <w:rFonts w:ascii="Times New Roman" w:hAnsi="Times New Roman" w:cs="Times New Roman"/>
                                <w:b/>
                                <w:color w:val="000000"/>
                                <w:sz w:val="16"/>
                              </w:rPr>
                              <w:t xml:space="preserve">Flavonols Eg. </w:t>
                            </w:r>
                            <w:r>
                              <w:rPr>
                                <w:rFonts w:ascii="Times New Roman" w:hAnsi="Times New Roman" w:cs="Times New Roman"/>
                                <w:color w:val="000000"/>
                                <w:sz w:val="16"/>
                              </w:rPr>
                              <w:t>Quercetin</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CC3219" id="Rectangle 5582" o:spid="_x0000_s1046" style="position:absolute;left:0;text-align:left;margin-left:217.5pt;margin-top:9.45pt;width:89.25pt;height:28.5pt;z-index:35;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" fillcolor="#d45ccb" strokecolor="#42719b" strokeweight="1pt">
                <v:path arrowok="t"/>
                <v:textbox>
                  <w:txbxContent>
                    <w:p w14:paraId="42407536" w14:textId="77777777" w:rsidR="00911441" w:rsidRDefault="00AB5CEF">
                      <w:pPr>
                        <w:rPr>
                          <w:rFonts w:ascii="Times New Roman" w:hAnsi="Times New Roman" w:cs="Times New Roman"/>
                          <w:b/>
                          <w:color w:val="000000"/>
                          <w:sz w:val="16"/>
                        </w:rPr>
                      </w:pPr>
                      <w:r>
                        <w:rPr>
                          <w:rFonts w:ascii="Times New Roman" w:hAnsi="Times New Roman" w:cs="Times New Roman"/>
                          <w:b/>
                          <w:color w:val="000000"/>
                          <w:sz w:val="16"/>
                        </w:rPr>
                        <w:t xml:space="preserve">Flavonols Eg. </w:t>
                      </w:r>
                      <w:r>
                        <w:rPr>
                          <w:rFonts w:ascii="Times New Roman" w:hAnsi="Times New Roman" w:cs="Times New Roman"/>
                          <w:color w:val="000000"/>
                          <w:sz w:val="16"/>
                        </w:rPr>
                        <w:t>Quercetin</w:t>
                      </w:r>
                    </w:p>
                  </w:txbxContent>
                </v:textbox>
              </v:rect>
            </w:pict>
          </mc:Fallback>
        </mc:AlternateContent>
      </w:r>
      <w:r>
        <w:rPr>
          <w:noProof/>
        </w:rPr>
        <mc:AlternateContent>
          <mc:Choice Requires="wps">
            <w:drawing>
              <wp:anchor distT="0" distB="0" distL="0" distR="0" simplePos="0" relativeHeight="34" behindDoc="0" locked="0" layoutInCell="1" allowOverlap="1" wp14:anchorId="1EDBE8B0" wp14:editId="757A7A95">
                <wp:simplePos x="0" y="0"/>
                <wp:positionH relativeFrom="column">
                  <wp:posOffset>2562225</wp:posOffset>
                </wp:positionH>
                <wp:positionV relativeFrom="paragraph">
                  <wp:posOffset>218440</wp:posOffset>
                </wp:positionV>
                <wp:extent cx="419100" cy="9525"/>
                <wp:effectExtent l="0" t="0" r="0" b="9525"/>
                <wp:wrapNone/>
                <wp:docPr id="1076" name="Straight Connector 55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19100" cy="9525"/>
                        </a:xfrm>
                        <a:prstGeom prst="line">
                          <a:avLst/>
                        </a:prstGeom>
                        <a:ln w="6350" cap="flat" cmpd="sng">
                          <a:solidFill>
                            <a:srgbClr val="4472C4"/>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line id="1076" filled="f" stroked="t" from="201.75pt,17.2pt" to="234.75pt,17.95pt" style="position:absolute;z-index:34;mso-position-horizontal-relative:text;mso-position-vertical-relative:text;mso-width-percent:0;mso-height-percent:0;mso-width-relative:page;mso-height-relative:page;mso-wrap-distance-left:0.0pt;mso-wrap-distance-right:0.0pt;visibility:visible;flip:y;">
                <v:stroke joinstyle="miter" color="#4472c4" weight="0.5pt"/>
                <v:fill/>
              </v:line>
            </w:pict>
          </mc:Fallback>
        </mc:AlternateContent>
      </w:r>
    </w:p>
    <w:p w14:paraId="62AB5A3D" w14:textId="77777777" w:rsidR="00911441" w:rsidRDefault="00AB5CEF">
      <w:pPr>
        <w:spacing w:line="360" w:lineRule="auto"/>
        <w:jc w:val="both"/>
        <w:rPr>
          <w:rFonts w:ascii="Times New Roman" w:hAnsi="Times New Roman" w:cs="Times New Roman"/>
          <w:b/>
          <w:sz w:val="24"/>
        </w:rPr>
      </w:pPr>
      <w:r>
        <w:rPr>
          <w:noProof/>
        </w:rPr>
        <mc:AlternateContent>
          <mc:Choice Requires="wps">
            <w:drawing>
              <wp:anchor distT="0" distB="0" distL="0" distR="0" simplePos="0" relativeHeight="55" behindDoc="0" locked="0" layoutInCell="1" allowOverlap="1" wp14:anchorId="76BD8D61" wp14:editId="60E5A7C4">
                <wp:simplePos x="0" y="0"/>
                <wp:positionH relativeFrom="column">
                  <wp:posOffset>4914900</wp:posOffset>
                </wp:positionH>
                <wp:positionV relativeFrom="paragraph">
                  <wp:posOffset>184150</wp:posOffset>
                </wp:positionV>
                <wp:extent cx="1152525" cy="400050"/>
                <wp:effectExtent l="0" t="0" r="9525" b="0"/>
                <wp:wrapNone/>
                <wp:docPr id="1077" name="Rectangle 55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52525" cy="400050"/>
                        </a:xfrm>
                        <a:prstGeom prst="rect">
                          <a:avLst/>
                        </a:prstGeom>
                        <a:solidFill>
                          <a:srgbClr val="DDE050"/>
                        </a:solidFill>
                        <a:ln w="12700" cap="flat" cmpd="sng">
                          <a:solidFill>
                            <a:srgbClr val="42719B"/>
                          </a:solidFill>
                          <a:prstDash val="solid"/>
                          <a:miter/>
                          <a:headEnd type="none" w="med" len="med"/>
                          <a:tailEnd type="none" w="med" len="med"/>
                        </a:ln>
                      </wps:spPr>
                      <wps:txbx>
                        <w:txbxContent>
                          <w:p w14:paraId="723512EB" w14:textId="77777777" w:rsidR="00911441" w:rsidRDefault="00AB5CEF">
                            <w:pPr>
                              <w:jc w:val="center"/>
                              <w:rPr>
                                <w:rFonts w:ascii="Times New Roman" w:hAnsi="Times New Roman" w:cs="Times New Roman"/>
                                <w:color w:val="000000"/>
                                <w:sz w:val="20"/>
                              </w:rPr>
                            </w:pPr>
                            <w:r>
                              <w:rPr>
                                <w:rFonts w:ascii="Times New Roman" w:hAnsi="Times New Roman" w:cs="Times New Roman"/>
                                <w:b/>
                                <w:color w:val="000000"/>
                                <w:sz w:val="20"/>
                              </w:rPr>
                              <w:t>Allylic Sulfides</w:t>
                            </w:r>
                            <w:r>
                              <w:rPr>
                                <w:rFonts w:ascii="Times New Roman" w:hAnsi="Times New Roman" w:cs="Times New Roman"/>
                                <w:color w:val="000000"/>
                                <w:sz w:val="20"/>
                              </w:rPr>
                              <w:t xml:space="preserve"> Eg.  Allicin</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D8D61" id="Rectangle 5580" o:spid="_x0000_s1047" style="position:absolute;left:0;text-align:left;margin-left:387pt;margin-top:14.5pt;width:90.75pt;height:31.5pt;z-index:55;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" fillcolor="#dde050" strokecolor="#42719b" strokeweight="1pt">
                <v:path arrowok="t"/>
                <v:textbox>
                  <w:txbxContent>
                    <w:p w14:paraId="723512EB" w14:textId="77777777" w:rsidR="00911441" w:rsidRDefault="00AB5CEF">
                      <w:pPr>
                        <w:jc w:val="center"/>
                        <w:rPr>
                          <w:rFonts w:ascii="Times New Roman" w:hAnsi="Times New Roman" w:cs="Times New Roman"/>
                          <w:color w:val="000000"/>
                          <w:sz w:val="20"/>
                        </w:rPr>
                      </w:pPr>
                      <w:r>
                        <w:rPr>
                          <w:rFonts w:ascii="Times New Roman" w:hAnsi="Times New Roman" w:cs="Times New Roman"/>
                          <w:b/>
                          <w:color w:val="000000"/>
                          <w:sz w:val="20"/>
                        </w:rPr>
                        <w:t>Allylic Sulfides</w:t>
                      </w:r>
                      <w:r>
                        <w:rPr>
                          <w:rFonts w:ascii="Times New Roman" w:hAnsi="Times New Roman" w:cs="Times New Roman"/>
                          <w:color w:val="000000"/>
                          <w:sz w:val="20"/>
                        </w:rPr>
                        <w:t xml:space="preserve"> Eg.  Allicin</w:t>
                      </w:r>
                    </w:p>
                  </w:txbxContent>
                </v:textbox>
              </v:rect>
            </w:pict>
          </mc:Fallback>
        </mc:AlternateContent>
      </w:r>
      <w:r>
        <w:rPr>
          <w:noProof/>
        </w:rPr>
        <mc:AlternateContent>
          <mc:Choice Requires="wps">
            <w:drawing>
              <wp:anchor distT="0" distB="0" distL="0" distR="0" simplePos="0" relativeHeight="37" behindDoc="0" locked="0" layoutInCell="1" allowOverlap="1" wp14:anchorId="6561E8D6" wp14:editId="782E4363">
                <wp:simplePos x="0" y="0"/>
                <wp:positionH relativeFrom="column">
                  <wp:posOffset>2762250</wp:posOffset>
                </wp:positionH>
                <wp:positionV relativeFrom="paragraph">
                  <wp:posOffset>184150</wp:posOffset>
                </wp:positionV>
                <wp:extent cx="1133475" cy="352425"/>
                <wp:effectExtent l="0" t="0" r="9525" b="9525"/>
                <wp:wrapNone/>
                <wp:docPr id="1078" name="Rectangle 55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3475" cy="352425"/>
                        </a:xfrm>
                        <a:prstGeom prst="rect">
                          <a:avLst/>
                        </a:prstGeom>
                        <a:solidFill>
                          <a:srgbClr val="D45CCB"/>
                        </a:solidFill>
                        <a:ln w="12700" cap="flat" cmpd="sng">
                          <a:solidFill>
                            <a:srgbClr val="42719B"/>
                          </a:solidFill>
                          <a:prstDash val="solid"/>
                          <a:miter/>
                          <a:headEnd type="none" w="med" len="med"/>
                          <a:tailEnd type="none" w="med" len="med"/>
                        </a:ln>
                      </wps:spPr>
                      <wps:txbx>
                        <w:txbxContent>
                          <w:p w14:paraId="675F28D8" w14:textId="77777777" w:rsidR="00911441" w:rsidRDefault="00AB5CEF">
                            <w:pPr>
                              <w:rPr>
                                <w:rFonts w:ascii="Times New Roman" w:hAnsi="Times New Roman" w:cs="Times New Roman"/>
                                <w:color w:val="000000"/>
                                <w:sz w:val="16"/>
                              </w:rPr>
                            </w:pPr>
                            <w:r>
                              <w:rPr>
                                <w:rFonts w:ascii="Times New Roman" w:hAnsi="Times New Roman" w:cs="Times New Roman"/>
                                <w:b/>
                                <w:color w:val="000000"/>
                                <w:sz w:val="16"/>
                              </w:rPr>
                              <w:t>Isoflavones Eg.</w:t>
                            </w:r>
                            <w:r>
                              <w:rPr>
                                <w:rFonts w:ascii="Times New Roman" w:hAnsi="Times New Roman" w:cs="Times New Roman"/>
                                <w:color w:val="000000"/>
                                <w:sz w:val="16"/>
                              </w:rPr>
                              <w:t xml:space="preserve"> Glycetein, genistein</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61E8D6" id="Rectangle 5579" o:spid="_x0000_s1048" style="position:absolute;left:0;text-align:left;margin-left:217.5pt;margin-top:14.5pt;width:89.25pt;height:27.75pt;z-index:37;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" fillcolor="#d45ccb" strokecolor="#42719b" strokeweight="1pt">
                <v:path arrowok="t"/>
                <v:textbox>
                  <w:txbxContent>
                    <w:p w14:paraId="675F28D8" w14:textId="77777777" w:rsidR="00911441" w:rsidRDefault="00AB5CEF">
                      <w:pPr>
                        <w:rPr>
                          <w:rFonts w:ascii="Times New Roman" w:hAnsi="Times New Roman" w:cs="Times New Roman"/>
                          <w:color w:val="000000"/>
                          <w:sz w:val="16"/>
                        </w:rPr>
                      </w:pPr>
                      <w:r>
                        <w:rPr>
                          <w:rFonts w:ascii="Times New Roman" w:hAnsi="Times New Roman" w:cs="Times New Roman"/>
                          <w:b/>
                          <w:color w:val="000000"/>
                          <w:sz w:val="16"/>
                        </w:rPr>
                        <w:t>Isoflavones Eg.</w:t>
                      </w:r>
                      <w:r>
                        <w:rPr>
                          <w:rFonts w:ascii="Times New Roman" w:hAnsi="Times New Roman" w:cs="Times New Roman"/>
                          <w:color w:val="000000"/>
                          <w:sz w:val="16"/>
                        </w:rPr>
                        <w:t xml:space="preserve"> Glycetein, genistein</w:t>
                      </w:r>
                    </w:p>
                  </w:txbxContent>
                </v:textbox>
              </v:rect>
            </w:pict>
          </mc:Fallback>
        </mc:AlternateContent>
      </w:r>
      <w:r>
        <w:rPr>
          <w:noProof/>
        </w:rPr>
        <mc:AlternateContent>
          <mc:Choice Requires="wps">
            <w:drawing>
              <wp:anchor distT="0" distB="0" distL="0" distR="0" simplePos="0" relativeHeight="36" behindDoc="0" locked="0" layoutInCell="1" allowOverlap="1" wp14:anchorId="21DC3184" wp14:editId="176454DF">
                <wp:simplePos x="0" y="0"/>
                <wp:positionH relativeFrom="column">
                  <wp:posOffset>2552700</wp:posOffset>
                </wp:positionH>
                <wp:positionV relativeFrom="paragraph">
                  <wp:posOffset>304165</wp:posOffset>
                </wp:positionV>
                <wp:extent cx="419100" cy="9525"/>
                <wp:effectExtent l="0" t="0" r="0" b="9525"/>
                <wp:wrapNone/>
                <wp:docPr id="1079" name="Straight Connector 55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19100" cy="9525"/>
                        </a:xfrm>
                        <a:prstGeom prst="line">
                          <a:avLst/>
                        </a:prstGeom>
                        <a:ln w="6350" cap="flat" cmpd="sng">
                          <a:solidFill>
                            <a:srgbClr val="4472C4"/>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line id="1079" filled="f" stroked="t" from="201.0pt,23.95pt" to="234.0pt,24.7pt" style="position:absolute;z-index:36;mso-position-horizontal-relative:text;mso-position-vertical-relative:text;mso-width-percent:0;mso-height-percent:0;mso-width-relative:page;mso-height-relative:page;mso-wrap-distance-left:0.0pt;mso-wrap-distance-right:0.0pt;visibility:visible;flip:y;">
                <v:stroke joinstyle="miter" color="#4472c4" weight="0.5pt"/>
                <v:fill/>
              </v:line>
            </w:pict>
          </mc:Fallback>
        </mc:AlternateContent>
      </w:r>
    </w:p>
    <w:p w14:paraId="62B1C880" w14:textId="77777777" w:rsidR="00911441" w:rsidRDefault="00AB5CEF">
      <w:pPr>
        <w:spacing w:line="360" w:lineRule="auto"/>
        <w:jc w:val="both"/>
        <w:rPr>
          <w:rFonts w:ascii="Times New Roman" w:hAnsi="Times New Roman" w:cs="Times New Roman"/>
          <w:b/>
          <w:sz w:val="24"/>
        </w:rPr>
      </w:pPr>
      <w:r>
        <w:rPr>
          <w:noProof/>
        </w:rPr>
        <mc:AlternateContent>
          <mc:Choice Requires="wps">
            <w:drawing>
              <wp:anchor distT="0" distB="0" distL="0" distR="0" simplePos="0" relativeHeight="53" behindDoc="0" locked="0" layoutInCell="1" allowOverlap="1" wp14:anchorId="7F18A029" wp14:editId="6EC54B17">
                <wp:simplePos x="0" y="0"/>
                <wp:positionH relativeFrom="column">
                  <wp:posOffset>6029325</wp:posOffset>
                </wp:positionH>
                <wp:positionV relativeFrom="paragraph">
                  <wp:posOffset>67309</wp:posOffset>
                </wp:positionV>
                <wp:extent cx="485775" cy="0"/>
                <wp:effectExtent l="0" t="0" r="0" b="0"/>
                <wp:wrapNone/>
                <wp:docPr id="1080" name="Straight Connector 55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85775" cy="0"/>
                        </a:xfrm>
                        <a:prstGeom prst="line">
                          <a:avLst/>
                        </a:prstGeom>
                        <a:ln w="6350" cap="flat" cmpd="sng">
                          <a:solidFill>
                            <a:srgbClr val="4472C4"/>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line id="1080" filled="f" stroked="t" from="474.75pt,5.299921pt" to="513.0pt,5.299921pt" style="position:absolute;z-index:53;mso-position-horizontal-relative:text;mso-position-vertical-relative:text;mso-width-percent:0;mso-height-percent:0;mso-width-relative:page;mso-height-relative:page;mso-wrap-distance-left:0.0pt;mso-wrap-distance-right:0.0pt;visibility:visible;flip:x;">
                <v:stroke joinstyle="miter" color="#4472c4" weight="0.5pt"/>
                <v:fill/>
              </v:line>
            </w:pict>
          </mc:Fallback>
        </mc:AlternateContent>
      </w:r>
      <w:r>
        <w:rPr>
          <w:noProof/>
        </w:rPr>
        <mc:AlternateContent>
          <mc:Choice Requires="wps">
            <w:drawing>
              <wp:anchor distT="0" distB="0" distL="0" distR="0" simplePos="0" relativeHeight="40" behindDoc="0" locked="0" layoutInCell="1" allowOverlap="1" wp14:anchorId="21DE977C" wp14:editId="736639B3">
                <wp:simplePos x="0" y="0"/>
                <wp:positionH relativeFrom="column">
                  <wp:posOffset>2771775</wp:posOffset>
                </wp:positionH>
                <wp:positionV relativeFrom="paragraph">
                  <wp:posOffset>249555</wp:posOffset>
                </wp:positionV>
                <wp:extent cx="1133475" cy="352425"/>
                <wp:effectExtent l="0" t="0" r="9525" b="9525"/>
                <wp:wrapNone/>
                <wp:docPr id="1081" name="Rectangle 55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3475" cy="352425"/>
                        </a:xfrm>
                        <a:prstGeom prst="rect">
                          <a:avLst/>
                        </a:prstGeom>
                        <a:solidFill>
                          <a:srgbClr val="D45CCB"/>
                        </a:solidFill>
                        <a:ln w="12700" cap="flat" cmpd="sng">
                          <a:solidFill>
                            <a:srgbClr val="42719B"/>
                          </a:solidFill>
                          <a:prstDash val="solid"/>
                          <a:miter/>
                          <a:headEnd type="none" w="med" len="med"/>
                          <a:tailEnd type="none" w="med" len="med"/>
                        </a:ln>
                      </wps:spPr>
                      <wps:txbx>
                        <w:txbxContent>
                          <w:p w14:paraId="74B255BF" w14:textId="77777777" w:rsidR="00911441" w:rsidRDefault="00AB5CEF">
                            <w:pPr>
                              <w:rPr>
                                <w:rFonts w:ascii="Times New Roman" w:hAnsi="Times New Roman" w:cs="Times New Roman"/>
                                <w:b/>
                                <w:color w:val="000000"/>
                                <w:sz w:val="16"/>
                              </w:rPr>
                            </w:pPr>
                            <w:r>
                              <w:rPr>
                                <w:rFonts w:ascii="Times New Roman" w:hAnsi="Times New Roman" w:cs="Times New Roman"/>
                                <w:b/>
                                <w:color w:val="000000"/>
                                <w:sz w:val="16"/>
                              </w:rPr>
                              <w:t>Flavones Eg.</w:t>
                            </w:r>
                            <w:r>
                              <w:rPr>
                                <w:rFonts w:ascii="Times New Roman" w:hAnsi="Times New Roman" w:cs="Times New Roman"/>
                                <w:color w:val="000000"/>
                                <w:sz w:val="16"/>
                              </w:rPr>
                              <w:t xml:space="preserve"> Apigenin, chrysin</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DE977C" id="Rectangle 5576" o:spid="_x0000_s1049" style="position:absolute;left:0;text-align:left;margin-left:218.25pt;margin-top:19.65pt;width:89.25pt;height:27.75pt;z-index: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" fillcolor="#d45ccb" strokecolor="#42719b" strokeweight="1pt">
                <v:path arrowok="t"/>
                <v:textbox>
                  <w:txbxContent>
                    <w:p w14:paraId="74B255BF" w14:textId="77777777" w:rsidR="00911441" w:rsidRDefault="00AB5CEF">
                      <w:pPr>
                        <w:rPr>
                          <w:rFonts w:ascii="Times New Roman" w:hAnsi="Times New Roman" w:cs="Times New Roman"/>
                          <w:b/>
                          <w:color w:val="000000"/>
                          <w:sz w:val="16"/>
                        </w:rPr>
                      </w:pPr>
                      <w:r>
                        <w:rPr>
                          <w:rFonts w:ascii="Times New Roman" w:hAnsi="Times New Roman" w:cs="Times New Roman"/>
                          <w:b/>
                          <w:color w:val="000000"/>
                          <w:sz w:val="16"/>
                        </w:rPr>
                        <w:t>Flavones Eg.</w:t>
                      </w:r>
                      <w:r>
                        <w:rPr>
                          <w:rFonts w:ascii="Times New Roman" w:hAnsi="Times New Roman" w:cs="Times New Roman"/>
                          <w:color w:val="000000"/>
                          <w:sz w:val="16"/>
                        </w:rPr>
                        <w:t xml:space="preserve"> Apigenin, chrysin</w:t>
                      </w:r>
                    </w:p>
                  </w:txbxContent>
                </v:textbox>
              </v:rect>
            </w:pict>
          </mc:Fallback>
        </mc:AlternateContent>
      </w:r>
    </w:p>
    <w:p w14:paraId="5965B762" w14:textId="77777777" w:rsidR="00911441" w:rsidRDefault="00AB5CEF">
      <w:pPr>
        <w:spacing w:line="360" w:lineRule="auto"/>
        <w:jc w:val="both"/>
        <w:rPr>
          <w:rFonts w:ascii="Times New Roman" w:hAnsi="Times New Roman" w:cs="Times New Roman"/>
          <w:b/>
          <w:sz w:val="24"/>
        </w:rPr>
      </w:pPr>
      <w:r>
        <w:rPr>
          <w:noProof/>
        </w:rPr>
        <mc:AlternateContent>
          <mc:Choice Requires="wps">
            <w:drawing>
              <wp:anchor distT="0" distB="0" distL="0" distR="0" simplePos="0" relativeHeight="43" behindDoc="0" locked="0" layoutInCell="1" allowOverlap="1" wp14:anchorId="33C07712" wp14:editId="79A4CEDE">
                <wp:simplePos x="0" y="0"/>
                <wp:positionH relativeFrom="column">
                  <wp:posOffset>2762250</wp:posOffset>
                </wp:positionH>
                <wp:positionV relativeFrom="paragraph">
                  <wp:posOffset>316230</wp:posOffset>
                </wp:positionV>
                <wp:extent cx="1133475" cy="352425"/>
                <wp:effectExtent l="0" t="0" r="9525" b="9525"/>
                <wp:wrapNone/>
                <wp:docPr id="1082" name="Rectangle 55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3475" cy="352425"/>
                        </a:xfrm>
                        <a:prstGeom prst="rect">
                          <a:avLst/>
                        </a:prstGeom>
                        <a:solidFill>
                          <a:srgbClr val="D45CCB"/>
                        </a:solidFill>
                        <a:ln w="12700" cap="flat" cmpd="sng">
                          <a:solidFill>
                            <a:srgbClr val="42719B"/>
                          </a:solidFill>
                          <a:prstDash val="solid"/>
                          <a:miter/>
                          <a:headEnd type="none" w="med" len="med"/>
                          <a:tailEnd type="none" w="med" len="med"/>
                        </a:ln>
                      </wps:spPr>
                      <wps:txbx>
                        <w:txbxContent>
                          <w:p w14:paraId="57DED26A" w14:textId="77777777" w:rsidR="00911441" w:rsidRDefault="00AB5CEF">
                            <w:pPr>
                              <w:rPr>
                                <w:rFonts w:ascii="Times New Roman" w:hAnsi="Times New Roman" w:cs="Times New Roman"/>
                                <w:b/>
                                <w:color w:val="000000"/>
                                <w:sz w:val="16"/>
                              </w:rPr>
                            </w:pPr>
                            <w:r>
                              <w:rPr>
                                <w:rFonts w:ascii="Times New Roman" w:hAnsi="Times New Roman" w:cs="Times New Roman"/>
                                <w:b/>
                                <w:color w:val="000000"/>
                                <w:sz w:val="16"/>
                              </w:rPr>
                              <w:t>Flavanonols Eg. Silibinin, Silymarin</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C07712" id="Rectangle 5575" o:spid="_x0000_s1050" style="position:absolute;left:0;text-align:left;margin-left:217.5pt;margin-top:24.9pt;width:89.25pt;height:27.75pt;z-index:4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" fillcolor="#d45ccb" strokecolor="#42719b" strokeweight="1pt">
                <v:path arrowok="t"/>
                <v:textbox>
                  <w:txbxContent>
                    <w:p w14:paraId="57DED26A" w14:textId="77777777" w:rsidR="00911441" w:rsidRDefault="00AB5CEF">
                      <w:pPr>
                        <w:rPr>
                          <w:rFonts w:ascii="Times New Roman" w:hAnsi="Times New Roman" w:cs="Times New Roman"/>
                          <w:b/>
                          <w:color w:val="000000"/>
                          <w:sz w:val="16"/>
                        </w:rPr>
                      </w:pPr>
                      <w:r>
                        <w:rPr>
                          <w:rFonts w:ascii="Times New Roman" w:hAnsi="Times New Roman" w:cs="Times New Roman"/>
                          <w:b/>
                          <w:color w:val="000000"/>
                          <w:sz w:val="16"/>
                        </w:rPr>
                        <w:t>Flavanonols Eg. Silibinin, Silymarin</w:t>
                      </w:r>
                    </w:p>
                  </w:txbxContent>
                </v:textbox>
              </v:rect>
            </w:pict>
          </mc:Fallback>
        </mc:AlternateContent>
      </w:r>
      <w:r>
        <w:rPr>
          <w:noProof/>
        </w:rPr>
        <mc:AlternateContent>
          <mc:Choice Requires="wps">
            <w:drawing>
              <wp:anchor distT="0" distB="0" distL="0" distR="0" simplePos="0" relativeHeight="39" behindDoc="0" locked="0" layoutInCell="1" allowOverlap="1" wp14:anchorId="42A118FA" wp14:editId="39481240">
                <wp:simplePos x="0" y="0"/>
                <wp:positionH relativeFrom="column">
                  <wp:posOffset>2571750</wp:posOffset>
                </wp:positionH>
                <wp:positionV relativeFrom="paragraph">
                  <wp:posOffset>10795</wp:posOffset>
                </wp:positionV>
                <wp:extent cx="419100" cy="9525"/>
                <wp:effectExtent l="0" t="0" r="0" b="9525"/>
                <wp:wrapNone/>
                <wp:docPr id="1083" name="Straight Connector 55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19100" cy="9525"/>
                        </a:xfrm>
                        <a:prstGeom prst="line">
                          <a:avLst/>
                        </a:prstGeom>
                        <a:ln w="6350" cap="flat" cmpd="sng">
                          <a:solidFill>
                            <a:srgbClr val="4472C4"/>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line id="1083" filled="f" stroked="t" from="202.5pt,0.85pt" to="235.5pt,1.6pt" style="position:absolute;z-index:39;mso-position-horizontal-relative:text;mso-position-vertical-relative:text;mso-width-percent:0;mso-height-percent:0;mso-width-relative:page;mso-height-relative:page;mso-wrap-distance-left:0.0pt;mso-wrap-distance-right:0.0pt;visibility:visible;flip:y;">
                <v:stroke joinstyle="miter" color="#4472c4" weight="0.5pt"/>
                <v:fill/>
              </v:line>
            </w:pict>
          </mc:Fallback>
        </mc:AlternateContent>
      </w:r>
    </w:p>
    <w:p w14:paraId="2E38FF1F" w14:textId="77777777" w:rsidR="00911441" w:rsidRDefault="00AB5CEF">
      <w:pPr>
        <w:spacing w:line="360" w:lineRule="auto"/>
        <w:jc w:val="both"/>
        <w:rPr>
          <w:rFonts w:ascii="Times New Roman" w:hAnsi="Times New Roman" w:cs="Times New Roman"/>
          <w:b/>
          <w:sz w:val="24"/>
        </w:rPr>
      </w:pPr>
      <w:r>
        <w:rPr>
          <w:noProof/>
        </w:rPr>
        <mc:AlternateContent>
          <mc:Choice Requires="wps">
            <w:drawing>
              <wp:anchor distT="0" distB="0" distL="0" distR="0" simplePos="0" relativeHeight="41" behindDoc="0" locked="0" layoutInCell="1" allowOverlap="1" wp14:anchorId="1CF0FC84" wp14:editId="64141091">
                <wp:simplePos x="0" y="0"/>
                <wp:positionH relativeFrom="margin">
                  <wp:posOffset>2533650</wp:posOffset>
                </wp:positionH>
                <wp:positionV relativeFrom="paragraph">
                  <wp:posOffset>75565</wp:posOffset>
                </wp:positionV>
                <wp:extent cx="419100" cy="9525"/>
                <wp:effectExtent l="0" t="0" r="0" b="9525"/>
                <wp:wrapNone/>
                <wp:docPr id="1084" name="Straight Connector 55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19100" cy="9525"/>
                        </a:xfrm>
                        <a:prstGeom prst="line">
                          <a:avLst/>
                        </a:prstGeom>
                        <a:ln w="6350" cap="flat" cmpd="sng">
                          <a:solidFill>
                            <a:srgbClr val="5B9BD5"/>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line id="1084" filled="f" stroked="t" from="199.5pt,5.95pt" to="232.5pt,6.7pt" style="position:absolute;z-index:41;mso-position-horizontal-relative:margin;mso-position-vertical-relative:text;mso-width-percent:0;mso-height-percent:0;mso-width-relative:page;mso-height-relative:page;mso-wrap-distance-left:0.0pt;mso-wrap-distance-right:0.0pt;visibility:visible;flip:y;">
                <v:stroke joinstyle="miter" color="#5b9bd5" weight="0.5pt"/>
                <v:fill/>
              </v:line>
            </w:pict>
          </mc:Fallback>
        </mc:AlternateContent>
      </w:r>
    </w:p>
    <w:p w14:paraId="5BA01DE7" w14:textId="77777777" w:rsidR="00911441" w:rsidRDefault="00AB5CEF">
      <w:pPr>
        <w:spacing w:line="360" w:lineRule="auto"/>
        <w:jc w:val="both"/>
        <w:rPr>
          <w:rFonts w:ascii="Times New Roman" w:hAnsi="Times New Roman" w:cs="Times New Roman"/>
          <w:b/>
          <w:sz w:val="24"/>
        </w:rPr>
      </w:pPr>
      <w:r>
        <w:rPr>
          <w:noProof/>
        </w:rPr>
        <mc:AlternateContent>
          <mc:Choice Requires="wps">
            <w:drawing>
              <wp:anchor distT="0" distB="0" distL="0" distR="0" simplePos="0" relativeHeight="44" behindDoc="0" locked="0" layoutInCell="1" allowOverlap="1" wp14:anchorId="70CC88DA" wp14:editId="71AB0EE6">
                <wp:simplePos x="0" y="0"/>
                <wp:positionH relativeFrom="column">
                  <wp:posOffset>2771775</wp:posOffset>
                </wp:positionH>
                <wp:positionV relativeFrom="paragraph">
                  <wp:posOffset>15875</wp:posOffset>
                </wp:positionV>
                <wp:extent cx="1133475" cy="352425"/>
                <wp:effectExtent l="0" t="0" r="9525" b="9525"/>
                <wp:wrapNone/>
                <wp:docPr id="1085" name="Rectangle 55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3475" cy="352425"/>
                        </a:xfrm>
                        <a:prstGeom prst="rect">
                          <a:avLst/>
                        </a:prstGeom>
                        <a:solidFill>
                          <a:srgbClr val="D45CCB"/>
                        </a:solidFill>
                        <a:ln w="12700" cap="flat" cmpd="sng">
                          <a:solidFill>
                            <a:srgbClr val="42719B"/>
                          </a:solidFill>
                          <a:prstDash val="solid"/>
                          <a:miter/>
                          <a:headEnd type="none" w="med" len="med"/>
                          <a:tailEnd type="none" w="med" len="med"/>
                        </a:ln>
                      </wps:spPr>
                      <wps:txbx>
                        <w:txbxContent>
                          <w:p w14:paraId="68DEEE6E" w14:textId="77777777" w:rsidR="00911441" w:rsidRDefault="00AB5CEF">
                            <w:pPr>
                              <w:rPr>
                                <w:rFonts w:ascii="Times New Roman" w:hAnsi="Times New Roman" w:cs="Times New Roman"/>
                                <w:b/>
                                <w:color w:val="000000"/>
                                <w:sz w:val="16"/>
                              </w:rPr>
                            </w:pPr>
                            <w:r>
                              <w:rPr>
                                <w:rFonts w:ascii="Times New Roman" w:hAnsi="Times New Roman" w:cs="Times New Roman"/>
                                <w:b/>
                                <w:color w:val="000000"/>
                                <w:sz w:val="16"/>
                              </w:rPr>
                              <w:t>Flavan-3-ols Eg. Catechin.</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CC88DA" id="Rectangle 5572" o:spid="_x0000_s1051" style="position:absolute;left:0;text-align:left;margin-left:218.25pt;margin-top:1.25pt;width:89.25pt;height:27.75pt;z-index: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" fillcolor="#d45ccb" strokecolor="#42719b" strokeweight="1pt">
                <v:path arrowok="t"/>
                <v:textbox>
                  <w:txbxContent>
                    <w:p w14:paraId="68DEEE6E" w14:textId="77777777" w:rsidR="00911441" w:rsidRDefault="00AB5CEF">
                      <w:pPr>
                        <w:rPr>
                          <w:rFonts w:ascii="Times New Roman" w:hAnsi="Times New Roman" w:cs="Times New Roman"/>
                          <w:b/>
                          <w:color w:val="000000"/>
                          <w:sz w:val="16"/>
                        </w:rPr>
                      </w:pPr>
                      <w:r>
                        <w:rPr>
                          <w:rFonts w:ascii="Times New Roman" w:hAnsi="Times New Roman" w:cs="Times New Roman"/>
                          <w:b/>
                          <w:color w:val="000000"/>
                          <w:sz w:val="16"/>
                        </w:rPr>
                        <w:t>Flavan-3-ols Eg. Catechin.</w:t>
                      </w:r>
                    </w:p>
                  </w:txbxContent>
                </v:textbox>
              </v:rect>
            </w:pict>
          </mc:Fallback>
        </mc:AlternateContent>
      </w:r>
      <w:r>
        <w:rPr>
          <w:noProof/>
        </w:rPr>
        <mc:AlternateContent>
          <mc:Choice Requires="wps">
            <w:drawing>
              <wp:anchor distT="0" distB="0" distL="0" distR="0" simplePos="0" relativeHeight="42" behindDoc="0" locked="0" layoutInCell="1" allowOverlap="1" wp14:anchorId="4A678990" wp14:editId="01152478">
                <wp:simplePos x="0" y="0"/>
                <wp:positionH relativeFrom="column">
                  <wp:posOffset>2543175</wp:posOffset>
                </wp:positionH>
                <wp:positionV relativeFrom="paragraph">
                  <wp:posOffset>113665</wp:posOffset>
                </wp:positionV>
                <wp:extent cx="419100" cy="9525"/>
                <wp:effectExtent l="0" t="0" r="0" b="9525"/>
                <wp:wrapNone/>
                <wp:docPr id="1086" name="Straight Connector 55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19100" cy="9525"/>
                        </a:xfrm>
                        <a:prstGeom prst="line">
                          <a:avLst/>
                        </a:prstGeom>
                        <a:ln w="6350" cap="flat" cmpd="sng">
                          <a:solidFill>
                            <a:srgbClr val="5B9BD5"/>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line id="1086" filled="f" stroked="t" from="200.25pt,8.95pt" to="233.25pt,9.7pt" style="position:absolute;z-index:42;mso-position-horizontal-relative:text;mso-position-vertical-relative:text;mso-width-percent:0;mso-height-percent:0;mso-width-relative:page;mso-height-relative:page;mso-wrap-distance-left:0.0pt;mso-wrap-distance-right:0.0pt;visibility:visible;flip:y;">
                <v:stroke joinstyle="miter" color="#5b9bd5" weight="0.5pt"/>
                <v:fill/>
              </v:line>
            </w:pict>
          </mc:Fallback>
        </mc:AlternateContent>
      </w:r>
    </w:p>
    <w:p w14:paraId="28A8185C" w14:textId="77777777" w:rsidR="00911441" w:rsidRDefault="00911441">
      <w:pPr>
        <w:spacing w:line="360" w:lineRule="auto"/>
        <w:jc w:val="both"/>
        <w:rPr>
          <w:rFonts w:ascii="Times New Roman" w:hAnsi="Times New Roman" w:cs="Times New Roman"/>
          <w:sz w:val="24"/>
          <w:szCs w:val="24"/>
          <w:shd w:val="clear" w:color="auto" w:fill="FFFFFF"/>
        </w:rPr>
      </w:pPr>
    </w:p>
    <w:p w14:paraId="53BB5B69" w14:textId="77777777" w:rsidR="00911441" w:rsidRDefault="00AB5CEF">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According to the number of constituent parts, terpenoids are divided into a number of groups, including </w:t>
      </w:r>
      <w:r>
        <w:rPr>
          <w:rFonts w:ascii="Times New Roman" w:hAnsi="Times New Roman" w:cs="Times New Roman"/>
          <w:sz w:val="24"/>
          <w:szCs w:val="24"/>
          <w:shd w:val="clear" w:color="auto" w:fill="FFFFFF"/>
        </w:rPr>
        <w:t>monoterpenes (such as carvone, perillyl alcohol, limonene-d, and geraniol), diterpenes (such as trans-retinoic acid and retinol), triterpenes (such as lupeol, ursolic acid, oleanic acid, and betulinic acid), and While not harming healthy cells, many triter</w:t>
      </w:r>
      <w:r>
        <w:rPr>
          <w:rFonts w:ascii="Times New Roman" w:hAnsi="Times New Roman" w:cs="Times New Roman"/>
          <w:sz w:val="24"/>
          <w:szCs w:val="24"/>
          <w:shd w:val="clear" w:color="auto" w:fill="FFFFFF"/>
        </w:rPr>
        <w:t>penoids have been discovered to limit the proliferation of a wide range of cell types [14].</w:t>
      </w:r>
    </w:p>
    <w:p w14:paraId="55AEAAC1" w14:textId="77777777" w:rsidR="00911441" w:rsidRDefault="00AB5C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ols are a class of chemical compounds with strong reactivity that are crucial in preserving the cellular redox balance [15]. One of the strongest </w:t>
      </w:r>
      <w:r>
        <w:rPr>
          <w:rFonts w:ascii="Times New Roman" w:hAnsi="Times New Roman" w:cs="Times New Roman"/>
          <w:sz w:val="24"/>
          <w:szCs w:val="24"/>
        </w:rPr>
        <w:t xml:space="preserve">nucleophilic groups in the cell is the thiol moiety. Apoptosis is another well-known activity for the phytochemical, which has been </w:t>
      </w:r>
      <w:r>
        <w:rPr>
          <w:rFonts w:ascii="Times New Roman" w:hAnsi="Times New Roman" w:cs="Times New Roman"/>
          <w:sz w:val="24"/>
          <w:szCs w:val="24"/>
        </w:rPr>
        <w:lastRenderedPageBreak/>
        <w:t>involved in a range of biochemical processes where thiol-containing compounds play a crucial role in maintaining intracellul</w:t>
      </w:r>
      <w:r>
        <w:rPr>
          <w:rFonts w:ascii="Times New Roman" w:hAnsi="Times New Roman" w:cs="Times New Roman"/>
          <w:sz w:val="24"/>
          <w:szCs w:val="24"/>
        </w:rPr>
        <w:t>ar redox balance, also known as oxidative stress [16].</w:t>
      </w:r>
    </w:p>
    <w:p w14:paraId="28D97F43" w14:textId="77777777" w:rsidR="00911441" w:rsidRDefault="00AB5CEF">
      <w:pPr>
        <w:spacing w:line="360" w:lineRule="auto"/>
        <w:jc w:val="both"/>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t>Phytochemicals from plants are currently used in cancer treatment:</w:t>
      </w:r>
    </w:p>
    <w:p w14:paraId="3AF3FC51" w14:textId="77777777" w:rsidR="00911441" w:rsidRDefault="00AB5C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ytochemicals, or naturally occurring plant substances, are employed in the development of new drugs and in the treatment of cancer. </w:t>
      </w:r>
      <w:r>
        <w:rPr>
          <w:rFonts w:ascii="Times New Roman" w:hAnsi="Times New Roman" w:cs="Times New Roman"/>
          <w:sz w:val="24"/>
          <w:szCs w:val="24"/>
        </w:rPr>
        <w:t>It is classified based on its chemical structure [17]. Some examples include taxol analogues, vinca alkaloids such as podophyllotoxin, vinblastine, vincristine, and analogues. Phytochemicals typically interact by influencing the molecular pathways of cance</w:t>
      </w:r>
      <w:r>
        <w:rPr>
          <w:rFonts w:ascii="Times New Roman" w:hAnsi="Times New Roman" w:cs="Times New Roman"/>
          <w:sz w:val="24"/>
          <w:szCs w:val="24"/>
        </w:rPr>
        <w:t>r growth and progression. Individual techniques include increased antioxidant levels, suppression of proliferation, encouragement of cell cycle arrest and apoptosis, carcinogen inactivation, and immune system regulation [18]. They perform a wide range of a</w:t>
      </w:r>
      <w:r>
        <w:rPr>
          <w:rFonts w:ascii="Times New Roman" w:hAnsi="Times New Roman" w:cs="Times New Roman"/>
          <w:sz w:val="24"/>
          <w:szCs w:val="24"/>
        </w:rPr>
        <w:t>ctivities on a wide range of biological targets and signalling pathways, including membrane receptors [19]. Phytochemicals' anti-cancer properties have been studied in vitro and in vivo. They have separate and overlapping processes that scavenge free radic</w:t>
      </w:r>
      <w:r>
        <w:rPr>
          <w:rFonts w:ascii="Times New Roman" w:hAnsi="Times New Roman" w:cs="Times New Roman"/>
          <w:sz w:val="24"/>
          <w:szCs w:val="24"/>
        </w:rPr>
        <w:t>als in order to cut down carcinogenic activity [20]. Figure 1 depicts the chemical structures of numerous chemicals produced from plants that are utilised to treat cancer in this chapter,</w:t>
      </w:r>
    </w:p>
    <w:p w14:paraId="3D237423" w14:textId="77777777" w:rsidR="00911441" w:rsidRDefault="00911441">
      <w:pPr>
        <w:spacing w:line="360" w:lineRule="auto"/>
        <w:jc w:val="both"/>
        <w:rPr>
          <w:rFonts w:ascii="Times New Roman" w:hAnsi="Times New Roman" w:cs="Times New Roman"/>
          <w:sz w:val="24"/>
          <w:szCs w:val="24"/>
        </w:rPr>
      </w:pPr>
    </w:p>
    <w:p w14:paraId="142B2BD9" w14:textId="77777777" w:rsidR="00911441" w:rsidRDefault="00911441">
      <w:pPr>
        <w:spacing w:line="360" w:lineRule="auto"/>
        <w:jc w:val="center"/>
        <w:rPr>
          <w:rFonts w:ascii="Times New Roman" w:hAnsi="Times New Roman" w:cs="Times New Roman"/>
          <w:sz w:val="24"/>
          <w:szCs w:val="24"/>
        </w:rPr>
      </w:pPr>
    </w:p>
    <w:p w14:paraId="573DE219" w14:textId="77777777" w:rsidR="00911441" w:rsidRDefault="00AB5CEF">
      <w:pPr>
        <w:spacing w:line="360" w:lineRule="auto"/>
        <w:jc w:val="center"/>
        <w:rPr>
          <w:rFonts w:ascii="Times New Roman" w:hAnsi="Times New Roman" w:cs="Times New Roman"/>
          <w:color w:val="000000"/>
          <w:sz w:val="24"/>
          <w:szCs w:val="24"/>
        </w:rPr>
      </w:pPr>
      <w:r>
        <w:rPr>
          <w:noProof/>
        </w:rPr>
        <mc:AlternateContent>
          <mc:Choice Requires="wpg">
            <w:drawing>
              <wp:inline distT="0" distB="0" distL="0" distR="0" wp14:anchorId="2324CA31" wp14:editId="556D6EED">
                <wp:extent cx="1558925" cy="1500505"/>
                <wp:effectExtent l="0" t="0" r="0" b="0"/>
                <wp:docPr id="1087" name="Group 12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58925" cy="1500505"/>
                          <a:chOff x="0" y="0"/>
                          <a:chExt cx="2396974" cy="1920144"/>
                        </a:xfrm>
                      </wpg:grpSpPr>
                      <wps:wsp>
                        <wps:cNvPr id="1" name="Freeform: Shape 1"/>
                        <wps:cNvSpPr/>
                        <wps:spPr>
                          <a:xfrm>
                            <a:off x="419069" y="1494235"/>
                            <a:ext cx="38999" cy="162109"/>
                          </a:xfrm>
                          <a:custGeom>
                            <a:avLst/>
                            <a:gdLst/>
                            <a:ahLst/>
                            <a:cxnLst/>
                            <a:rect l="l" t="t" r="r" b="b"/>
                            <a:pathLst>
                              <a:path w="38999" h="162109">
                                <a:moveTo>
                                  <a:pt x="19661" y="0"/>
                                </a:moveTo>
                                <a:lnTo>
                                  <a:pt x="38999" y="162109"/>
                                </a:lnTo>
                                <a:lnTo>
                                  <a:pt x="19499" y="162089"/>
                                </a:lnTo>
                                <a:lnTo>
                                  <a:pt x="0" y="162070"/>
                                </a:lnTo>
                                <a:close/>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2" name="Freeform: Shape 2"/>
                        <wps:cNvSpPr/>
                        <wps:spPr>
                          <a:xfrm>
                            <a:off x="491568" y="1603405"/>
                            <a:ext cx="136245" cy="78730"/>
                          </a:xfrm>
                          <a:custGeom>
                            <a:avLst/>
                            <a:gdLst/>
                            <a:ahLst/>
                            <a:cxnLst/>
                            <a:rect l="l" t="t" r="r" b="b"/>
                            <a:pathLst>
                              <a:path w="136245" h="78730">
                                <a:moveTo>
                                  <a:pt x="0" y="78730"/>
                                </a:moveTo>
                                <a:lnTo>
                                  <a:pt x="136245"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3" name="Freeform: Shape 3"/>
                        <wps:cNvSpPr/>
                        <wps:spPr>
                          <a:xfrm>
                            <a:off x="225818" y="1611047"/>
                            <a:ext cx="38996" cy="162084"/>
                          </a:xfrm>
                          <a:custGeom>
                            <a:avLst/>
                            <a:gdLst/>
                            <a:ahLst/>
                            <a:cxnLst/>
                            <a:rect l="l" t="t" r="r" b="b"/>
                            <a:pathLst>
                              <a:path w="38996" h="162084">
                                <a:moveTo>
                                  <a:pt x="17717" y="0"/>
                                </a:moveTo>
                                <a:lnTo>
                                  <a:pt x="38996" y="161655"/>
                                </a:lnTo>
                                <a:lnTo>
                                  <a:pt x="19498" y="161870"/>
                                </a:lnTo>
                                <a:lnTo>
                                  <a:pt x="0" y="162084"/>
                                </a:lnTo>
                                <a:close/>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4" name="Freeform: Shape 4"/>
                        <wps:cNvSpPr/>
                        <wps:spPr>
                          <a:xfrm>
                            <a:off x="223912" y="997432"/>
                            <a:ext cx="1902" cy="172785"/>
                          </a:xfrm>
                          <a:custGeom>
                            <a:avLst/>
                            <a:gdLst/>
                            <a:ahLst/>
                            <a:cxnLst/>
                            <a:rect l="l" t="t" r="r" b="b"/>
                            <a:pathLst>
                              <a:path w="1902" h="172785">
                                <a:moveTo>
                                  <a:pt x="1902" y="0"/>
                                </a:moveTo>
                                <a:lnTo>
                                  <a:pt x="0" y="172785"/>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5" name="Freeform: Shape 5"/>
                        <wps:cNvSpPr/>
                        <wps:spPr>
                          <a:xfrm>
                            <a:off x="262908" y="997432"/>
                            <a:ext cx="1907" cy="173245"/>
                          </a:xfrm>
                          <a:custGeom>
                            <a:avLst/>
                            <a:gdLst/>
                            <a:ahLst/>
                            <a:cxnLst/>
                            <a:rect l="l" t="t" r="r" b="b"/>
                            <a:pathLst>
                              <a:path w="1907" h="173245">
                                <a:moveTo>
                                  <a:pt x="1907" y="0"/>
                                </a:moveTo>
                                <a:lnTo>
                                  <a:pt x="0" y="173245"/>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6" name="Freeform: Shape 6"/>
                        <wps:cNvSpPr/>
                        <wps:spPr>
                          <a:xfrm>
                            <a:off x="1516453" y="620005"/>
                            <a:ext cx="94631" cy="107067"/>
                          </a:xfrm>
                          <a:custGeom>
                            <a:avLst/>
                            <a:gdLst/>
                            <a:ahLst/>
                            <a:cxnLst/>
                            <a:rect l="l" t="t" r="r" b="b"/>
                            <a:pathLst>
                              <a:path w="94631" h="107067">
                                <a:moveTo>
                                  <a:pt x="94631" y="107067"/>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7" name="Freeform: Shape 7"/>
                        <wps:cNvSpPr/>
                        <wps:spPr>
                          <a:xfrm>
                            <a:off x="1714050" y="740310"/>
                            <a:ext cx="160916" cy="32511"/>
                          </a:xfrm>
                          <a:custGeom>
                            <a:avLst/>
                            <a:gdLst/>
                            <a:ahLst/>
                            <a:cxnLst/>
                            <a:rect l="l" t="t" r="r" b="b"/>
                            <a:pathLst>
                              <a:path w="160916" h="32511">
                                <a:moveTo>
                                  <a:pt x="0" y="32511"/>
                                </a:moveTo>
                                <a:lnTo>
                                  <a:pt x="160916"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8" name="Freeform: Shape 8"/>
                        <wps:cNvSpPr/>
                        <wps:spPr>
                          <a:xfrm>
                            <a:off x="1882126" y="718966"/>
                            <a:ext cx="113495" cy="128411"/>
                          </a:xfrm>
                          <a:custGeom>
                            <a:avLst/>
                            <a:gdLst/>
                            <a:ahLst/>
                            <a:cxnLst/>
                            <a:rect l="l" t="t" r="r" b="b"/>
                            <a:pathLst>
                              <a:path w="113495" h="128411">
                                <a:moveTo>
                                  <a:pt x="113495" y="128411"/>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9" name="Freeform: Shape 9"/>
                        <wps:cNvSpPr/>
                        <wps:spPr>
                          <a:xfrm>
                            <a:off x="1852886" y="744771"/>
                            <a:ext cx="113565" cy="128490"/>
                          </a:xfrm>
                          <a:custGeom>
                            <a:avLst/>
                            <a:gdLst/>
                            <a:ahLst/>
                            <a:cxnLst/>
                            <a:rect l="l" t="t" r="r" b="b"/>
                            <a:pathLst>
                              <a:path w="113565" h="128490">
                                <a:moveTo>
                                  <a:pt x="113565" y="128490"/>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0" name="Freeform: Shape 10"/>
                        <wps:cNvSpPr/>
                        <wps:spPr>
                          <a:xfrm>
                            <a:off x="2158371" y="339358"/>
                            <a:ext cx="50489" cy="150517"/>
                          </a:xfrm>
                          <a:custGeom>
                            <a:avLst/>
                            <a:gdLst/>
                            <a:ahLst/>
                            <a:cxnLst/>
                            <a:rect l="l" t="t" r="r" b="b"/>
                            <a:pathLst>
                              <a:path w="50489" h="150517">
                                <a:moveTo>
                                  <a:pt x="50489" y="0"/>
                                </a:moveTo>
                                <a:lnTo>
                                  <a:pt x="0" y="150517"/>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 name="Freeform: Shape 11"/>
                        <wps:cNvSpPr/>
                        <wps:spPr>
                          <a:xfrm>
                            <a:off x="627813" y="1166726"/>
                            <a:ext cx="189081" cy="109169"/>
                          </a:xfrm>
                          <a:custGeom>
                            <a:avLst/>
                            <a:gdLst/>
                            <a:ahLst/>
                            <a:cxnLst/>
                            <a:rect l="l" t="t" r="r" b="b"/>
                            <a:pathLst>
                              <a:path w="189081" h="109169">
                                <a:moveTo>
                                  <a:pt x="189081" y="109169"/>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 name="Freeform: Shape 12"/>
                        <wps:cNvSpPr/>
                        <wps:spPr>
                          <a:xfrm>
                            <a:off x="816894" y="1165198"/>
                            <a:ext cx="198689" cy="110698"/>
                          </a:xfrm>
                          <a:custGeom>
                            <a:avLst/>
                            <a:gdLst/>
                            <a:ahLst/>
                            <a:cxnLst/>
                            <a:rect l="l" t="t" r="r" b="b"/>
                            <a:pathLst>
                              <a:path w="198689" h="110698">
                                <a:moveTo>
                                  <a:pt x="0" y="110698"/>
                                </a:moveTo>
                                <a:lnTo>
                                  <a:pt x="198689"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 name="Freeform: Shape 13"/>
                        <wps:cNvSpPr/>
                        <wps:spPr>
                          <a:xfrm>
                            <a:off x="816894" y="1275896"/>
                            <a:ext cx="0" cy="218339"/>
                          </a:xfrm>
                          <a:custGeom>
                            <a:avLst/>
                            <a:gdLst/>
                            <a:ahLst/>
                            <a:cxnLst/>
                            <a:rect l="l" t="t" r="r" b="b"/>
                            <a:pathLst>
                              <a:path h="218339">
                                <a:moveTo>
                                  <a:pt x="0" y="0"/>
                                </a:moveTo>
                                <a:lnTo>
                                  <a:pt x="0" y="218339"/>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 name="Freeform: Shape 14"/>
                        <wps:cNvSpPr/>
                        <wps:spPr>
                          <a:xfrm>
                            <a:off x="816894" y="1275896"/>
                            <a:ext cx="124145" cy="84074"/>
                          </a:xfrm>
                          <a:custGeom>
                            <a:avLst/>
                            <a:gdLst/>
                            <a:ahLst/>
                            <a:cxnLst/>
                            <a:rect l="l" t="t" r="r" b="b"/>
                            <a:pathLst>
                              <a:path w="124145" h="84074">
                                <a:moveTo>
                                  <a:pt x="0" y="0"/>
                                </a:moveTo>
                                <a:lnTo>
                                  <a:pt x="124145" y="50468"/>
                                </a:lnTo>
                                <a:lnTo>
                                  <a:pt x="114251" y="67271"/>
                                </a:lnTo>
                                <a:lnTo>
                                  <a:pt x="104358" y="84074"/>
                                </a:lnTo>
                                <a:close/>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15" name="Freeform: Shape 15"/>
                        <wps:cNvSpPr/>
                        <wps:spPr>
                          <a:xfrm>
                            <a:off x="438730" y="1275896"/>
                            <a:ext cx="0" cy="218339"/>
                          </a:xfrm>
                          <a:custGeom>
                            <a:avLst/>
                            <a:gdLst/>
                            <a:ahLst/>
                            <a:cxnLst/>
                            <a:rect l="l" t="t" r="r" b="b"/>
                            <a:pathLst>
                              <a:path h="218339">
                                <a:moveTo>
                                  <a:pt x="0" y="218339"/>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6" name="Freeform: Shape 16"/>
                        <wps:cNvSpPr/>
                        <wps:spPr>
                          <a:xfrm>
                            <a:off x="438730" y="1494235"/>
                            <a:ext cx="189082" cy="109169"/>
                          </a:xfrm>
                          <a:custGeom>
                            <a:avLst/>
                            <a:gdLst/>
                            <a:ahLst/>
                            <a:cxnLst/>
                            <a:rect l="l" t="t" r="r" b="b"/>
                            <a:pathLst>
                              <a:path w="189082" h="109169">
                                <a:moveTo>
                                  <a:pt x="0" y="0"/>
                                </a:moveTo>
                                <a:lnTo>
                                  <a:pt x="189082" y="109169"/>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7" name="Freeform: Shape 17"/>
                        <wps:cNvSpPr/>
                        <wps:spPr>
                          <a:xfrm>
                            <a:off x="243535" y="1494235"/>
                            <a:ext cx="195195" cy="116811"/>
                          </a:xfrm>
                          <a:custGeom>
                            <a:avLst/>
                            <a:gdLst/>
                            <a:ahLst/>
                            <a:cxnLst/>
                            <a:rect l="l" t="t" r="r" b="b"/>
                            <a:pathLst>
                              <a:path w="195195" h="116811">
                                <a:moveTo>
                                  <a:pt x="195195" y="0"/>
                                </a:moveTo>
                                <a:lnTo>
                                  <a:pt x="0" y="116811"/>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8" name="Freeform: Shape 18"/>
                        <wps:cNvSpPr/>
                        <wps:spPr>
                          <a:xfrm>
                            <a:off x="438730" y="1166726"/>
                            <a:ext cx="189082" cy="109169"/>
                          </a:xfrm>
                          <a:custGeom>
                            <a:avLst/>
                            <a:gdLst/>
                            <a:ahLst/>
                            <a:cxnLst/>
                            <a:rect l="l" t="t" r="r" b="b"/>
                            <a:pathLst>
                              <a:path w="189082" h="109169">
                                <a:moveTo>
                                  <a:pt x="189082" y="0"/>
                                </a:moveTo>
                                <a:lnTo>
                                  <a:pt x="0" y="109169"/>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9" name="Freeform: Shape 19"/>
                        <wps:cNvSpPr/>
                        <wps:spPr>
                          <a:xfrm>
                            <a:off x="624319" y="939435"/>
                            <a:ext cx="3493" cy="227291"/>
                          </a:xfrm>
                          <a:custGeom>
                            <a:avLst/>
                            <a:gdLst/>
                            <a:ahLst/>
                            <a:cxnLst/>
                            <a:rect l="l" t="t" r="r" b="b"/>
                            <a:pathLst>
                              <a:path w="3493" h="227291">
                                <a:moveTo>
                                  <a:pt x="3493" y="227291"/>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20" name="Oval 20"/>
                        <wps:cNvSpPr/>
                        <wps:spPr>
                          <a:xfrm>
                            <a:off x="623241" y="1162155"/>
                            <a:ext cx="9144" cy="9144"/>
                          </a:xfrm>
                          <a:prstGeom prst="ellipse">
                            <a:avLst/>
                          </a:prstGeom>
                          <a:solidFill>
                            <a:srgbClr val="000000"/>
                          </a:solidFill>
                        </wps:spPr>
                        <wps:bodyPr>
                          <a:prstTxWarp prst="textNoShape">
                            <a:avLst/>
                          </a:prstTxWarp>
                        </wps:bodyPr>
                      </wps:wsp>
                      <wps:wsp>
                        <wps:cNvPr id="21" name="Freeform: Shape 21"/>
                        <wps:cNvSpPr/>
                        <wps:spPr>
                          <a:xfrm>
                            <a:off x="627813" y="1082652"/>
                            <a:ext cx="124145" cy="84074"/>
                          </a:xfrm>
                          <a:custGeom>
                            <a:avLst/>
                            <a:gdLst/>
                            <a:ahLst/>
                            <a:cxnLst/>
                            <a:rect l="l" t="t" r="r" b="b"/>
                            <a:pathLst>
                              <a:path w="124145" h="84074">
                                <a:moveTo>
                                  <a:pt x="17393" y="70062"/>
                                </a:moveTo>
                                <a:lnTo>
                                  <a:pt x="20691" y="75663"/>
                                </a:lnTo>
                              </a:path>
                              <a:path w="124145" h="84074">
                                <a:moveTo>
                                  <a:pt x="34786" y="56049"/>
                                </a:moveTo>
                                <a:lnTo>
                                  <a:pt x="41382" y="67251"/>
                                </a:lnTo>
                              </a:path>
                              <a:path w="124145" h="84074">
                                <a:moveTo>
                                  <a:pt x="52179" y="42037"/>
                                </a:moveTo>
                                <a:lnTo>
                                  <a:pt x="62072" y="58840"/>
                                </a:lnTo>
                              </a:path>
                              <a:path w="124145" h="84074">
                                <a:moveTo>
                                  <a:pt x="69572" y="28025"/>
                                </a:moveTo>
                                <a:lnTo>
                                  <a:pt x="82763" y="50429"/>
                                </a:lnTo>
                              </a:path>
                              <a:path w="124145" h="84074">
                                <a:moveTo>
                                  <a:pt x="86965" y="14013"/>
                                </a:moveTo>
                                <a:lnTo>
                                  <a:pt x="103454" y="42017"/>
                                </a:lnTo>
                              </a:path>
                              <a:path w="124145" h="84074">
                                <a:moveTo>
                                  <a:pt x="104358" y="0"/>
                                </a:moveTo>
                                <a:lnTo>
                                  <a:pt x="124145" y="33606"/>
                                </a:lnTo>
                              </a:path>
                              <a:path w="124145" h="84074">
                                <a:moveTo>
                                  <a:pt x="114251" y="16803"/>
                                </a:moveTo>
                                <a:lnTo>
                                  <a:pt x="104358" y="0"/>
                                </a:lnTo>
                              </a:path>
                              <a:path w="124145" h="84074">
                                <a:moveTo>
                                  <a:pt x="114251" y="16803"/>
                                </a:moveTo>
                                <a:lnTo>
                                  <a:pt x="124145" y="33606"/>
                                </a:lnTo>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22" name="Freeform: Shape 22"/>
                        <wps:cNvSpPr/>
                        <wps:spPr>
                          <a:xfrm>
                            <a:off x="419231" y="1121910"/>
                            <a:ext cx="38999" cy="153985"/>
                          </a:xfrm>
                          <a:custGeom>
                            <a:avLst/>
                            <a:gdLst/>
                            <a:ahLst/>
                            <a:cxnLst/>
                            <a:rect l="l" t="t" r="r" b="b"/>
                            <a:pathLst>
                              <a:path w="38999" h="153985">
                                <a:moveTo>
                                  <a:pt x="19499" y="153985"/>
                                </a:moveTo>
                                <a:lnTo>
                                  <a:pt x="0" y="0"/>
                                </a:lnTo>
                                <a:lnTo>
                                  <a:pt x="19499" y="0"/>
                                </a:lnTo>
                                <a:lnTo>
                                  <a:pt x="38999" y="0"/>
                                </a:lnTo>
                                <a:close/>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23" name="Freeform: Shape 23"/>
                        <wps:cNvSpPr/>
                        <wps:spPr>
                          <a:xfrm>
                            <a:off x="243535" y="1159085"/>
                            <a:ext cx="195195" cy="116810"/>
                          </a:xfrm>
                          <a:custGeom>
                            <a:avLst/>
                            <a:gdLst/>
                            <a:ahLst/>
                            <a:cxnLst/>
                            <a:rect l="l" t="t" r="r" b="b"/>
                            <a:pathLst>
                              <a:path w="195195" h="116810">
                                <a:moveTo>
                                  <a:pt x="195195" y="116810"/>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24" name="Freeform: Shape 24"/>
                        <wps:cNvSpPr/>
                        <wps:spPr>
                          <a:xfrm>
                            <a:off x="1015583" y="938126"/>
                            <a:ext cx="1746" cy="227072"/>
                          </a:xfrm>
                          <a:custGeom>
                            <a:avLst/>
                            <a:gdLst/>
                            <a:ahLst/>
                            <a:cxnLst/>
                            <a:rect l="l" t="t" r="r" b="b"/>
                            <a:pathLst>
                              <a:path w="1746" h="227072">
                                <a:moveTo>
                                  <a:pt x="0" y="227072"/>
                                </a:moveTo>
                                <a:lnTo>
                                  <a:pt x="1746"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25" name="Freeform: Shape 25"/>
                        <wps:cNvSpPr/>
                        <wps:spPr>
                          <a:xfrm>
                            <a:off x="1015583" y="1165198"/>
                            <a:ext cx="214627" cy="70961"/>
                          </a:xfrm>
                          <a:custGeom>
                            <a:avLst/>
                            <a:gdLst/>
                            <a:ahLst/>
                            <a:cxnLst/>
                            <a:rect l="l" t="t" r="r" b="b"/>
                            <a:pathLst>
                              <a:path w="214627" h="70961">
                                <a:moveTo>
                                  <a:pt x="0" y="0"/>
                                </a:moveTo>
                                <a:lnTo>
                                  <a:pt x="214627" y="70961"/>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26" name="Oval 26"/>
                        <wps:cNvSpPr/>
                        <wps:spPr>
                          <a:xfrm>
                            <a:off x="1011012" y="1160626"/>
                            <a:ext cx="9144" cy="9144"/>
                          </a:xfrm>
                          <a:prstGeom prst="ellipse">
                            <a:avLst/>
                          </a:prstGeom>
                          <a:solidFill>
                            <a:srgbClr val="000000"/>
                          </a:solidFill>
                        </wps:spPr>
                        <wps:bodyPr>
                          <a:prstTxWarp prst="textNoShape">
                            <a:avLst/>
                          </a:prstTxWarp>
                        </wps:bodyPr>
                      </wps:wsp>
                      <wps:wsp>
                        <wps:cNvPr id="27" name="Freeform: Shape 27"/>
                        <wps:cNvSpPr/>
                        <wps:spPr>
                          <a:xfrm>
                            <a:off x="1008441" y="1165198"/>
                            <a:ext cx="38825" cy="131599"/>
                          </a:xfrm>
                          <a:custGeom>
                            <a:avLst/>
                            <a:gdLst/>
                            <a:ahLst/>
                            <a:cxnLst/>
                            <a:rect l="l" t="t" r="r" b="b"/>
                            <a:pathLst>
                              <a:path w="38825" h="131599">
                                <a:moveTo>
                                  <a:pt x="12423" y="21321"/>
                                </a:moveTo>
                                <a:lnTo>
                                  <a:pt x="5952" y="21933"/>
                                </a:lnTo>
                              </a:path>
                              <a:path w="38825" h="131599">
                                <a:moveTo>
                                  <a:pt x="17703" y="42642"/>
                                </a:moveTo>
                                <a:lnTo>
                                  <a:pt x="4761" y="43866"/>
                                </a:lnTo>
                              </a:path>
                              <a:path w="38825" h="131599">
                                <a:moveTo>
                                  <a:pt x="22984" y="63964"/>
                                </a:moveTo>
                                <a:lnTo>
                                  <a:pt x="3571" y="65799"/>
                                </a:lnTo>
                              </a:path>
                              <a:path w="38825" h="131599">
                                <a:moveTo>
                                  <a:pt x="28264" y="85285"/>
                                </a:moveTo>
                                <a:lnTo>
                                  <a:pt x="2381" y="87732"/>
                                </a:lnTo>
                              </a:path>
                              <a:path w="38825" h="131599">
                                <a:moveTo>
                                  <a:pt x="33545" y="106606"/>
                                </a:moveTo>
                                <a:lnTo>
                                  <a:pt x="1190" y="109665"/>
                                </a:lnTo>
                              </a:path>
                              <a:path w="38825" h="131599">
                                <a:moveTo>
                                  <a:pt x="19412" y="129763"/>
                                </a:moveTo>
                                <a:lnTo>
                                  <a:pt x="0" y="131599"/>
                                </a:lnTo>
                              </a:path>
                              <a:path w="38825" h="131599">
                                <a:moveTo>
                                  <a:pt x="19412" y="129763"/>
                                </a:moveTo>
                                <a:lnTo>
                                  <a:pt x="38825" y="127927"/>
                                </a:lnTo>
                              </a:path>
                              <a:path w="38825" h="131599">
                                <a:moveTo>
                                  <a:pt x="19412" y="129763"/>
                                </a:moveTo>
                                <a:lnTo>
                                  <a:pt x="0" y="131599"/>
                                </a:lnTo>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28" name="Freeform: Shape 28"/>
                        <wps:cNvSpPr/>
                        <wps:spPr>
                          <a:xfrm>
                            <a:off x="1017330" y="870440"/>
                            <a:ext cx="215718" cy="67685"/>
                          </a:xfrm>
                          <a:custGeom>
                            <a:avLst/>
                            <a:gdLst/>
                            <a:ahLst/>
                            <a:cxnLst/>
                            <a:rect l="l" t="t" r="r" b="b"/>
                            <a:pathLst>
                              <a:path w="215718" h="67685">
                                <a:moveTo>
                                  <a:pt x="0" y="67685"/>
                                </a:moveTo>
                                <a:lnTo>
                                  <a:pt x="215718"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29" name="Freeform: Shape 29"/>
                        <wps:cNvSpPr/>
                        <wps:spPr>
                          <a:xfrm>
                            <a:off x="820387" y="824371"/>
                            <a:ext cx="196942" cy="113755"/>
                          </a:xfrm>
                          <a:custGeom>
                            <a:avLst/>
                            <a:gdLst/>
                            <a:ahLst/>
                            <a:cxnLst/>
                            <a:rect l="l" t="t" r="r" b="b"/>
                            <a:pathLst>
                              <a:path w="196942" h="113755">
                                <a:moveTo>
                                  <a:pt x="196942" y="113755"/>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30" name="Freeform: Shape 30"/>
                        <wps:cNvSpPr/>
                        <wps:spPr>
                          <a:xfrm>
                            <a:off x="998909" y="783931"/>
                            <a:ext cx="38997" cy="154194"/>
                          </a:xfrm>
                          <a:custGeom>
                            <a:avLst/>
                            <a:gdLst/>
                            <a:ahLst/>
                            <a:cxnLst/>
                            <a:rect l="l" t="t" r="r" b="b"/>
                            <a:pathLst>
                              <a:path w="38997" h="154194">
                                <a:moveTo>
                                  <a:pt x="18420" y="154194"/>
                                </a:moveTo>
                                <a:lnTo>
                                  <a:pt x="0" y="0"/>
                                </a:lnTo>
                                <a:lnTo>
                                  <a:pt x="19499" y="136"/>
                                </a:lnTo>
                                <a:lnTo>
                                  <a:pt x="38997" y="272"/>
                                </a:lnTo>
                                <a:close/>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31" name="Freeform: Shape 31"/>
                        <wps:cNvSpPr/>
                        <wps:spPr>
                          <a:xfrm>
                            <a:off x="627813" y="1494235"/>
                            <a:ext cx="189081" cy="109169"/>
                          </a:xfrm>
                          <a:custGeom>
                            <a:avLst/>
                            <a:gdLst/>
                            <a:ahLst/>
                            <a:cxnLst/>
                            <a:rect l="l" t="t" r="r" b="b"/>
                            <a:pathLst>
                              <a:path w="189081" h="109169">
                                <a:moveTo>
                                  <a:pt x="0" y="109169"/>
                                </a:moveTo>
                                <a:lnTo>
                                  <a:pt x="189081"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32" name="Oval 32"/>
                        <wps:cNvSpPr/>
                        <wps:spPr>
                          <a:xfrm>
                            <a:off x="623241" y="1598833"/>
                            <a:ext cx="9144" cy="9144"/>
                          </a:xfrm>
                          <a:prstGeom prst="ellipse">
                            <a:avLst/>
                          </a:prstGeom>
                          <a:solidFill>
                            <a:srgbClr val="000000"/>
                          </a:solidFill>
                        </wps:spPr>
                        <wps:bodyPr>
                          <a:prstTxWarp prst="textNoShape">
                            <a:avLst/>
                          </a:prstTxWarp>
                        </wps:bodyPr>
                      </wps:wsp>
                      <wps:wsp>
                        <wps:cNvPr id="33" name="Freeform: Shape 33"/>
                        <wps:cNvSpPr/>
                        <wps:spPr>
                          <a:xfrm>
                            <a:off x="627813" y="1603405"/>
                            <a:ext cx="77949" cy="115497"/>
                          </a:xfrm>
                          <a:custGeom>
                            <a:avLst/>
                            <a:gdLst/>
                            <a:ahLst/>
                            <a:cxnLst/>
                            <a:rect l="l" t="t" r="r" b="b"/>
                            <a:pathLst>
                              <a:path w="77949" h="115497">
                                <a:moveTo>
                                  <a:pt x="15590" y="19199"/>
                                </a:moveTo>
                                <a:lnTo>
                                  <a:pt x="8835" y="23099"/>
                                </a:lnTo>
                              </a:path>
                              <a:path w="77949" h="115497">
                                <a:moveTo>
                                  <a:pt x="31179" y="38398"/>
                                </a:moveTo>
                                <a:lnTo>
                                  <a:pt x="17670" y="46199"/>
                                </a:lnTo>
                              </a:path>
                              <a:path w="77949" h="115497">
                                <a:moveTo>
                                  <a:pt x="46769" y="57597"/>
                                </a:moveTo>
                                <a:lnTo>
                                  <a:pt x="26506" y="69298"/>
                                </a:lnTo>
                              </a:path>
                              <a:path w="77949" h="115497">
                                <a:moveTo>
                                  <a:pt x="62359" y="76796"/>
                                </a:moveTo>
                                <a:lnTo>
                                  <a:pt x="35341" y="92397"/>
                                </a:lnTo>
                              </a:path>
                              <a:path w="77949" h="115497">
                                <a:moveTo>
                                  <a:pt x="77948" y="95995"/>
                                </a:moveTo>
                                <a:lnTo>
                                  <a:pt x="61062" y="105746"/>
                                </a:lnTo>
                              </a:path>
                              <a:path w="77949" h="115497">
                                <a:moveTo>
                                  <a:pt x="61062" y="105746"/>
                                </a:moveTo>
                                <a:lnTo>
                                  <a:pt x="44176" y="115497"/>
                                </a:lnTo>
                              </a:path>
                              <a:path w="77949" h="115497">
                                <a:moveTo>
                                  <a:pt x="61062" y="105746"/>
                                </a:moveTo>
                                <a:lnTo>
                                  <a:pt x="77949" y="95996"/>
                                </a:lnTo>
                              </a:path>
                              <a:path w="77949" h="115497">
                                <a:moveTo>
                                  <a:pt x="61062" y="105746"/>
                                </a:moveTo>
                                <a:lnTo>
                                  <a:pt x="44176" y="115497"/>
                                </a:lnTo>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34" name="Freeform: Shape 34"/>
                        <wps:cNvSpPr/>
                        <wps:spPr>
                          <a:xfrm>
                            <a:off x="1233049" y="870440"/>
                            <a:ext cx="131221" cy="183841"/>
                          </a:xfrm>
                          <a:custGeom>
                            <a:avLst/>
                            <a:gdLst/>
                            <a:ahLst/>
                            <a:cxnLst/>
                            <a:rect l="l" t="t" r="r" b="b"/>
                            <a:pathLst>
                              <a:path w="131221" h="183841">
                                <a:moveTo>
                                  <a:pt x="0" y="0"/>
                                </a:moveTo>
                                <a:lnTo>
                                  <a:pt x="131221" y="183841"/>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35" name="Freeform: Shape 35"/>
                        <wps:cNvSpPr/>
                        <wps:spPr>
                          <a:xfrm>
                            <a:off x="1233049" y="663454"/>
                            <a:ext cx="69432" cy="206985"/>
                          </a:xfrm>
                          <a:custGeom>
                            <a:avLst/>
                            <a:gdLst/>
                            <a:ahLst/>
                            <a:cxnLst/>
                            <a:rect l="l" t="t" r="r" b="b"/>
                            <a:pathLst>
                              <a:path w="69432" h="206985">
                                <a:moveTo>
                                  <a:pt x="0" y="206985"/>
                                </a:moveTo>
                                <a:lnTo>
                                  <a:pt x="69432"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36" name="Oval 36"/>
                        <wps:cNvSpPr/>
                        <wps:spPr>
                          <a:xfrm>
                            <a:off x="1228477" y="865868"/>
                            <a:ext cx="9144" cy="9144"/>
                          </a:xfrm>
                          <a:prstGeom prst="ellipse">
                            <a:avLst/>
                          </a:prstGeom>
                          <a:solidFill>
                            <a:srgbClr val="000000"/>
                          </a:solidFill>
                        </wps:spPr>
                        <wps:bodyPr>
                          <a:prstTxWarp prst="textNoShape">
                            <a:avLst/>
                          </a:prstTxWarp>
                        </wps:bodyPr>
                      </wps:wsp>
                      <wps:wsp>
                        <wps:cNvPr id="37" name="Freeform: Shape 37"/>
                        <wps:cNvSpPr/>
                        <wps:spPr>
                          <a:xfrm>
                            <a:off x="1233049" y="830481"/>
                            <a:ext cx="140724" cy="39958"/>
                          </a:xfrm>
                          <a:custGeom>
                            <a:avLst/>
                            <a:gdLst/>
                            <a:ahLst/>
                            <a:cxnLst/>
                            <a:rect l="l" t="t" r="r" b="b"/>
                            <a:pathLst>
                              <a:path w="140724" h="39958">
                                <a:moveTo>
                                  <a:pt x="22490" y="33298"/>
                                </a:moveTo>
                                <a:lnTo>
                                  <a:pt x="23454" y="39726"/>
                                </a:lnTo>
                              </a:path>
                              <a:path w="140724" h="39958">
                                <a:moveTo>
                                  <a:pt x="44980" y="26639"/>
                                </a:moveTo>
                                <a:lnTo>
                                  <a:pt x="46908" y="39494"/>
                                </a:lnTo>
                              </a:path>
                              <a:path w="140724" h="39958">
                                <a:moveTo>
                                  <a:pt x="67470" y="19979"/>
                                </a:moveTo>
                                <a:lnTo>
                                  <a:pt x="70362" y="39262"/>
                                </a:lnTo>
                              </a:path>
                              <a:path w="140724" h="39958">
                                <a:moveTo>
                                  <a:pt x="89960" y="13319"/>
                                </a:moveTo>
                                <a:lnTo>
                                  <a:pt x="93816" y="39031"/>
                                </a:lnTo>
                              </a:path>
                              <a:path w="140724" h="39958">
                                <a:moveTo>
                                  <a:pt x="112450" y="6660"/>
                                </a:moveTo>
                                <a:lnTo>
                                  <a:pt x="117271" y="38799"/>
                                </a:lnTo>
                              </a:path>
                              <a:path w="140724" h="39958">
                                <a:moveTo>
                                  <a:pt x="137832" y="19283"/>
                                </a:moveTo>
                                <a:lnTo>
                                  <a:pt x="134940" y="0"/>
                                </a:lnTo>
                              </a:path>
                              <a:path w="140724" h="39958">
                                <a:moveTo>
                                  <a:pt x="137832" y="19283"/>
                                </a:moveTo>
                                <a:lnTo>
                                  <a:pt x="140724" y="38567"/>
                                </a:lnTo>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38" name="Freeform: Shape 38"/>
                        <wps:cNvSpPr/>
                        <wps:spPr>
                          <a:xfrm>
                            <a:off x="624319" y="824371"/>
                            <a:ext cx="196068" cy="115064"/>
                          </a:xfrm>
                          <a:custGeom>
                            <a:avLst/>
                            <a:gdLst/>
                            <a:ahLst/>
                            <a:cxnLst/>
                            <a:rect l="l" t="t" r="r" b="b"/>
                            <a:pathLst>
                              <a:path w="196068" h="115064">
                                <a:moveTo>
                                  <a:pt x="0" y="115064"/>
                                </a:moveTo>
                                <a:lnTo>
                                  <a:pt x="196068"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39" name="Freeform: Shape 39"/>
                        <wps:cNvSpPr/>
                        <wps:spPr>
                          <a:xfrm>
                            <a:off x="1230210" y="1054282"/>
                            <a:ext cx="134060" cy="181876"/>
                          </a:xfrm>
                          <a:custGeom>
                            <a:avLst/>
                            <a:gdLst/>
                            <a:ahLst/>
                            <a:cxnLst/>
                            <a:rect l="l" t="t" r="r" b="b"/>
                            <a:pathLst>
                              <a:path w="134060" h="181876">
                                <a:moveTo>
                                  <a:pt x="0" y="181876"/>
                                </a:moveTo>
                                <a:lnTo>
                                  <a:pt x="13406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40" name="Freeform: Shape 40"/>
                        <wps:cNvSpPr/>
                        <wps:spPr>
                          <a:xfrm>
                            <a:off x="45720" y="1498820"/>
                            <a:ext cx="197815" cy="112227"/>
                          </a:xfrm>
                          <a:custGeom>
                            <a:avLst/>
                            <a:gdLst/>
                            <a:ahLst/>
                            <a:cxnLst/>
                            <a:rect l="l" t="t" r="r" b="b"/>
                            <a:pathLst>
                              <a:path w="197815" h="112227">
                                <a:moveTo>
                                  <a:pt x="197815" y="112227"/>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41" name="Freeform: Shape 41"/>
                        <wps:cNvSpPr/>
                        <wps:spPr>
                          <a:xfrm>
                            <a:off x="45720" y="1159085"/>
                            <a:ext cx="197815" cy="112226"/>
                          </a:xfrm>
                          <a:custGeom>
                            <a:avLst/>
                            <a:gdLst/>
                            <a:ahLst/>
                            <a:cxnLst/>
                            <a:rect l="l" t="t" r="r" b="b"/>
                            <a:pathLst>
                              <a:path w="197815" h="112226">
                                <a:moveTo>
                                  <a:pt x="197815" y="0"/>
                                </a:moveTo>
                                <a:lnTo>
                                  <a:pt x="0" y="11222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42" name="Freeform: Shape 42"/>
                        <wps:cNvSpPr/>
                        <wps:spPr>
                          <a:xfrm>
                            <a:off x="1302481" y="620005"/>
                            <a:ext cx="213972" cy="43449"/>
                          </a:xfrm>
                          <a:custGeom>
                            <a:avLst/>
                            <a:gdLst/>
                            <a:ahLst/>
                            <a:cxnLst/>
                            <a:rect l="l" t="t" r="r" b="b"/>
                            <a:pathLst>
                              <a:path w="213972" h="43449">
                                <a:moveTo>
                                  <a:pt x="0" y="43449"/>
                                </a:moveTo>
                                <a:lnTo>
                                  <a:pt x="213972"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43" name="Oval 43"/>
                        <wps:cNvSpPr/>
                        <wps:spPr>
                          <a:xfrm>
                            <a:off x="1297909" y="658883"/>
                            <a:ext cx="9144" cy="9144"/>
                          </a:xfrm>
                          <a:prstGeom prst="ellipse">
                            <a:avLst/>
                          </a:prstGeom>
                          <a:solidFill>
                            <a:srgbClr val="000000"/>
                          </a:solidFill>
                        </wps:spPr>
                        <wps:bodyPr>
                          <a:prstTxWarp prst="textNoShape">
                            <a:avLst/>
                          </a:prstTxWarp>
                        </wps:bodyPr>
                      </wps:wsp>
                      <wps:wsp>
                        <wps:cNvPr id="44" name="Freeform: Shape 44"/>
                        <wps:cNvSpPr/>
                        <wps:spPr>
                          <a:xfrm>
                            <a:off x="1193158" y="543257"/>
                            <a:ext cx="109323" cy="120196"/>
                          </a:xfrm>
                          <a:custGeom>
                            <a:avLst/>
                            <a:gdLst/>
                            <a:ahLst/>
                            <a:cxnLst/>
                            <a:rect l="l" t="t" r="r" b="b"/>
                            <a:pathLst>
                              <a:path w="109323" h="120196">
                                <a:moveTo>
                                  <a:pt x="91102" y="104464"/>
                                </a:moveTo>
                                <a:lnTo>
                                  <a:pt x="95975" y="100163"/>
                                </a:lnTo>
                              </a:path>
                              <a:path w="109323" h="120196">
                                <a:moveTo>
                                  <a:pt x="72882" y="88733"/>
                                </a:moveTo>
                                <a:lnTo>
                                  <a:pt x="82628" y="80131"/>
                                </a:lnTo>
                              </a:path>
                              <a:path w="109323" h="120196">
                                <a:moveTo>
                                  <a:pt x="54661" y="73001"/>
                                </a:moveTo>
                                <a:lnTo>
                                  <a:pt x="69280" y="60098"/>
                                </a:lnTo>
                              </a:path>
                              <a:path w="109323" h="120196">
                                <a:moveTo>
                                  <a:pt x="36441" y="57270"/>
                                </a:moveTo>
                                <a:lnTo>
                                  <a:pt x="55933" y="40065"/>
                                </a:lnTo>
                              </a:path>
                              <a:path w="109323" h="120196">
                                <a:moveTo>
                                  <a:pt x="18220" y="41538"/>
                                </a:moveTo>
                                <a:lnTo>
                                  <a:pt x="42585" y="20032"/>
                                </a:lnTo>
                              </a:path>
                              <a:path w="109323" h="120196">
                                <a:moveTo>
                                  <a:pt x="14619" y="12903"/>
                                </a:moveTo>
                                <a:lnTo>
                                  <a:pt x="0" y="25807"/>
                                </a:lnTo>
                              </a:path>
                              <a:path w="109323" h="120196">
                                <a:moveTo>
                                  <a:pt x="14619" y="12903"/>
                                </a:moveTo>
                                <a:lnTo>
                                  <a:pt x="29238" y="0"/>
                                </a:lnTo>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45" name="Freeform: Shape 45"/>
                        <wps:cNvSpPr/>
                        <wps:spPr>
                          <a:xfrm>
                            <a:off x="45720" y="1271311"/>
                            <a:ext cx="0" cy="227509"/>
                          </a:xfrm>
                          <a:custGeom>
                            <a:avLst/>
                            <a:gdLst/>
                            <a:ahLst/>
                            <a:cxnLst/>
                            <a:rect l="l" t="t" r="r" b="b"/>
                            <a:pathLst>
                              <a:path h="227509">
                                <a:moveTo>
                                  <a:pt x="0" y="227509"/>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46" name="Freeform: Shape 46"/>
                        <wps:cNvSpPr/>
                        <wps:spPr>
                          <a:xfrm>
                            <a:off x="84718" y="1293973"/>
                            <a:ext cx="0" cy="182185"/>
                          </a:xfrm>
                          <a:custGeom>
                            <a:avLst/>
                            <a:gdLst/>
                            <a:ahLst/>
                            <a:cxnLst/>
                            <a:rect l="l" t="t" r="r" b="b"/>
                            <a:pathLst>
                              <a:path h="182185">
                                <a:moveTo>
                                  <a:pt x="0" y="182185"/>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47" name="Freeform: Shape 47"/>
                        <wps:cNvSpPr/>
                        <wps:spPr>
                          <a:xfrm>
                            <a:off x="1516453" y="413019"/>
                            <a:ext cx="69432" cy="206985"/>
                          </a:xfrm>
                          <a:custGeom>
                            <a:avLst/>
                            <a:gdLst/>
                            <a:ahLst/>
                            <a:cxnLst/>
                            <a:rect l="l" t="t" r="r" b="b"/>
                            <a:pathLst>
                              <a:path w="69432" h="206985">
                                <a:moveTo>
                                  <a:pt x="0" y="206985"/>
                                </a:moveTo>
                                <a:lnTo>
                                  <a:pt x="69432"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48" name="Oval 48"/>
                        <wps:cNvSpPr/>
                        <wps:spPr>
                          <a:xfrm>
                            <a:off x="1511882" y="615433"/>
                            <a:ext cx="9144" cy="9144"/>
                          </a:xfrm>
                          <a:prstGeom prst="ellipse">
                            <a:avLst/>
                          </a:prstGeom>
                          <a:solidFill>
                            <a:srgbClr val="000000"/>
                          </a:solidFill>
                        </wps:spPr>
                        <wps:bodyPr>
                          <a:prstTxWarp prst="textNoShape">
                            <a:avLst/>
                          </a:prstTxWarp>
                        </wps:bodyPr>
                      </wps:wsp>
                      <wps:wsp>
                        <wps:cNvPr id="49" name="Freeform: Shape 49"/>
                        <wps:cNvSpPr/>
                        <wps:spPr>
                          <a:xfrm>
                            <a:off x="1457277" y="620005"/>
                            <a:ext cx="59176" cy="127244"/>
                          </a:xfrm>
                          <a:custGeom>
                            <a:avLst/>
                            <a:gdLst/>
                            <a:ahLst/>
                            <a:cxnLst/>
                            <a:rect l="l" t="t" r="r" b="b"/>
                            <a:pathLst>
                              <a:path w="59176" h="127244">
                                <a:moveTo>
                                  <a:pt x="55474" y="21207"/>
                                </a:moveTo>
                                <a:lnTo>
                                  <a:pt x="49313" y="19136"/>
                                </a:lnTo>
                              </a:path>
                              <a:path w="59176" h="127244">
                                <a:moveTo>
                                  <a:pt x="51772" y="42415"/>
                                </a:moveTo>
                                <a:lnTo>
                                  <a:pt x="39451" y="38272"/>
                                </a:lnTo>
                              </a:path>
                              <a:path w="59176" h="127244">
                                <a:moveTo>
                                  <a:pt x="48070" y="63622"/>
                                </a:moveTo>
                                <a:lnTo>
                                  <a:pt x="29588" y="57408"/>
                                </a:lnTo>
                              </a:path>
                              <a:path w="59176" h="127244">
                                <a:moveTo>
                                  <a:pt x="44369" y="84830"/>
                                </a:moveTo>
                                <a:lnTo>
                                  <a:pt x="19725" y="76544"/>
                                </a:lnTo>
                              </a:path>
                              <a:path w="59176" h="127244">
                                <a:moveTo>
                                  <a:pt x="40667" y="106037"/>
                                </a:moveTo>
                                <a:lnTo>
                                  <a:pt x="9862" y="95680"/>
                                </a:lnTo>
                              </a:path>
                              <a:path w="59176" h="127244">
                                <a:moveTo>
                                  <a:pt x="18482" y="121030"/>
                                </a:moveTo>
                                <a:lnTo>
                                  <a:pt x="18482" y="121030"/>
                                </a:lnTo>
                              </a:path>
                              <a:path w="59176" h="127244">
                                <a:moveTo>
                                  <a:pt x="18482" y="121030"/>
                                </a:moveTo>
                                <a:lnTo>
                                  <a:pt x="36965" y="127244"/>
                                </a:lnTo>
                              </a:path>
                              <a:path w="59176" h="127244">
                                <a:moveTo>
                                  <a:pt x="18482" y="121030"/>
                                </a:moveTo>
                                <a:lnTo>
                                  <a:pt x="0" y="114815"/>
                                </a:lnTo>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50" name="Freeform: Shape 50"/>
                        <wps:cNvSpPr/>
                        <wps:spPr>
                          <a:xfrm>
                            <a:off x="1585885" y="369570"/>
                            <a:ext cx="213972" cy="43449"/>
                          </a:xfrm>
                          <a:custGeom>
                            <a:avLst/>
                            <a:gdLst/>
                            <a:ahLst/>
                            <a:cxnLst/>
                            <a:rect l="l" t="t" r="r" b="b"/>
                            <a:pathLst>
                              <a:path w="213972" h="43449">
                                <a:moveTo>
                                  <a:pt x="0" y="43449"/>
                                </a:moveTo>
                                <a:lnTo>
                                  <a:pt x="213972"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51" name="Freeform: Shape 51"/>
                        <wps:cNvSpPr/>
                        <wps:spPr>
                          <a:xfrm>
                            <a:off x="1799858" y="369570"/>
                            <a:ext cx="144540" cy="163754"/>
                          </a:xfrm>
                          <a:custGeom>
                            <a:avLst/>
                            <a:gdLst/>
                            <a:ahLst/>
                            <a:cxnLst/>
                            <a:rect l="l" t="t" r="r" b="b"/>
                            <a:pathLst>
                              <a:path w="144540" h="163754">
                                <a:moveTo>
                                  <a:pt x="0" y="0"/>
                                </a:moveTo>
                                <a:lnTo>
                                  <a:pt x="144540" y="163754"/>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52" name="Freeform: Shape 52"/>
                        <wps:cNvSpPr/>
                        <wps:spPr>
                          <a:xfrm>
                            <a:off x="1785538" y="412279"/>
                            <a:ext cx="114723" cy="129974"/>
                          </a:xfrm>
                          <a:custGeom>
                            <a:avLst/>
                            <a:gdLst/>
                            <a:ahLst/>
                            <a:cxnLst/>
                            <a:rect l="l" t="t" r="r" b="b"/>
                            <a:pathLst>
                              <a:path w="114723" h="129974">
                                <a:moveTo>
                                  <a:pt x="0" y="0"/>
                                </a:moveTo>
                                <a:lnTo>
                                  <a:pt x="114723" y="129974"/>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53" name="Freeform: Shape 53"/>
                        <wps:cNvSpPr/>
                        <wps:spPr>
                          <a:xfrm>
                            <a:off x="1799858" y="223687"/>
                            <a:ext cx="48934" cy="145882"/>
                          </a:xfrm>
                          <a:custGeom>
                            <a:avLst/>
                            <a:gdLst/>
                            <a:ahLst/>
                            <a:cxnLst/>
                            <a:rect l="l" t="t" r="r" b="b"/>
                            <a:pathLst>
                              <a:path w="48934" h="145882">
                                <a:moveTo>
                                  <a:pt x="0" y="145882"/>
                                </a:moveTo>
                                <a:lnTo>
                                  <a:pt x="48934"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54" name="Freeform: Shape 54"/>
                        <wps:cNvSpPr/>
                        <wps:spPr>
                          <a:xfrm>
                            <a:off x="1874967" y="533324"/>
                            <a:ext cx="69431" cy="206985"/>
                          </a:xfrm>
                          <a:custGeom>
                            <a:avLst/>
                            <a:gdLst/>
                            <a:ahLst/>
                            <a:cxnLst/>
                            <a:rect l="l" t="t" r="r" b="b"/>
                            <a:pathLst>
                              <a:path w="69431" h="206985">
                                <a:moveTo>
                                  <a:pt x="0" y="206985"/>
                                </a:moveTo>
                                <a:lnTo>
                                  <a:pt x="69431"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55" name="Freeform: Shape 55"/>
                        <wps:cNvSpPr/>
                        <wps:spPr>
                          <a:xfrm>
                            <a:off x="1944398" y="489875"/>
                            <a:ext cx="213973" cy="43449"/>
                          </a:xfrm>
                          <a:custGeom>
                            <a:avLst/>
                            <a:gdLst/>
                            <a:ahLst/>
                            <a:cxnLst/>
                            <a:rect l="l" t="t" r="r" b="b"/>
                            <a:pathLst>
                              <a:path w="213973" h="43449">
                                <a:moveTo>
                                  <a:pt x="0" y="43449"/>
                                </a:moveTo>
                                <a:lnTo>
                                  <a:pt x="213973"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56" name="Freeform: Shape 56"/>
                        <wps:cNvSpPr/>
                        <wps:spPr>
                          <a:xfrm>
                            <a:off x="396886" y="1667755"/>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57" name="Freeform: Shape 57"/>
                        <wps:cNvSpPr/>
                        <wps:spPr>
                          <a:xfrm>
                            <a:off x="204312" y="1784347"/>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58" name="Freeform: Shape 58"/>
                        <wps:cNvSpPr/>
                        <wps:spPr>
                          <a:xfrm>
                            <a:off x="301104" y="1784347"/>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FF0D0D"/>
                          </a:solidFill>
                        </wps:spPr>
                        <wps:bodyPr>
                          <a:prstTxWarp prst="textNoShape">
                            <a:avLst/>
                          </a:prstTxWarp>
                        </wps:bodyPr>
                      </wps:wsp>
                      <wps:wsp>
                        <wps:cNvPr id="59" name="Freeform: Shape 59"/>
                        <wps:cNvSpPr/>
                        <wps:spPr>
                          <a:xfrm>
                            <a:off x="204312" y="895925"/>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60" name="Freeform: Shape 60"/>
                        <wps:cNvSpPr/>
                        <wps:spPr>
                          <a:xfrm>
                            <a:off x="1619369" y="738502"/>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61" name="Freeform: Shape 61"/>
                        <wps:cNvSpPr/>
                        <wps:spPr>
                          <a:xfrm>
                            <a:off x="1977881" y="858807"/>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62" name="Freeform: Shape 62"/>
                        <wps:cNvSpPr/>
                        <wps:spPr>
                          <a:xfrm>
                            <a:off x="2186177" y="237851"/>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63" name="Freeform: Shape 63"/>
                        <wps:cNvSpPr/>
                        <wps:spPr>
                          <a:xfrm>
                            <a:off x="2282969" y="237851"/>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FF0D0D"/>
                          </a:solidFill>
                        </wps:spPr>
                        <wps:bodyPr>
                          <a:prstTxWarp prst="textNoShape">
                            <a:avLst/>
                          </a:prstTxWarp>
                        </wps:bodyPr>
                      </wps:wsp>
                      <wps:wsp>
                        <wps:cNvPr id="1024" name="Freeform: Shape 1024"/>
                        <wps:cNvSpPr/>
                        <wps:spPr>
                          <a:xfrm>
                            <a:off x="400254" y="1012548"/>
                            <a:ext cx="76953" cy="90019"/>
                          </a:xfrm>
                          <a:custGeom>
                            <a:avLst/>
                            <a:gdLst/>
                            <a:ahLst/>
                            <a:cxnLst/>
                            <a:rect l="l" t="t" r="r" b="b"/>
                            <a:pathLst>
                              <a:path w="76953" h="90019">
                                <a:moveTo>
                                  <a:pt x="65424" y="58012"/>
                                </a:moveTo>
                                <a:lnTo>
                                  <a:pt x="76944" y="60921"/>
                                </a:lnTo>
                                <a:cubicBezTo>
                                  <a:pt x="74530" y="70387"/>
                                  <a:pt x="70184" y="77603"/>
                                  <a:pt x="63907" y="82569"/>
                                </a:cubicBezTo>
                                <a:cubicBezTo>
                                  <a:pt x="57635" y="87535"/>
                                  <a:pt x="49967" y="90019"/>
                                  <a:pt x="40905" y="90019"/>
                                </a:cubicBezTo>
                                <a:cubicBezTo>
                                  <a:pt x="31523" y="90018"/>
                                  <a:pt x="23890" y="88108"/>
                                  <a:pt x="18009" y="84288"/>
                                </a:cubicBezTo>
                                <a:cubicBezTo>
                                  <a:pt x="12133" y="80466"/>
                                  <a:pt x="7660" y="74936"/>
                                  <a:pt x="4588" y="67699"/>
                                </a:cubicBezTo>
                                <a:cubicBezTo>
                                  <a:pt x="1523" y="60454"/>
                                  <a:pt x="-9" y="52675"/>
                                  <a:pt x="-9" y="44361"/>
                                </a:cubicBezTo>
                                <a:cubicBezTo>
                                  <a:pt x="-9" y="35292"/>
                                  <a:pt x="1722" y="27385"/>
                                  <a:pt x="5184" y="20640"/>
                                </a:cubicBezTo>
                                <a:cubicBezTo>
                                  <a:pt x="8652" y="13888"/>
                                  <a:pt x="13583" y="8761"/>
                                  <a:pt x="19977" y="5260"/>
                                </a:cubicBezTo>
                                <a:cubicBezTo>
                                  <a:pt x="26371" y="1759"/>
                                  <a:pt x="33404" y="8"/>
                                  <a:pt x="41078" y="9"/>
                                </a:cubicBezTo>
                                <a:cubicBezTo>
                                  <a:pt x="49788" y="9"/>
                                  <a:pt x="57113" y="2226"/>
                                  <a:pt x="63052" y="6662"/>
                                </a:cubicBezTo>
                                <a:cubicBezTo>
                                  <a:pt x="68991" y="11090"/>
                                  <a:pt x="73128" y="17324"/>
                                  <a:pt x="75465" y="25363"/>
                                </a:cubicBezTo>
                                <a:lnTo>
                                  <a:pt x="64118" y="28032"/>
                                </a:lnTo>
                                <a:cubicBezTo>
                                  <a:pt x="62102" y="21696"/>
                                  <a:pt x="59174" y="17084"/>
                                  <a:pt x="55334" y="14198"/>
                                </a:cubicBezTo>
                                <a:cubicBezTo>
                                  <a:pt x="51494" y="11305"/>
                                  <a:pt x="46665" y="9859"/>
                                  <a:pt x="40848" y="9859"/>
                                </a:cubicBezTo>
                                <a:cubicBezTo>
                                  <a:pt x="34153" y="9859"/>
                                  <a:pt x="28559" y="11462"/>
                                  <a:pt x="24067" y="14668"/>
                                </a:cubicBezTo>
                                <a:cubicBezTo>
                                  <a:pt x="19574" y="17874"/>
                                  <a:pt x="16415" y="22181"/>
                                  <a:pt x="14592" y="27590"/>
                                </a:cubicBezTo>
                                <a:cubicBezTo>
                                  <a:pt x="12774" y="32991"/>
                                  <a:pt x="11864" y="38562"/>
                                  <a:pt x="11865" y="44304"/>
                                </a:cubicBezTo>
                                <a:cubicBezTo>
                                  <a:pt x="11865" y="51702"/>
                                  <a:pt x="12943" y="58162"/>
                                  <a:pt x="15100" y="63686"/>
                                </a:cubicBezTo>
                                <a:cubicBezTo>
                                  <a:pt x="17263" y="69209"/>
                                  <a:pt x="20620" y="73337"/>
                                  <a:pt x="25171" y="76070"/>
                                </a:cubicBezTo>
                                <a:cubicBezTo>
                                  <a:pt x="29721" y="78796"/>
                                  <a:pt x="34649" y="80159"/>
                                  <a:pt x="39955" y="80160"/>
                                </a:cubicBezTo>
                                <a:cubicBezTo>
                                  <a:pt x="46406" y="80160"/>
                                  <a:pt x="51868" y="78300"/>
                                  <a:pt x="56342" y="74582"/>
                                </a:cubicBezTo>
                                <a:cubicBezTo>
                                  <a:pt x="60815" y="70863"/>
                                  <a:pt x="63842" y="65339"/>
                                  <a:pt x="65424" y="58012"/>
                                </a:cubicBezTo>
                                <a:close/>
                              </a:path>
                            </a:pathLst>
                          </a:custGeom>
                          <a:solidFill>
                            <a:srgbClr val="000000"/>
                          </a:solidFill>
                        </wps:spPr>
                        <wps:bodyPr>
                          <a:prstTxWarp prst="textNoShape">
                            <a:avLst/>
                          </a:prstTxWarp>
                        </wps:bodyPr>
                      </wps:wsp>
                      <wps:wsp>
                        <wps:cNvPr id="1025" name="Freeform: Shape 1025"/>
                        <wps:cNvSpPr/>
                        <wps:spPr>
                          <a:xfrm>
                            <a:off x="490749" y="1012548"/>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bodyPr>
                          <a:prstTxWarp prst="textNoShape">
                            <a:avLst/>
                          </a:prstTxWarp>
                        </wps:bodyPr>
                      </wps:wsp>
                      <wps:wsp>
                        <wps:cNvPr id="1088" name="Freeform: Shape 1088"/>
                        <wps:cNvSpPr/>
                        <wps:spPr>
                          <a:xfrm>
                            <a:off x="578569" y="1077475"/>
                            <a:ext cx="34202" cy="53366"/>
                          </a:xfrm>
                          <a:custGeom>
                            <a:avLst/>
                            <a:gdLst/>
                            <a:ahLst/>
                            <a:cxnLst/>
                            <a:rect l="l" t="t" r="r" b="b"/>
                            <a:pathLst>
                              <a:path w="34202" h="53366">
                                <a:moveTo>
                                  <a:pt x="-5" y="38655"/>
                                </a:moveTo>
                                <a:lnTo>
                                  <a:pt x="6410" y="37797"/>
                                </a:lnTo>
                                <a:cubicBezTo>
                                  <a:pt x="7144" y="41433"/>
                                  <a:pt x="8396" y="44053"/>
                                  <a:pt x="10166" y="45659"/>
                                </a:cubicBezTo>
                                <a:cubicBezTo>
                                  <a:pt x="11936" y="47260"/>
                                  <a:pt x="14091" y="48060"/>
                                  <a:pt x="16634" y="48061"/>
                                </a:cubicBezTo>
                                <a:cubicBezTo>
                                  <a:pt x="19648" y="48061"/>
                                  <a:pt x="22194" y="47016"/>
                                  <a:pt x="24272" y="44928"/>
                                </a:cubicBezTo>
                                <a:cubicBezTo>
                                  <a:pt x="26353" y="42834"/>
                                  <a:pt x="27394" y="40244"/>
                                  <a:pt x="27394" y="37157"/>
                                </a:cubicBezTo>
                                <a:cubicBezTo>
                                  <a:pt x="27394" y="34211"/>
                                  <a:pt x="26431" y="31783"/>
                                  <a:pt x="24508" y="29871"/>
                                </a:cubicBezTo>
                                <a:cubicBezTo>
                                  <a:pt x="22584" y="27958"/>
                                  <a:pt x="20138" y="27001"/>
                                  <a:pt x="17170" y="27002"/>
                                </a:cubicBezTo>
                                <a:cubicBezTo>
                                  <a:pt x="15956" y="27002"/>
                                  <a:pt x="14447" y="27240"/>
                                  <a:pt x="12643" y="27717"/>
                                </a:cubicBezTo>
                                <a:lnTo>
                                  <a:pt x="13357" y="22089"/>
                                </a:lnTo>
                                <a:cubicBezTo>
                                  <a:pt x="13783" y="22135"/>
                                  <a:pt x="14126" y="22157"/>
                                  <a:pt x="14388" y="22158"/>
                                </a:cubicBezTo>
                                <a:cubicBezTo>
                                  <a:pt x="17118" y="22158"/>
                                  <a:pt x="19575" y="21445"/>
                                  <a:pt x="21761" y="20021"/>
                                </a:cubicBezTo>
                                <a:cubicBezTo>
                                  <a:pt x="23949" y="18596"/>
                                  <a:pt x="25043" y="16399"/>
                                  <a:pt x="25044" y="13432"/>
                                </a:cubicBezTo>
                                <a:cubicBezTo>
                                  <a:pt x="25044" y="11082"/>
                                  <a:pt x="24247" y="9134"/>
                                  <a:pt x="22654" y="7591"/>
                                </a:cubicBezTo>
                                <a:cubicBezTo>
                                  <a:pt x="21064" y="6043"/>
                                  <a:pt x="19009" y="5269"/>
                                  <a:pt x="16490" y="5270"/>
                                </a:cubicBezTo>
                                <a:cubicBezTo>
                                  <a:pt x="13998" y="5270"/>
                                  <a:pt x="11920" y="6055"/>
                                  <a:pt x="10258" y="7626"/>
                                </a:cubicBezTo>
                                <a:cubicBezTo>
                                  <a:pt x="8595" y="9192"/>
                                  <a:pt x="7525" y="11542"/>
                                  <a:pt x="7050" y="14676"/>
                                </a:cubicBezTo>
                                <a:lnTo>
                                  <a:pt x="639" y="13536"/>
                                </a:lnTo>
                                <a:cubicBezTo>
                                  <a:pt x="1422" y="9238"/>
                                  <a:pt x="3202" y="5909"/>
                                  <a:pt x="5978" y="3548"/>
                                </a:cubicBezTo>
                                <a:cubicBezTo>
                                  <a:pt x="8758" y="1182"/>
                                  <a:pt x="12214" y="0"/>
                                  <a:pt x="16346" y="0"/>
                                </a:cubicBezTo>
                                <a:cubicBezTo>
                                  <a:pt x="19199" y="0"/>
                                  <a:pt x="21823" y="612"/>
                                  <a:pt x="24220" y="1837"/>
                                </a:cubicBezTo>
                                <a:cubicBezTo>
                                  <a:pt x="26620" y="3058"/>
                                  <a:pt x="28455" y="4726"/>
                                  <a:pt x="29727" y="6842"/>
                                </a:cubicBezTo>
                                <a:cubicBezTo>
                                  <a:pt x="30997" y="8954"/>
                                  <a:pt x="31632" y="11198"/>
                                  <a:pt x="31633" y="13576"/>
                                </a:cubicBezTo>
                                <a:cubicBezTo>
                                  <a:pt x="31633" y="15830"/>
                                  <a:pt x="31026" y="17884"/>
                                  <a:pt x="29813" y="19739"/>
                                </a:cubicBezTo>
                                <a:cubicBezTo>
                                  <a:pt x="28603" y="21589"/>
                                  <a:pt x="26810" y="23062"/>
                                  <a:pt x="24433" y="24157"/>
                                </a:cubicBezTo>
                                <a:cubicBezTo>
                                  <a:pt x="27520" y="24867"/>
                                  <a:pt x="29918" y="26345"/>
                                  <a:pt x="31628" y="28592"/>
                                </a:cubicBezTo>
                                <a:cubicBezTo>
                                  <a:pt x="33340" y="30834"/>
                                  <a:pt x="34197" y="33641"/>
                                  <a:pt x="34197" y="37013"/>
                                </a:cubicBezTo>
                                <a:cubicBezTo>
                                  <a:pt x="34197" y="41574"/>
                                  <a:pt x="32533" y="45442"/>
                                  <a:pt x="29208" y="48614"/>
                                </a:cubicBezTo>
                                <a:cubicBezTo>
                                  <a:pt x="25882" y="51781"/>
                                  <a:pt x="21679" y="53366"/>
                                  <a:pt x="16600" y="53366"/>
                                </a:cubicBezTo>
                                <a:cubicBezTo>
                                  <a:pt x="12014" y="53365"/>
                                  <a:pt x="8207" y="52001"/>
                                  <a:pt x="5178" y="49271"/>
                                </a:cubicBezTo>
                                <a:cubicBezTo>
                                  <a:pt x="2151" y="46540"/>
                                  <a:pt x="424" y="43001"/>
                                  <a:pt x="-5" y="38655"/>
                                </a:cubicBezTo>
                                <a:close/>
                              </a:path>
                            </a:pathLst>
                          </a:custGeom>
                          <a:solidFill>
                            <a:srgbClr val="000000"/>
                          </a:solidFill>
                        </wps:spPr>
                        <wps:bodyPr>
                          <a:prstTxWarp prst="textNoShape">
                            <a:avLst/>
                          </a:prstTxWarp>
                        </wps:bodyPr>
                      </wps:wsp>
                      <wps:wsp>
                        <wps:cNvPr id="1089" name="Freeform: Shape 1089"/>
                        <wps:cNvSpPr/>
                        <wps:spPr>
                          <a:xfrm>
                            <a:off x="980381" y="674776"/>
                            <a:ext cx="76953" cy="90019"/>
                          </a:xfrm>
                          <a:custGeom>
                            <a:avLst/>
                            <a:gdLst/>
                            <a:ahLst/>
                            <a:cxnLst/>
                            <a:rect l="l" t="t" r="r" b="b"/>
                            <a:pathLst>
                              <a:path w="76953" h="90019">
                                <a:moveTo>
                                  <a:pt x="65424" y="58012"/>
                                </a:moveTo>
                                <a:lnTo>
                                  <a:pt x="76944" y="60921"/>
                                </a:lnTo>
                                <a:cubicBezTo>
                                  <a:pt x="74530" y="70387"/>
                                  <a:pt x="70184" y="77603"/>
                                  <a:pt x="63907" y="82569"/>
                                </a:cubicBezTo>
                                <a:cubicBezTo>
                                  <a:pt x="57635" y="87535"/>
                                  <a:pt x="49967" y="90019"/>
                                  <a:pt x="40905" y="90019"/>
                                </a:cubicBezTo>
                                <a:cubicBezTo>
                                  <a:pt x="31523" y="90018"/>
                                  <a:pt x="23890" y="88108"/>
                                  <a:pt x="18009" y="84288"/>
                                </a:cubicBezTo>
                                <a:cubicBezTo>
                                  <a:pt x="12133" y="80466"/>
                                  <a:pt x="7660" y="74936"/>
                                  <a:pt x="4588" y="67699"/>
                                </a:cubicBezTo>
                                <a:cubicBezTo>
                                  <a:pt x="1523" y="60454"/>
                                  <a:pt x="-9" y="52675"/>
                                  <a:pt x="-9" y="44361"/>
                                </a:cubicBezTo>
                                <a:cubicBezTo>
                                  <a:pt x="-9" y="35292"/>
                                  <a:pt x="1722" y="27385"/>
                                  <a:pt x="5184" y="20640"/>
                                </a:cubicBezTo>
                                <a:cubicBezTo>
                                  <a:pt x="8652" y="13888"/>
                                  <a:pt x="13583" y="8761"/>
                                  <a:pt x="19977" y="5260"/>
                                </a:cubicBezTo>
                                <a:cubicBezTo>
                                  <a:pt x="26371" y="1759"/>
                                  <a:pt x="33404" y="8"/>
                                  <a:pt x="41078" y="9"/>
                                </a:cubicBezTo>
                                <a:cubicBezTo>
                                  <a:pt x="49788" y="9"/>
                                  <a:pt x="57113" y="2226"/>
                                  <a:pt x="63052" y="6662"/>
                                </a:cubicBezTo>
                                <a:cubicBezTo>
                                  <a:pt x="68991" y="11090"/>
                                  <a:pt x="73128" y="17324"/>
                                  <a:pt x="75465" y="25363"/>
                                </a:cubicBezTo>
                                <a:lnTo>
                                  <a:pt x="64118" y="28032"/>
                                </a:lnTo>
                                <a:cubicBezTo>
                                  <a:pt x="62102" y="21696"/>
                                  <a:pt x="59174" y="17084"/>
                                  <a:pt x="55334" y="14198"/>
                                </a:cubicBezTo>
                                <a:cubicBezTo>
                                  <a:pt x="51494" y="11305"/>
                                  <a:pt x="46665" y="9859"/>
                                  <a:pt x="40848" y="9859"/>
                                </a:cubicBezTo>
                                <a:cubicBezTo>
                                  <a:pt x="34153" y="9859"/>
                                  <a:pt x="28559" y="11462"/>
                                  <a:pt x="24067" y="14668"/>
                                </a:cubicBezTo>
                                <a:cubicBezTo>
                                  <a:pt x="19574" y="17874"/>
                                  <a:pt x="16415" y="22181"/>
                                  <a:pt x="14592" y="27590"/>
                                </a:cubicBezTo>
                                <a:cubicBezTo>
                                  <a:pt x="12774" y="32991"/>
                                  <a:pt x="11864" y="38562"/>
                                  <a:pt x="11865" y="44304"/>
                                </a:cubicBezTo>
                                <a:cubicBezTo>
                                  <a:pt x="11865" y="51702"/>
                                  <a:pt x="12943" y="58162"/>
                                  <a:pt x="15100" y="63686"/>
                                </a:cubicBezTo>
                                <a:cubicBezTo>
                                  <a:pt x="17263" y="69209"/>
                                  <a:pt x="20620" y="73337"/>
                                  <a:pt x="25171" y="76070"/>
                                </a:cubicBezTo>
                                <a:cubicBezTo>
                                  <a:pt x="29721" y="78796"/>
                                  <a:pt x="34649" y="80159"/>
                                  <a:pt x="39955" y="80160"/>
                                </a:cubicBezTo>
                                <a:cubicBezTo>
                                  <a:pt x="46406" y="80160"/>
                                  <a:pt x="51868" y="78300"/>
                                  <a:pt x="56342" y="74582"/>
                                </a:cubicBezTo>
                                <a:cubicBezTo>
                                  <a:pt x="60815" y="70863"/>
                                  <a:pt x="63842" y="65339"/>
                                  <a:pt x="65424" y="58012"/>
                                </a:cubicBezTo>
                                <a:close/>
                              </a:path>
                            </a:pathLst>
                          </a:custGeom>
                          <a:solidFill>
                            <a:srgbClr val="000000"/>
                          </a:solidFill>
                        </wps:spPr>
                        <wps:bodyPr>
                          <a:prstTxWarp prst="textNoShape">
                            <a:avLst/>
                          </a:prstTxWarp>
                        </wps:bodyPr>
                      </wps:wsp>
                      <wps:wsp>
                        <wps:cNvPr id="1090" name="Freeform: Shape 1090"/>
                        <wps:cNvSpPr/>
                        <wps:spPr>
                          <a:xfrm>
                            <a:off x="1070876" y="674776"/>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bodyPr>
                          <a:prstTxWarp prst="textNoShape">
                            <a:avLst/>
                          </a:prstTxWarp>
                        </wps:bodyPr>
                      </wps:wsp>
                      <wps:wsp>
                        <wps:cNvPr id="1091" name="Freeform: Shape 1091"/>
                        <wps:cNvSpPr/>
                        <wps:spPr>
                          <a:xfrm>
                            <a:off x="1158697" y="739704"/>
                            <a:ext cx="34202" cy="53366"/>
                          </a:xfrm>
                          <a:custGeom>
                            <a:avLst/>
                            <a:gdLst/>
                            <a:ahLst/>
                            <a:cxnLst/>
                            <a:rect l="l" t="t" r="r" b="b"/>
                            <a:pathLst>
                              <a:path w="34202" h="53366">
                                <a:moveTo>
                                  <a:pt x="-5" y="38655"/>
                                </a:moveTo>
                                <a:lnTo>
                                  <a:pt x="6410" y="37797"/>
                                </a:lnTo>
                                <a:cubicBezTo>
                                  <a:pt x="7144" y="41433"/>
                                  <a:pt x="8396" y="44053"/>
                                  <a:pt x="10166" y="45659"/>
                                </a:cubicBezTo>
                                <a:cubicBezTo>
                                  <a:pt x="11936" y="47260"/>
                                  <a:pt x="14091" y="48060"/>
                                  <a:pt x="16634" y="48061"/>
                                </a:cubicBezTo>
                                <a:cubicBezTo>
                                  <a:pt x="19648" y="48061"/>
                                  <a:pt x="22194" y="47016"/>
                                  <a:pt x="24272" y="44928"/>
                                </a:cubicBezTo>
                                <a:cubicBezTo>
                                  <a:pt x="26353" y="42834"/>
                                  <a:pt x="27394" y="40244"/>
                                  <a:pt x="27394" y="37157"/>
                                </a:cubicBezTo>
                                <a:cubicBezTo>
                                  <a:pt x="27394" y="34211"/>
                                  <a:pt x="26431" y="31783"/>
                                  <a:pt x="24508" y="29871"/>
                                </a:cubicBezTo>
                                <a:cubicBezTo>
                                  <a:pt x="22584" y="27958"/>
                                  <a:pt x="20138" y="27001"/>
                                  <a:pt x="17170" y="27002"/>
                                </a:cubicBezTo>
                                <a:cubicBezTo>
                                  <a:pt x="15956" y="27002"/>
                                  <a:pt x="14447" y="27240"/>
                                  <a:pt x="12643" y="27717"/>
                                </a:cubicBezTo>
                                <a:lnTo>
                                  <a:pt x="13357" y="22089"/>
                                </a:lnTo>
                                <a:cubicBezTo>
                                  <a:pt x="13783" y="22135"/>
                                  <a:pt x="14126" y="22157"/>
                                  <a:pt x="14388" y="22158"/>
                                </a:cubicBezTo>
                                <a:cubicBezTo>
                                  <a:pt x="17118" y="22158"/>
                                  <a:pt x="19575" y="21445"/>
                                  <a:pt x="21761" y="20021"/>
                                </a:cubicBezTo>
                                <a:cubicBezTo>
                                  <a:pt x="23949" y="18596"/>
                                  <a:pt x="25043" y="16399"/>
                                  <a:pt x="25044" y="13432"/>
                                </a:cubicBezTo>
                                <a:cubicBezTo>
                                  <a:pt x="25044" y="11082"/>
                                  <a:pt x="24247" y="9134"/>
                                  <a:pt x="22654" y="7591"/>
                                </a:cubicBezTo>
                                <a:cubicBezTo>
                                  <a:pt x="21064" y="6043"/>
                                  <a:pt x="19009" y="5269"/>
                                  <a:pt x="16490" y="5270"/>
                                </a:cubicBezTo>
                                <a:cubicBezTo>
                                  <a:pt x="13998" y="5270"/>
                                  <a:pt x="11920" y="6055"/>
                                  <a:pt x="10258" y="7626"/>
                                </a:cubicBezTo>
                                <a:cubicBezTo>
                                  <a:pt x="8595" y="9192"/>
                                  <a:pt x="7525" y="11542"/>
                                  <a:pt x="7050" y="14676"/>
                                </a:cubicBezTo>
                                <a:lnTo>
                                  <a:pt x="639" y="13536"/>
                                </a:lnTo>
                                <a:cubicBezTo>
                                  <a:pt x="1422" y="9238"/>
                                  <a:pt x="3202" y="5909"/>
                                  <a:pt x="5978" y="3548"/>
                                </a:cubicBezTo>
                                <a:cubicBezTo>
                                  <a:pt x="8758" y="1182"/>
                                  <a:pt x="12214" y="0"/>
                                  <a:pt x="16346" y="0"/>
                                </a:cubicBezTo>
                                <a:cubicBezTo>
                                  <a:pt x="19199" y="0"/>
                                  <a:pt x="21823" y="612"/>
                                  <a:pt x="24220" y="1837"/>
                                </a:cubicBezTo>
                                <a:cubicBezTo>
                                  <a:pt x="26620" y="3058"/>
                                  <a:pt x="28455" y="4726"/>
                                  <a:pt x="29727" y="6842"/>
                                </a:cubicBezTo>
                                <a:cubicBezTo>
                                  <a:pt x="30997" y="8954"/>
                                  <a:pt x="31632" y="11198"/>
                                  <a:pt x="31633" y="13576"/>
                                </a:cubicBezTo>
                                <a:cubicBezTo>
                                  <a:pt x="31633" y="15830"/>
                                  <a:pt x="31026" y="17884"/>
                                  <a:pt x="29813" y="19739"/>
                                </a:cubicBezTo>
                                <a:cubicBezTo>
                                  <a:pt x="28603" y="21589"/>
                                  <a:pt x="26810" y="23062"/>
                                  <a:pt x="24433" y="24157"/>
                                </a:cubicBezTo>
                                <a:cubicBezTo>
                                  <a:pt x="27520" y="24867"/>
                                  <a:pt x="29918" y="26345"/>
                                  <a:pt x="31628" y="28592"/>
                                </a:cubicBezTo>
                                <a:cubicBezTo>
                                  <a:pt x="33340" y="30834"/>
                                  <a:pt x="34197" y="33641"/>
                                  <a:pt x="34197" y="37013"/>
                                </a:cubicBezTo>
                                <a:cubicBezTo>
                                  <a:pt x="34197" y="41574"/>
                                  <a:pt x="32533" y="45442"/>
                                  <a:pt x="29208" y="48614"/>
                                </a:cubicBezTo>
                                <a:cubicBezTo>
                                  <a:pt x="25882" y="51781"/>
                                  <a:pt x="21679" y="53366"/>
                                  <a:pt x="16600" y="53366"/>
                                </a:cubicBezTo>
                                <a:cubicBezTo>
                                  <a:pt x="12014" y="53365"/>
                                  <a:pt x="8207" y="52001"/>
                                  <a:pt x="5178" y="49271"/>
                                </a:cubicBezTo>
                                <a:cubicBezTo>
                                  <a:pt x="2151" y="46540"/>
                                  <a:pt x="424" y="43001"/>
                                  <a:pt x="-5" y="38655"/>
                                </a:cubicBezTo>
                                <a:close/>
                              </a:path>
                            </a:pathLst>
                          </a:custGeom>
                          <a:solidFill>
                            <a:srgbClr val="000000"/>
                          </a:solidFill>
                        </wps:spPr>
                        <wps:bodyPr>
                          <a:prstTxWarp prst="textNoShape">
                            <a:avLst/>
                          </a:prstTxWarp>
                        </wps:bodyPr>
                      </wps:wsp>
                      <wps:wsp>
                        <wps:cNvPr id="1092" name="Freeform: Shape 1092"/>
                        <wps:cNvSpPr/>
                        <wps:spPr>
                          <a:xfrm>
                            <a:off x="1119463" y="454690"/>
                            <a:ext cx="76953" cy="90019"/>
                          </a:xfrm>
                          <a:custGeom>
                            <a:avLst/>
                            <a:gdLst/>
                            <a:ahLst/>
                            <a:cxnLst/>
                            <a:rect l="l" t="t" r="r" b="b"/>
                            <a:pathLst>
                              <a:path w="76953" h="90019">
                                <a:moveTo>
                                  <a:pt x="65424" y="58012"/>
                                </a:moveTo>
                                <a:lnTo>
                                  <a:pt x="76944" y="60921"/>
                                </a:lnTo>
                                <a:cubicBezTo>
                                  <a:pt x="74530" y="70387"/>
                                  <a:pt x="70184" y="77603"/>
                                  <a:pt x="63907" y="82569"/>
                                </a:cubicBezTo>
                                <a:cubicBezTo>
                                  <a:pt x="57635" y="87535"/>
                                  <a:pt x="49967" y="90019"/>
                                  <a:pt x="40905" y="90019"/>
                                </a:cubicBezTo>
                                <a:cubicBezTo>
                                  <a:pt x="31523" y="90018"/>
                                  <a:pt x="23890" y="88108"/>
                                  <a:pt x="18009" y="84288"/>
                                </a:cubicBezTo>
                                <a:cubicBezTo>
                                  <a:pt x="12133" y="80466"/>
                                  <a:pt x="7660" y="74936"/>
                                  <a:pt x="4588" y="67699"/>
                                </a:cubicBezTo>
                                <a:cubicBezTo>
                                  <a:pt x="1523" y="60454"/>
                                  <a:pt x="-9" y="52675"/>
                                  <a:pt x="-9" y="44361"/>
                                </a:cubicBezTo>
                                <a:cubicBezTo>
                                  <a:pt x="-9" y="35292"/>
                                  <a:pt x="1722" y="27385"/>
                                  <a:pt x="5184" y="20640"/>
                                </a:cubicBezTo>
                                <a:cubicBezTo>
                                  <a:pt x="8652" y="13888"/>
                                  <a:pt x="13583" y="8761"/>
                                  <a:pt x="19977" y="5260"/>
                                </a:cubicBezTo>
                                <a:cubicBezTo>
                                  <a:pt x="26371" y="1759"/>
                                  <a:pt x="33404" y="8"/>
                                  <a:pt x="41078" y="9"/>
                                </a:cubicBezTo>
                                <a:cubicBezTo>
                                  <a:pt x="49788" y="9"/>
                                  <a:pt x="57113" y="2226"/>
                                  <a:pt x="63052" y="6662"/>
                                </a:cubicBezTo>
                                <a:cubicBezTo>
                                  <a:pt x="68991" y="11090"/>
                                  <a:pt x="73128" y="17324"/>
                                  <a:pt x="75465" y="25363"/>
                                </a:cubicBezTo>
                                <a:lnTo>
                                  <a:pt x="64118" y="28032"/>
                                </a:lnTo>
                                <a:cubicBezTo>
                                  <a:pt x="62102" y="21696"/>
                                  <a:pt x="59174" y="17084"/>
                                  <a:pt x="55334" y="14198"/>
                                </a:cubicBezTo>
                                <a:cubicBezTo>
                                  <a:pt x="51494" y="11305"/>
                                  <a:pt x="46665" y="9859"/>
                                  <a:pt x="40848" y="9859"/>
                                </a:cubicBezTo>
                                <a:cubicBezTo>
                                  <a:pt x="34153" y="9859"/>
                                  <a:pt x="28559" y="11462"/>
                                  <a:pt x="24067" y="14668"/>
                                </a:cubicBezTo>
                                <a:cubicBezTo>
                                  <a:pt x="19574" y="17874"/>
                                  <a:pt x="16415" y="22181"/>
                                  <a:pt x="14592" y="27590"/>
                                </a:cubicBezTo>
                                <a:cubicBezTo>
                                  <a:pt x="12774" y="32991"/>
                                  <a:pt x="11864" y="38562"/>
                                  <a:pt x="11865" y="44304"/>
                                </a:cubicBezTo>
                                <a:cubicBezTo>
                                  <a:pt x="11865" y="51702"/>
                                  <a:pt x="12943" y="58162"/>
                                  <a:pt x="15100" y="63686"/>
                                </a:cubicBezTo>
                                <a:cubicBezTo>
                                  <a:pt x="17263" y="69209"/>
                                  <a:pt x="20620" y="73337"/>
                                  <a:pt x="25171" y="76070"/>
                                </a:cubicBezTo>
                                <a:cubicBezTo>
                                  <a:pt x="29721" y="78796"/>
                                  <a:pt x="34649" y="80159"/>
                                  <a:pt x="39955" y="80160"/>
                                </a:cubicBezTo>
                                <a:cubicBezTo>
                                  <a:pt x="46406" y="80160"/>
                                  <a:pt x="51868" y="78300"/>
                                  <a:pt x="56342" y="74582"/>
                                </a:cubicBezTo>
                                <a:cubicBezTo>
                                  <a:pt x="60815" y="70863"/>
                                  <a:pt x="63842" y="65339"/>
                                  <a:pt x="65424" y="58012"/>
                                </a:cubicBezTo>
                                <a:close/>
                              </a:path>
                            </a:pathLst>
                          </a:custGeom>
                          <a:solidFill>
                            <a:srgbClr val="000000"/>
                          </a:solidFill>
                        </wps:spPr>
                        <wps:bodyPr>
                          <a:prstTxWarp prst="textNoShape">
                            <a:avLst/>
                          </a:prstTxWarp>
                        </wps:bodyPr>
                      </wps:wsp>
                      <wps:wsp>
                        <wps:cNvPr id="1093" name="Freeform: Shape 1093"/>
                        <wps:cNvSpPr/>
                        <wps:spPr>
                          <a:xfrm>
                            <a:off x="983898" y="454690"/>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bodyPr>
                          <a:prstTxWarp prst="textNoShape">
                            <a:avLst/>
                          </a:prstTxWarp>
                        </wps:bodyPr>
                      </wps:wsp>
                      <wps:wsp>
                        <wps:cNvPr id="1094" name="Freeform: Shape 1094"/>
                        <wps:cNvSpPr/>
                        <wps:spPr>
                          <a:xfrm>
                            <a:off x="1071719" y="519618"/>
                            <a:ext cx="34202" cy="53366"/>
                          </a:xfrm>
                          <a:custGeom>
                            <a:avLst/>
                            <a:gdLst/>
                            <a:ahLst/>
                            <a:cxnLst/>
                            <a:rect l="l" t="t" r="r" b="b"/>
                            <a:pathLst>
                              <a:path w="34202" h="53366">
                                <a:moveTo>
                                  <a:pt x="-5" y="38655"/>
                                </a:moveTo>
                                <a:lnTo>
                                  <a:pt x="6410" y="37797"/>
                                </a:lnTo>
                                <a:cubicBezTo>
                                  <a:pt x="7144" y="41433"/>
                                  <a:pt x="8396" y="44053"/>
                                  <a:pt x="10166" y="45659"/>
                                </a:cubicBezTo>
                                <a:cubicBezTo>
                                  <a:pt x="11936" y="47260"/>
                                  <a:pt x="14091" y="48060"/>
                                  <a:pt x="16634" y="48061"/>
                                </a:cubicBezTo>
                                <a:cubicBezTo>
                                  <a:pt x="19648" y="48061"/>
                                  <a:pt x="22194" y="47016"/>
                                  <a:pt x="24272" y="44928"/>
                                </a:cubicBezTo>
                                <a:cubicBezTo>
                                  <a:pt x="26353" y="42834"/>
                                  <a:pt x="27394" y="40244"/>
                                  <a:pt x="27394" y="37157"/>
                                </a:cubicBezTo>
                                <a:cubicBezTo>
                                  <a:pt x="27394" y="34211"/>
                                  <a:pt x="26431" y="31783"/>
                                  <a:pt x="24508" y="29871"/>
                                </a:cubicBezTo>
                                <a:cubicBezTo>
                                  <a:pt x="22584" y="27958"/>
                                  <a:pt x="20138" y="27001"/>
                                  <a:pt x="17170" y="27002"/>
                                </a:cubicBezTo>
                                <a:cubicBezTo>
                                  <a:pt x="15956" y="27002"/>
                                  <a:pt x="14447" y="27240"/>
                                  <a:pt x="12643" y="27717"/>
                                </a:cubicBezTo>
                                <a:lnTo>
                                  <a:pt x="13357" y="22089"/>
                                </a:lnTo>
                                <a:cubicBezTo>
                                  <a:pt x="13783" y="22135"/>
                                  <a:pt x="14126" y="22157"/>
                                  <a:pt x="14388" y="22158"/>
                                </a:cubicBezTo>
                                <a:cubicBezTo>
                                  <a:pt x="17118" y="22158"/>
                                  <a:pt x="19575" y="21445"/>
                                  <a:pt x="21761" y="20021"/>
                                </a:cubicBezTo>
                                <a:cubicBezTo>
                                  <a:pt x="23949" y="18596"/>
                                  <a:pt x="25043" y="16399"/>
                                  <a:pt x="25044" y="13432"/>
                                </a:cubicBezTo>
                                <a:cubicBezTo>
                                  <a:pt x="25044" y="11082"/>
                                  <a:pt x="24247" y="9134"/>
                                  <a:pt x="22654" y="7591"/>
                                </a:cubicBezTo>
                                <a:cubicBezTo>
                                  <a:pt x="21064" y="6043"/>
                                  <a:pt x="19009" y="5269"/>
                                  <a:pt x="16490" y="5270"/>
                                </a:cubicBezTo>
                                <a:cubicBezTo>
                                  <a:pt x="13998" y="5270"/>
                                  <a:pt x="11920" y="6055"/>
                                  <a:pt x="10258" y="7626"/>
                                </a:cubicBezTo>
                                <a:cubicBezTo>
                                  <a:pt x="8595" y="9192"/>
                                  <a:pt x="7525" y="11542"/>
                                  <a:pt x="7050" y="14676"/>
                                </a:cubicBezTo>
                                <a:lnTo>
                                  <a:pt x="639" y="13536"/>
                                </a:lnTo>
                                <a:cubicBezTo>
                                  <a:pt x="1422" y="9238"/>
                                  <a:pt x="3202" y="5909"/>
                                  <a:pt x="5978" y="3548"/>
                                </a:cubicBezTo>
                                <a:cubicBezTo>
                                  <a:pt x="8758" y="1182"/>
                                  <a:pt x="12214" y="0"/>
                                  <a:pt x="16346" y="0"/>
                                </a:cubicBezTo>
                                <a:cubicBezTo>
                                  <a:pt x="19199" y="0"/>
                                  <a:pt x="21823" y="612"/>
                                  <a:pt x="24220" y="1837"/>
                                </a:cubicBezTo>
                                <a:cubicBezTo>
                                  <a:pt x="26620" y="3058"/>
                                  <a:pt x="28455" y="4726"/>
                                  <a:pt x="29727" y="6842"/>
                                </a:cubicBezTo>
                                <a:cubicBezTo>
                                  <a:pt x="30997" y="8954"/>
                                  <a:pt x="31632" y="11198"/>
                                  <a:pt x="31633" y="13576"/>
                                </a:cubicBezTo>
                                <a:cubicBezTo>
                                  <a:pt x="31633" y="15830"/>
                                  <a:pt x="31026" y="17884"/>
                                  <a:pt x="29813" y="19739"/>
                                </a:cubicBezTo>
                                <a:cubicBezTo>
                                  <a:pt x="28603" y="21589"/>
                                  <a:pt x="26810" y="23062"/>
                                  <a:pt x="24433" y="24157"/>
                                </a:cubicBezTo>
                                <a:cubicBezTo>
                                  <a:pt x="27520" y="24867"/>
                                  <a:pt x="29918" y="26345"/>
                                  <a:pt x="31628" y="28592"/>
                                </a:cubicBezTo>
                                <a:cubicBezTo>
                                  <a:pt x="33340" y="30834"/>
                                  <a:pt x="34197" y="33641"/>
                                  <a:pt x="34197" y="37013"/>
                                </a:cubicBezTo>
                                <a:cubicBezTo>
                                  <a:pt x="34197" y="41574"/>
                                  <a:pt x="32533" y="45442"/>
                                  <a:pt x="29208" y="48614"/>
                                </a:cubicBezTo>
                                <a:cubicBezTo>
                                  <a:pt x="25882" y="51781"/>
                                  <a:pt x="21679" y="53366"/>
                                  <a:pt x="16600" y="53366"/>
                                </a:cubicBezTo>
                                <a:cubicBezTo>
                                  <a:pt x="12014" y="53365"/>
                                  <a:pt x="8207" y="52001"/>
                                  <a:pt x="5178" y="49271"/>
                                </a:cubicBezTo>
                                <a:cubicBezTo>
                                  <a:pt x="2151" y="46540"/>
                                  <a:pt x="424" y="43001"/>
                                  <a:pt x="-5" y="38655"/>
                                </a:cubicBezTo>
                                <a:close/>
                              </a:path>
                            </a:pathLst>
                          </a:custGeom>
                          <a:solidFill>
                            <a:srgbClr val="000000"/>
                          </a:solidFill>
                        </wps:spPr>
                        <wps:bodyPr>
                          <a:prstTxWarp prst="textNoShape">
                            <a:avLst/>
                          </a:prstTxWarp>
                        </wps:bodyPr>
                      </wps:wsp>
                      <wps:wsp>
                        <wps:cNvPr id="1095" name="Freeform: Shape 1095"/>
                        <wps:cNvSpPr/>
                        <wps:spPr>
                          <a:xfrm>
                            <a:off x="1830812" y="117575"/>
                            <a:ext cx="76953" cy="90019"/>
                          </a:xfrm>
                          <a:custGeom>
                            <a:avLst/>
                            <a:gdLst/>
                            <a:ahLst/>
                            <a:cxnLst/>
                            <a:rect l="l" t="t" r="r" b="b"/>
                            <a:pathLst>
                              <a:path w="76953" h="90019">
                                <a:moveTo>
                                  <a:pt x="65424" y="58012"/>
                                </a:moveTo>
                                <a:lnTo>
                                  <a:pt x="76944" y="60921"/>
                                </a:lnTo>
                                <a:cubicBezTo>
                                  <a:pt x="74530" y="70387"/>
                                  <a:pt x="70184" y="77603"/>
                                  <a:pt x="63907" y="82569"/>
                                </a:cubicBezTo>
                                <a:cubicBezTo>
                                  <a:pt x="57635" y="87535"/>
                                  <a:pt x="49967" y="90019"/>
                                  <a:pt x="40905" y="90019"/>
                                </a:cubicBezTo>
                                <a:cubicBezTo>
                                  <a:pt x="31523" y="90018"/>
                                  <a:pt x="23890" y="88108"/>
                                  <a:pt x="18009" y="84288"/>
                                </a:cubicBezTo>
                                <a:cubicBezTo>
                                  <a:pt x="12133" y="80466"/>
                                  <a:pt x="7660" y="74936"/>
                                  <a:pt x="4588" y="67699"/>
                                </a:cubicBezTo>
                                <a:cubicBezTo>
                                  <a:pt x="1523" y="60454"/>
                                  <a:pt x="-9" y="52675"/>
                                  <a:pt x="-9" y="44361"/>
                                </a:cubicBezTo>
                                <a:cubicBezTo>
                                  <a:pt x="-9" y="35292"/>
                                  <a:pt x="1722" y="27385"/>
                                  <a:pt x="5184" y="20640"/>
                                </a:cubicBezTo>
                                <a:cubicBezTo>
                                  <a:pt x="8652" y="13888"/>
                                  <a:pt x="13583" y="8761"/>
                                  <a:pt x="19977" y="5260"/>
                                </a:cubicBezTo>
                                <a:cubicBezTo>
                                  <a:pt x="26371" y="1759"/>
                                  <a:pt x="33404" y="8"/>
                                  <a:pt x="41078" y="9"/>
                                </a:cubicBezTo>
                                <a:cubicBezTo>
                                  <a:pt x="49788" y="9"/>
                                  <a:pt x="57113" y="2226"/>
                                  <a:pt x="63052" y="6662"/>
                                </a:cubicBezTo>
                                <a:cubicBezTo>
                                  <a:pt x="68991" y="11090"/>
                                  <a:pt x="73128" y="17324"/>
                                  <a:pt x="75465" y="25363"/>
                                </a:cubicBezTo>
                                <a:lnTo>
                                  <a:pt x="64118" y="28032"/>
                                </a:lnTo>
                                <a:cubicBezTo>
                                  <a:pt x="62102" y="21696"/>
                                  <a:pt x="59174" y="17084"/>
                                  <a:pt x="55334" y="14198"/>
                                </a:cubicBezTo>
                                <a:cubicBezTo>
                                  <a:pt x="51494" y="11305"/>
                                  <a:pt x="46665" y="9859"/>
                                  <a:pt x="40848" y="9859"/>
                                </a:cubicBezTo>
                                <a:cubicBezTo>
                                  <a:pt x="34153" y="9859"/>
                                  <a:pt x="28559" y="11462"/>
                                  <a:pt x="24067" y="14668"/>
                                </a:cubicBezTo>
                                <a:cubicBezTo>
                                  <a:pt x="19574" y="17874"/>
                                  <a:pt x="16415" y="22181"/>
                                  <a:pt x="14592" y="27590"/>
                                </a:cubicBezTo>
                                <a:cubicBezTo>
                                  <a:pt x="12774" y="32991"/>
                                  <a:pt x="11864" y="38562"/>
                                  <a:pt x="11865" y="44304"/>
                                </a:cubicBezTo>
                                <a:cubicBezTo>
                                  <a:pt x="11865" y="51702"/>
                                  <a:pt x="12943" y="58162"/>
                                  <a:pt x="15100" y="63686"/>
                                </a:cubicBezTo>
                                <a:cubicBezTo>
                                  <a:pt x="17263" y="69209"/>
                                  <a:pt x="20620" y="73337"/>
                                  <a:pt x="25171" y="76070"/>
                                </a:cubicBezTo>
                                <a:cubicBezTo>
                                  <a:pt x="29721" y="78796"/>
                                  <a:pt x="34649" y="80159"/>
                                  <a:pt x="39955" y="80160"/>
                                </a:cubicBezTo>
                                <a:cubicBezTo>
                                  <a:pt x="46406" y="80160"/>
                                  <a:pt x="51868" y="78300"/>
                                  <a:pt x="56342" y="74582"/>
                                </a:cubicBezTo>
                                <a:cubicBezTo>
                                  <a:pt x="60815" y="70863"/>
                                  <a:pt x="63842" y="65339"/>
                                  <a:pt x="65424" y="58012"/>
                                </a:cubicBezTo>
                                <a:close/>
                              </a:path>
                            </a:pathLst>
                          </a:custGeom>
                          <a:solidFill>
                            <a:srgbClr val="000000"/>
                          </a:solidFill>
                        </wps:spPr>
                        <wps:bodyPr>
                          <a:prstTxWarp prst="textNoShape">
                            <a:avLst/>
                          </a:prstTxWarp>
                        </wps:bodyPr>
                      </wps:wsp>
                      <wps:wsp>
                        <wps:cNvPr id="1096" name="Freeform: Shape 1096"/>
                        <wps:cNvSpPr/>
                        <wps:spPr>
                          <a:xfrm>
                            <a:off x="1921307" y="117575"/>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bodyPr>
                          <a:prstTxWarp prst="textNoShape">
                            <a:avLst/>
                          </a:prstTxWarp>
                        </wps:bodyPr>
                      </wps:wsp>
                      <wps:wsp>
                        <wps:cNvPr id="1097" name="Freeform: Shape 1097"/>
                        <wps:cNvSpPr/>
                        <wps:spPr>
                          <a:xfrm>
                            <a:off x="2009128" y="182502"/>
                            <a:ext cx="34202" cy="53366"/>
                          </a:xfrm>
                          <a:custGeom>
                            <a:avLst/>
                            <a:gdLst/>
                            <a:ahLst/>
                            <a:cxnLst/>
                            <a:rect l="l" t="t" r="r" b="b"/>
                            <a:pathLst>
                              <a:path w="34202" h="53366">
                                <a:moveTo>
                                  <a:pt x="-5" y="38655"/>
                                </a:moveTo>
                                <a:lnTo>
                                  <a:pt x="6410" y="37797"/>
                                </a:lnTo>
                                <a:cubicBezTo>
                                  <a:pt x="7144" y="41433"/>
                                  <a:pt x="8396" y="44053"/>
                                  <a:pt x="10166" y="45659"/>
                                </a:cubicBezTo>
                                <a:cubicBezTo>
                                  <a:pt x="11936" y="47260"/>
                                  <a:pt x="14091" y="48060"/>
                                  <a:pt x="16634" y="48061"/>
                                </a:cubicBezTo>
                                <a:cubicBezTo>
                                  <a:pt x="19648" y="48061"/>
                                  <a:pt x="22194" y="47016"/>
                                  <a:pt x="24272" y="44928"/>
                                </a:cubicBezTo>
                                <a:cubicBezTo>
                                  <a:pt x="26353" y="42834"/>
                                  <a:pt x="27394" y="40244"/>
                                  <a:pt x="27394" y="37157"/>
                                </a:cubicBezTo>
                                <a:cubicBezTo>
                                  <a:pt x="27394" y="34211"/>
                                  <a:pt x="26431" y="31783"/>
                                  <a:pt x="24508" y="29871"/>
                                </a:cubicBezTo>
                                <a:cubicBezTo>
                                  <a:pt x="22584" y="27958"/>
                                  <a:pt x="20138" y="27001"/>
                                  <a:pt x="17170" y="27002"/>
                                </a:cubicBezTo>
                                <a:cubicBezTo>
                                  <a:pt x="15956" y="27002"/>
                                  <a:pt x="14447" y="27240"/>
                                  <a:pt x="12643" y="27717"/>
                                </a:cubicBezTo>
                                <a:lnTo>
                                  <a:pt x="13357" y="22089"/>
                                </a:lnTo>
                                <a:cubicBezTo>
                                  <a:pt x="13783" y="22135"/>
                                  <a:pt x="14126" y="22157"/>
                                  <a:pt x="14388" y="22158"/>
                                </a:cubicBezTo>
                                <a:cubicBezTo>
                                  <a:pt x="17118" y="22158"/>
                                  <a:pt x="19575" y="21445"/>
                                  <a:pt x="21761" y="20021"/>
                                </a:cubicBezTo>
                                <a:cubicBezTo>
                                  <a:pt x="23949" y="18596"/>
                                  <a:pt x="25043" y="16399"/>
                                  <a:pt x="25044" y="13432"/>
                                </a:cubicBezTo>
                                <a:cubicBezTo>
                                  <a:pt x="25044" y="11082"/>
                                  <a:pt x="24247" y="9134"/>
                                  <a:pt x="22654" y="7591"/>
                                </a:cubicBezTo>
                                <a:cubicBezTo>
                                  <a:pt x="21064" y="6043"/>
                                  <a:pt x="19009" y="5269"/>
                                  <a:pt x="16490" y="5270"/>
                                </a:cubicBezTo>
                                <a:cubicBezTo>
                                  <a:pt x="13998" y="5270"/>
                                  <a:pt x="11920" y="6055"/>
                                  <a:pt x="10258" y="7626"/>
                                </a:cubicBezTo>
                                <a:cubicBezTo>
                                  <a:pt x="8595" y="9192"/>
                                  <a:pt x="7525" y="11542"/>
                                  <a:pt x="7050" y="14676"/>
                                </a:cubicBezTo>
                                <a:lnTo>
                                  <a:pt x="639" y="13536"/>
                                </a:lnTo>
                                <a:cubicBezTo>
                                  <a:pt x="1422" y="9238"/>
                                  <a:pt x="3202" y="5909"/>
                                  <a:pt x="5978" y="3548"/>
                                </a:cubicBezTo>
                                <a:cubicBezTo>
                                  <a:pt x="8758" y="1182"/>
                                  <a:pt x="12214" y="0"/>
                                  <a:pt x="16346" y="0"/>
                                </a:cubicBezTo>
                                <a:cubicBezTo>
                                  <a:pt x="19199" y="0"/>
                                  <a:pt x="21823" y="612"/>
                                  <a:pt x="24220" y="1837"/>
                                </a:cubicBezTo>
                                <a:cubicBezTo>
                                  <a:pt x="26620" y="3058"/>
                                  <a:pt x="28455" y="4726"/>
                                  <a:pt x="29727" y="6842"/>
                                </a:cubicBezTo>
                                <a:cubicBezTo>
                                  <a:pt x="30997" y="8954"/>
                                  <a:pt x="31632" y="11198"/>
                                  <a:pt x="31633" y="13576"/>
                                </a:cubicBezTo>
                                <a:cubicBezTo>
                                  <a:pt x="31633" y="15830"/>
                                  <a:pt x="31026" y="17884"/>
                                  <a:pt x="29813" y="19739"/>
                                </a:cubicBezTo>
                                <a:cubicBezTo>
                                  <a:pt x="28603" y="21589"/>
                                  <a:pt x="26810" y="23062"/>
                                  <a:pt x="24433" y="24157"/>
                                </a:cubicBezTo>
                                <a:cubicBezTo>
                                  <a:pt x="27520" y="24867"/>
                                  <a:pt x="29918" y="26345"/>
                                  <a:pt x="31628" y="28592"/>
                                </a:cubicBezTo>
                                <a:cubicBezTo>
                                  <a:pt x="33340" y="30834"/>
                                  <a:pt x="34197" y="33641"/>
                                  <a:pt x="34197" y="37013"/>
                                </a:cubicBezTo>
                                <a:cubicBezTo>
                                  <a:pt x="34197" y="41574"/>
                                  <a:pt x="32533" y="45442"/>
                                  <a:pt x="29208" y="48614"/>
                                </a:cubicBezTo>
                                <a:cubicBezTo>
                                  <a:pt x="25882" y="51781"/>
                                  <a:pt x="21679" y="53366"/>
                                  <a:pt x="16600" y="53366"/>
                                </a:cubicBezTo>
                                <a:cubicBezTo>
                                  <a:pt x="12014" y="53365"/>
                                  <a:pt x="8207" y="52001"/>
                                  <a:pt x="5178" y="49271"/>
                                </a:cubicBezTo>
                                <a:cubicBezTo>
                                  <a:pt x="2151" y="46540"/>
                                  <a:pt x="424" y="43001"/>
                                  <a:pt x="-5" y="38655"/>
                                </a:cubicBezTo>
                                <a:close/>
                              </a:path>
                            </a:pathLst>
                          </a:custGeom>
                          <a:solidFill>
                            <a:srgbClr val="000000"/>
                          </a:solidFill>
                        </wps:spPr>
                        <wps:bodyPr>
                          <a:prstTxWarp prst="textNoShape">
                            <a:avLst/>
                          </a:prstTxWarp>
                        </wps:bodyPr>
                      </wps:wsp>
                      <wps:wsp>
                        <wps:cNvPr id="1098" name="Freeform: Shape 1098"/>
                        <wps:cNvSpPr/>
                        <wps:spPr>
                          <a:xfrm>
                            <a:off x="942576" y="1326479"/>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808080"/>
                          </a:solidFill>
                        </wps:spPr>
                        <wps:bodyPr>
                          <a:prstTxWarp prst="textNoShape">
                            <a:avLst/>
                          </a:prstTxWarp>
                        </wps:bodyPr>
                      </wps:wsp>
                      <wps:wsp>
                        <wps:cNvPr id="1099" name="Freeform: Shape 1099"/>
                        <wps:cNvSpPr/>
                        <wps:spPr>
                          <a:xfrm>
                            <a:off x="753495" y="1029100"/>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808080"/>
                          </a:solidFill>
                        </wps:spPr>
                        <wps:bodyPr>
                          <a:prstTxWarp prst="textNoShape">
                            <a:avLst/>
                          </a:prstTxWarp>
                        </wps:bodyPr>
                      </wps:wsp>
                      <wps:wsp>
                        <wps:cNvPr id="1100" name="Freeform: Shape 1100"/>
                        <wps:cNvSpPr/>
                        <wps:spPr>
                          <a:xfrm>
                            <a:off x="998908" y="1306391"/>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808080"/>
                          </a:solidFill>
                        </wps:spPr>
                        <wps:bodyPr>
                          <a:prstTxWarp prst="textNoShape">
                            <a:avLst/>
                          </a:prstTxWarp>
                        </wps:bodyPr>
                      </wps:wsp>
                      <wps:wsp>
                        <wps:cNvPr id="1101" name="Freeform: Shape 1101"/>
                        <wps:cNvSpPr/>
                        <wps:spPr>
                          <a:xfrm>
                            <a:off x="686465" y="1720581"/>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808080"/>
                          </a:solidFill>
                        </wps:spPr>
                        <wps:bodyPr>
                          <a:prstTxWarp prst="textNoShape">
                            <a:avLst/>
                          </a:prstTxWarp>
                        </wps:bodyPr>
                      </wps:wsp>
                      <wps:wsp>
                        <wps:cNvPr id="1102" name="Freeform: Shape 1102"/>
                        <wps:cNvSpPr/>
                        <wps:spPr>
                          <a:xfrm>
                            <a:off x="1382311" y="799408"/>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808080"/>
                          </a:solidFill>
                        </wps:spPr>
                        <wps:bodyPr>
                          <a:prstTxWarp prst="textNoShape">
                            <a:avLst/>
                          </a:prstTxWarp>
                        </wps:bodyPr>
                      </wps:wsp>
                      <wps:wsp>
                        <wps:cNvPr id="1103" name="Freeform: Shape 1103"/>
                        <wps:cNvSpPr/>
                        <wps:spPr>
                          <a:xfrm>
                            <a:off x="1423141" y="752465"/>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808080"/>
                          </a:solidFill>
                        </wps:spPr>
                        <wps:bodyPr>
                          <a:prstTxWarp prst="textNoShape">
                            <a:avLst/>
                          </a:prstTxWarp>
                        </wps:bodyPr>
                      </wps:wsp>
                      <wps:wsp>
                        <wps:cNvPr id="1104" name="Freeform: Shape 1104"/>
                        <wps:cNvSpPr/>
                        <wps:spPr>
                          <a:xfrm>
                            <a:off x="1694231" y="45720"/>
                            <a:ext cx="76953" cy="90019"/>
                          </a:xfrm>
                          <a:custGeom>
                            <a:avLst/>
                            <a:gdLst/>
                            <a:ahLst/>
                            <a:cxnLst/>
                            <a:rect l="l" t="t" r="r" b="b"/>
                            <a:pathLst>
                              <a:path w="76953" h="90019">
                                <a:moveTo>
                                  <a:pt x="65424" y="58012"/>
                                </a:moveTo>
                                <a:lnTo>
                                  <a:pt x="76944" y="60921"/>
                                </a:lnTo>
                                <a:cubicBezTo>
                                  <a:pt x="74530" y="70387"/>
                                  <a:pt x="70184" y="77603"/>
                                  <a:pt x="63907" y="82569"/>
                                </a:cubicBezTo>
                                <a:cubicBezTo>
                                  <a:pt x="57635" y="87535"/>
                                  <a:pt x="49967" y="90019"/>
                                  <a:pt x="40905" y="90019"/>
                                </a:cubicBezTo>
                                <a:cubicBezTo>
                                  <a:pt x="31523" y="90018"/>
                                  <a:pt x="23890" y="88108"/>
                                  <a:pt x="18009" y="84288"/>
                                </a:cubicBezTo>
                                <a:cubicBezTo>
                                  <a:pt x="12133" y="80466"/>
                                  <a:pt x="7660" y="74936"/>
                                  <a:pt x="4588" y="67699"/>
                                </a:cubicBezTo>
                                <a:cubicBezTo>
                                  <a:pt x="1523" y="60454"/>
                                  <a:pt x="-9" y="52675"/>
                                  <a:pt x="-9" y="44361"/>
                                </a:cubicBezTo>
                                <a:cubicBezTo>
                                  <a:pt x="-9" y="35292"/>
                                  <a:pt x="1722" y="27385"/>
                                  <a:pt x="5184" y="20640"/>
                                </a:cubicBezTo>
                                <a:cubicBezTo>
                                  <a:pt x="8652" y="13888"/>
                                  <a:pt x="13583" y="8761"/>
                                  <a:pt x="19977" y="5260"/>
                                </a:cubicBezTo>
                                <a:cubicBezTo>
                                  <a:pt x="26371" y="1759"/>
                                  <a:pt x="33404" y="8"/>
                                  <a:pt x="41078" y="9"/>
                                </a:cubicBezTo>
                                <a:cubicBezTo>
                                  <a:pt x="49788" y="9"/>
                                  <a:pt x="57113" y="2226"/>
                                  <a:pt x="63052" y="6662"/>
                                </a:cubicBezTo>
                                <a:cubicBezTo>
                                  <a:pt x="68991" y="11090"/>
                                  <a:pt x="73128" y="17324"/>
                                  <a:pt x="75465" y="25363"/>
                                </a:cubicBezTo>
                                <a:lnTo>
                                  <a:pt x="64118" y="28032"/>
                                </a:lnTo>
                                <a:cubicBezTo>
                                  <a:pt x="62102" y="21696"/>
                                  <a:pt x="59174" y="17084"/>
                                  <a:pt x="55334" y="14198"/>
                                </a:cubicBezTo>
                                <a:cubicBezTo>
                                  <a:pt x="51494" y="11305"/>
                                  <a:pt x="46665" y="9859"/>
                                  <a:pt x="40848" y="9859"/>
                                </a:cubicBezTo>
                                <a:cubicBezTo>
                                  <a:pt x="34153" y="9859"/>
                                  <a:pt x="28559" y="11462"/>
                                  <a:pt x="24067" y="14668"/>
                                </a:cubicBezTo>
                                <a:cubicBezTo>
                                  <a:pt x="19574" y="17874"/>
                                  <a:pt x="16415" y="22181"/>
                                  <a:pt x="14592" y="27590"/>
                                </a:cubicBezTo>
                                <a:cubicBezTo>
                                  <a:pt x="12774" y="32991"/>
                                  <a:pt x="11864" y="38562"/>
                                  <a:pt x="11865" y="44304"/>
                                </a:cubicBezTo>
                                <a:cubicBezTo>
                                  <a:pt x="11865" y="51702"/>
                                  <a:pt x="12943" y="58162"/>
                                  <a:pt x="15100" y="63686"/>
                                </a:cubicBezTo>
                                <a:cubicBezTo>
                                  <a:pt x="17263" y="69209"/>
                                  <a:pt x="20620" y="73337"/>
                                  <a:pt x="25171" y="76070"/>
                                </a:cubicBezTo>
                                <a:cubicBezTo>
                                  <a:pt x="29721" y="78796"/>
                                  <a:pt x="34649" y="80159"/>
                                  <a:pt x="39955" y="80160"/>
                                </a:cubicBezTo>
                                <a:cubicBezTo>
                                  <a:pt x="46406" y="80160"/>
                                  <a:pt x="51868" y="78300"/>
                                  <a:pt x="56342" y="74582"/>
                                </a:cubicBezTo>
                                <a:cubicBezTo>
                                  <a:pt x="60815" y="70863"/>
                                  <a:pt x="63842" y="65339"/>
                                  <a:pt x="65424" y="58012"/>
                                </a:cubicBezTo>
                                <a:close/>
                              </a:path>
                            </a:pathLst>
                          </a:custGeom>
                          <a:solidFill>
                            <a:srgbClr val="000000"/>
                          </a:solidFill>
                        </wps:spPr>
                        <wps:bodyPr>
                          <a:prstTxWarp prst="textNoShape">
                            <a:avLst/>
                          </a:prstTxWarp>
                        </wps:bodyPr>
                      </wps:wsp>
                      <wps:wsp>
                        <wps:cNvPr id="1105" name="Freeform: Shape 1105"/>
                        <wps:cNvSpPr/>
                        <wps:spPr>
                          <a:xfrm>
                            <a:off x="1784726" y="45720"/>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bodyPr>
                          <a:prstTxWarp prst="textNoShape">
                            <a:avLst/>
                          </a:prstTxWarp>
                        </wps:bodyPr>
                      </wps:wsp>
                      <wps:wsp>
                        <wps:cNvPr id="1106" name="Freeform: Shape 1106"/>
                        <wps:cNvSpPr/>
                        <wps:spPr>
                          <a:xfrm>
                            <a:off x="1872547" y="111002"/>
                            <a:ext cx="36120" cy="52225"/>
                          </a:xfrm>
                          <a:custGeom>
                            <a:avLst/>
                            <a:gdLst/>
                            <a:ahLst/>
                            <a:cxnLst/>
                            <a:rect l="l" t="t" r="r" b="b"/>
                            <a:pathLst>
                              <a:path w="36120" h="52225">
                                <a:moveTo>
                                  <a:pt x="22654" y="52225"/>
                                </a:moveTo>
                                <a:lnTo>
                                  <a:pt x="22654" y="39726"/>
                                </a:lnTo>
                                <a:lnTo>
                                  <a:pt x="-5" y="39726"/>
                                </a:lnTo>
                                <a:lnTo>
                                  <a:pt x="-5" y="33845"/>
                                </a:lnTo>
                                <a:lnTo>
                                  <a:pt x="23829" y="0"/>
                                </a:lnTo>
                                <a:lnTo>
                                  <a:pt x="29064" y="0"/>
                                </a:lnTo>
                                <a:lnTo>
                                  <a:pt x="29064" y="33845"/>
                                </a:lnTo>
                                <a:lnTo>
                                  <a:pt x="36120" y="33845"/>
                                </a:lnTo>
                                <a:lnTo>
                                  <a:pt x="36120" y="39726"/>
                                </a:lnTo>
                                <a:lnTo>
                                  <a:pt x="29064" y="39726"/>
                                </a:lnTo>
                                <a:lnTo>
                                  <a:pt x="29064" y="52225"/>
                                </a:lnTo>
                                <a:close/>
                                <a:moveTo>
                                  <a:pt x="22654" y="33845"/>
                                </a:moveTo>
                                <a:lnTo>
                                  <a:pt x="22654" y="10298"/>
                                </a:lnTo>
                                <a:lnTo>
                                  <a:pt x="6301" y="33845"/>
                                </a:lnTo>
                                <a:close/>
                              </a:path>
                            </a:pathLst>
                          </a:custGeom>
                          <a:solidFill>
                            <a:srgbClr val="000000"/>
                          </a:solidFill>
                        </wps:spPr>
                        <wps:bodyPr>
                          <a:prstTxWarp prst="textNoShape">
                            <a:avLst/>
                          </a:prstTxWarp>
                        </wps:bodyPr>
                      </wps:wsp>
                    </wpg:wgp>
                  </a:graphicData>
                </a:graphic>
              </wp:inline>
            </w:drawing>
          </mc:Choice>
          <mc:Fallback xmlns:wpsCustomData="http://www.wps.cn/officeDocument/2013/wpsCustomData">
            <w:pict>
              <v:group id="1087" filled="f" stroked="f" style="margin-left:0.0pt;margin-top:0.0pt;width:122.75pt;height:118.15pt;mso-wrap-distance-left:0.0pt;mso-wrap-distance-right:0.0pt;visibility:visible;" coordsize="2396974,1920144">
                <v:shape id="1088" coordsize="38999,162109" path="m19661,0l38999,162109l19499,162089l0,162070xe" fillcolor="black" stroked="t" style="position:absolute;left:419069;top:1494235;width:38999;height:162109;z-index:2;mso-position-horizontal-relative:page;mso-position-vertical-relative:page;mso-width-relative:page;mso-height-relative:page;visibility:visible;">
                  <v:stroke endcap="round" weight="0.6pt"/>
                  <v:fill/>
                  <v:path textboxrect="0,0,38999,162109"/>
                </v:shape>
                <v:shape id="1089" coordsize="136245,78730" path="m0,78730l136245,0e" filled="f" stroked="t" style="position:absolute;left:491568;top:1603405;width:136245;height:78730;z-index:3;mso-position-horizontal-relative:page;mso-position-vertical-relative:page;mso-width-relative:page;mso-height-relative:page;visibility:visible;">
                  <v:stroke endcap="round" weight="0.6pt"/>
                  <v:fill/>
                  <v:path textboxrect="0,0,136245,78730"/>
                </v:shape>
                <v:shape id="1090" coordsize="38996,162084" path="m17717,0l38996,161655l19498,161870l0,162084xe" fillcolor="black" stroked="t" style="position:absolute;left:225818;top:1611047;width:38996;height:162084;z-index:4;mso-position-horizontal-relative:page;mso-position-vertical-relative:page;mso-width-relative:page;mso-height-relative:page;visibility:visible;">
                  <v:stroke endcap="round" weight="0.6pt"/>
                  <v:fill/>
                  <v:path textboxrect="0,0,38996,162084"/>
                </v:shape>
                <v:shape id="1091" coordsize="1902,172785" path="m1902,0l0,172785e" filled="f" stroked="t" style="position:absolute;left:223912;top:997432;width:1902;height:172785;z-index:5;mso-position-horizontal-relative:page;mso-position-vertical-relative:page;mso-width-relative:page;mso-height-relative:page;visibility:visible;">
                  <v:stroke endcap="round" weight="0.6pt"/>
                  <v:fill/>
                  <v:path textboxrect="0,0,1902,172785"/>
                </v:shape>
                <v:shape id="1092" coordsize="1907,173245" path="m1907,0l0,173245e" filled="f" stroked="t" style="position:absolute;left:262908;top:997432;width:1907;height:173245;z-index:6;mso-position-horizontal-relative:page;mso-position-vertical-relative:page;mso-width-relative:page;mso-height-relative:page;visibility:visible;">
                  <v:stroke endcap="round" weight="0.6pt"/>
                  <v:fill/>
                  <v:path textboxrect="0,0,1907,173245"/>
                </v:shape>
                <v:shape id="1093" coordsize="94631,107067" path="m94631,107067l0,0e" filled="f" stroked="t" style="position:absolute;left:1516453;top:620005;width:94631;height:107067;z-index:7;mso-position-horizontal-relative:page;mso-position-vertical-relative:page;mso-width-relative:page;mso-height-relative:page;visibility:visible;">
                  <v:stroke endcap="round" weight="0.6pt"/>
                  <v:fill/>
                  <v:path textboxrect="0,0,94631,107067"/>
                </v:shape>
                <v:shape id="1094" coordsize="160916,32511" path="m0,32511l160916,0e" filled="f" stroked="t" style="position:absolute;left:1714050;top:740310;width:160916;height:32511;z-index:8;mso-position-horizontal-relative:page;mso-position-vertical-relative:page;mso-width-relative:page;mso-height-relative:page;visibility:visible;">
                  <v:stroke endcap="round" weight="0.6pt"/>
                  <v:fill/>
                  <v:path textboxrect="0,0,160916,32511"/>
                </v:shape>
                <v:shape id="1095" coordsize="113495,128411" path="m113495,128411l0,0e" filled="f" stroked="t" style="position:absolute;left:1882126;top:718966;width:113495;height:128411;z-index:9;mso-position-horizontal-relative:page;mso-position-vertical-relative:page;mso-width-relative:page;mso-height-relative:page;visibility:visible;">
                  <v:stroke endcap="round" weight="0.6pt"/>
                  <v:fill/>
                  <v:path textboxrect="0,0,113495,128411"/>
                </v:shape>
                <v:shape id="1096" coordsize="113565,128490" path="m113565,128490l0,0e" filled="f" stroked="t" style="position:absolute;left:1852886;top:744771;width:113565;height:128490;z-index:10;mso-position-horizontal-relative:page;mso-position-vertical-relative:page;mso-width-relative:page;mso-height-relative:page;visibility:visible;">
                  <v:stroke endcap="round" weight="0.6pt"/>
                  <v:fill/>
                  <v:path textboxrect="0,0,113565,128490"/>
                </v:shape>
                <v:shape id="1097" coordsize="50489,150517" path="m50489,0l0,150517e" filled="f" stroked="t" style="position:absolute;left:2158371;top:339358;width:50489;height:150517;z-index:11;mso-position-horizontal-relative:page;mso-position-vertical-relative:page;mso-width-relative:page;mso-height-relative:page;visibility:visible;">
                  <v:stroke endcap="round" weight="0.6pt"/>
                  <v:fill/>
                  <v:path textboxrect="0,0,50489,150517"/>
                </v:shape>
                <v:shape id="1098" coordsize="189081,109169" path="m189081,109169l0,0e" filled="f" stroked="t" style="position:absolute;left:627813;top:1166726;width:189081;height:109169;z-index:12;mso-position-horizontal-relative:page;mso-position-vertical-relative:page;mso-width-relative:page;mso-height-relative:page;visibility:visible;">
                  <v:stroke endcap="round" weight="0.6pt"/>
                  <v:fill/>
                  <v:path textboxrect="0,0,189081,109169"/>
                </v:shape>
                <v:shape id="1099" coordsize="198689,110698" path="m0,110698l198689,0e" filled="f" stroked="t" style="position:absolute;left:816894;top:1165198;width:198689;height:110698;z-index:13;mso-position-horizontal-relative:page;mso-position-vertical-relative:page;mso-width-relative:page;mso-height-relative:page;visibility:visible;">
                  <v:stroke endcap="round" weight="0.6pt"/>
                  <v:fill/>
                  <v:path textboxrect="0,0,198689,110698"/>
                </v:shape>
                <v:shape id="1100" coordsize="0,218339" path="m0,0l0,218339e" filled="f" stroked="t" style="position:absolute;left:816894;top:1275896;width:0;height:218339;z-index:14;mso-position-horizontal-relative:page;mso-position-vertical-relative:page;mso-width-relative:page;mso-height-relative:page;visibility:visible;">
                  <v:stroke endcap="round" weight="0.6pt"/>
                  <v:fill/>
                  <v:path textboxrect="0,0,0,218339"/>
                </v:shape>
                <v:shape id="1101" coordsize="124145,84074" path="m0,0l124145,50468l114251,67271l104358,84074xe" fillcolor="black" stroked="t" style="position:absolute;left:816894;top:1275896;width:124145;height:84074;z-index:15;mso-position-horizontal-relative:page;mso-position-vertical-relative:page;mso-width-relative:page;mso-height-relative:page;visibility:visible;">
                  <v:stroke endcap="round" weight="0.6pt"/>
                  <v:fill/>
                  <v:path textboxrect="0,0,124145,84074"/>
                </v:shape>
                <v:shape id="1102" coordsize="0,218339" path="m0,218339l0,0e" filled="f" stroked="t" style="position:absolute;left:438730;top:1275896;width:0;height:218339;z-index:16;mso-position-horizontal-relative:page;mso-position-vertical-relative:page;mso-width-relative:page;mso-height-relative:page;visibility:visible;">
                  <v:stroke endcap="round" weight="0.6pt"/>
                  <v:fill/>
                  <v:path textboxrect="0,0,0,218339"/>
                </v:shape>
                <v:shape id="1103" coordsize="189082,109169" path="m0,0l189082,109169e" filled="f" stroked="t" style="position:absolute;left:438730;top:1494235;width:189082;height:109169;z-index:17;mso-position-horizontal-relative:page;mso-position-vertical-relative:page;mso-width-relative:page;mso-height-relative:page;visibility:visible;">
                  <v:stroke endcap="round" weight="0.6pt"/>
                  <v:fill/>
                  <v:path textboxrect="0,0,189082,109169"/>
                </v:shape>
                <v:shape id="1104" coordsize="195195,116811" path="m195195,0l0,116811e" filled="f" stroked="t" style="position:absolute;left:243535;top:1494235;width:195195;height:116811;z-index:18;mso-position-horizontal-relative:page;mso-position-vertical-relative:page;mso-width-relative:page;mso-height-relative:page;visibility:visible;">
                  <v:stroke endcap="round" weight="0.6pt"/>
                  <v:fill/>
                  <v:path textboxrect="0,0,195195,116811"/>
                </v:shape>
                <v:shape id="1105" coordsize="189082,109169" path="m189082,0l0,109169e" filled="f" stroked="t" style="position:absolute;left:438730;top:1166726;width:189082;height:109169;z-index:19;mso-position-horizontal-relative:page;mso-position-vertical-relative:page;mso-width-relative:page;mso-height-relative:page;visibility:visible;">
                  <v:stroke endcap="round" weight="0.6pt"/>
                  <v:fill/>
                  <v:path textboxrect="0,0,189082,109169"/>
                </v:shape>
                <v:shape id="1106" coordsize="3493,227291" path="m3493,227291l0,0e" filled="f" stroked="t" style="position:absolute;left:624319;top:939435;width:3493;height:227291;z-index:20;mso-position-horizontal-relative:page;mso-position-vertical-relative:page;mso-width-relative:page;mso-height-relative:page;visibility:visible;">
                  <v:stroke endcap="round" weight="0.6pt"/>
                  <v:fill/>
                  <v:path textboxrect="0,0,3493,227291"/>
                </v:shape>
                <v:oval id="1107" fillcolor="black" stroked="f" style="position:absolute;left:623241;top:1162155;width:9144;height:9144;z-index:21;mso-position-horizontal-relative:page;mso-position-vertical-relative:page;mso-width-relative:page;mso-height-relative:page;visibility:visible;">
                  <v:fill/>
                </v:oval>
                <v:shape id="1108" coordsize="124145,84074" path="m17393,70062l20691,75663em34786,56049l41382,67251em52179,42037l62072,58840em69572,28025l82763,50429em86965,14013l103454,42017em104358,0l124145,33606em114251,16803l104358,0em114251,16803l124145,33606e" fillcolor="black" stroked="t" style="position:absolute;left:627813;top:1082652;width:124145;height:84074;z-index:22;mso-position-horizontal-relative:page;mso-position-vertical-relative:page;mso-width-relative:page;mso-height-relative:page;visibility:visible;">
                  <v:stroke endcap="round" weight="0.6pt"/>
                  <v:fill/>
                  <v:path textboxrect="0,0,124145,84074"/>
                </v:shape>
                <v:shape id="1109" coordsize="38999,153985" path="m19499,153985l0,0l19499,0l38999,0xe" fillcolor="black" stroked="t" style="position:absolute;left:419231;top:1121910;width:38999;height:153985;z-index:23;mso-position-horizontal-relative:page;mso-position-vertical-relative:page;mso-width-relative:page;mso-height-relative:page;visibility:visible;">
                  <v:stroke endcap="round" weight="0.6pt"/>
                  <v:fill/>
                  <v:path textboxrect="0,0,38999,153985"/>
                </v:shape>
                <v:shape id="1110" coordsize="195195,116810" path="m195195,116810l0,0e" filled="f" stroked="t" style="position:absolute;left:243535;top:1159085;width:195195;height:116810;z-index:24;mso-position-horizontal-relative:page;mso-position-vertical-relative:page;mso-width-relative:page;mso-height-relative:page;visibility:visible;">
                  <v:stroke endcap="round" weight="0.6pt"/>
                  <v:fill/>
                  <v:path textboxrect="0,0,195195,116810"/>
                </v:shape>
                <v:shape id="1111" coordsize="1746,227072" path="m0,227072l1746,0e" filled="f" stroked="t" style="position:absolute;left:1015583;top:938126;width:1746;height:227072;z-index:25;mso-position-horizontal-relative:page;mso-position-vertical-relative:page;mso-width-relative:page;mso-height-relative:page;visibility:visible;">
                  <v:stroke endcap="round" weight="0.6pt"/>
                  <v:fill/>
                  <v:path textboxrect="0,0,1746,227072"/>
                </v:shape>
                <v:shape id="1112" coordsize="214627,70961" path="m0,0l214627,70961e" filled="f" stroked="t" style="position:absolute;left:1015583;top:1165198;width:214627;height:70961;z-index:26;mso-position-horizontal-relative:page;mso-position-vertical-relative:page;mso-width-relative:page;mso-height-relative:page;visibility:visible;">
                  <v:stroke endcap="round" weight="0.6pt"/>
                  <v:fill/>
                  <v:path textboxrect="0,0,214627,70961"/>
                </v:shape>
                <v:oval id="1113" fillcolor="black" stroked="f" style="position:absolute;left:1011012;top:1160626;width:9144;height:9144;z-index:27;mso-position-horizontal-relative:page;mso-position-vertical-relative:page;mso-width-relative:page;mso-height-relative:page;visibility:visible;">
                  <v:fill/>
                </v:oval>
                <v:shape id="1114" coordsize="38825,131599" path="m12423,21321l5952,21933em17703,42642l4761,43866em22984,63964l3571,65799em28264,85285l2381,87732em33545,106606l1190,109665em19412,129763l0,131599em19412,129763l38825,127927em19412,129763l0,131599e" fillcolor="black" stroked="t" style="position:absolute;left:1008441;top:1165198;width:38825;height:131599;z-index:28;mso-position-horizontal-relative:page;mso-position-vertical-relative:page;mso-width-relative:page;mso-height-relative:page;visibility:visible;">
                  <v:stroke endcap="round" weight="0.6pt"/>
                  <v:fill/>
                  <v:path textboxrect="0,0,38825,131599"/>
                </v:shape>
                <v:shape id="1115" coordsize="215718,67685" path="m0,67685l215718,0e" filled="f" stroked="t" style="position:absolute;left:1017330;top:870440;width:215718;height:67685;z-index:29;mso-position-horizontal-relative:page;mso-position-vertical-relative:page;mso-width-relative:page;mso-height-relative:page;visibility:visible;">
                  <v:stroke endcap="round" weight="0.6pt"/>
                  <v:fill/>
                  <v:path textboxrect="0,0,215718,67685"/>
                </v:shape>
                <v:shape id="1116" coordsize="196942,113755" path="m196942,113755l0,0e" filled="f" stroked="t" style="position:absolute;left:820387;top:824371;width:196942;height:113755;z-index:30;mso-position-horizontal-relative:page;mso-position-vertical-relative:page;mso-width-relative:page;mso-height-relative:page;visibility:visible;">
                  <v:stroke endcap="round" weight="0.6pt"/>
                  <v:fill/>
                  <v:path textboxrect="0,0,196942,113755"/>
                </v:shape>
                <v:shape id="1117" coordsize="38997,154194" path="m18420,154194l0,0l19499,136l38997,272xe" fillcolor="black" stroked="t" style="position:absolute;left:998909;top:783931;width:38997;height:154194;z-index:31;mso-position-horizontal-relative:page;mso-position-vertical-relative:page;mso-width-relative:page;mso-height-relative:page;visibility:visible;">
                  <v:stroke endcap="round" weight="0.6pt"/>
                  <v:fill/>
                  <v:path textboxrect="0,0,38997,154194"/>
                </v:shape>
                <v:shape id="1118" coordsize="189081,109169" path="m0,109169l189081,0e" filled="f" stroked="t" style="position:absolute;left:627813;top:1494235;width:189081;height:109169;z-index:32;mso-position-horizontal-relative:page;mso-position-vertical-relative:page;mso-width-relative:page;mso-height-relative:page;visibility:visible;">
                  <v:stroke endcap="round" weight="0.6pt"/>
                  <v:fill/>
                  <v:path textboxrect="0,0,189081,109169"/>
                </v:shape>
                <v:oval id="1119" fillcolor="black" stroked="f" style="position:absolute;left:623241;top:1598833;width:9144;height:9144;z-index:33;mso-position-horizontal-relative:page;mso-position-vertical-relative:page;mso-width-relative:page;mso-height-relative:page;visibility:visible;">
                  <v:fill/>
                </v:oval>
                <v:shape id="1120" coordsize="77949,115497" path="m15590,19199l8835,23099em31179,38398l17670,46199em46769,57597l26506,69298em62359,76796l35341,92397em77948,95995l61062,105746em61062,105746l44176,115497em61062,105746l77949,95996em61062,105746l44176,115497e" fillcolor="black" stroked="t" style="position:absolute;left:627813;top:1603405;width:77949;height:115497;z-index:34;mso-position-horizontal-relative:page;mso-position-vertical-relative:page;mso-width-relative:page;mso-height-relative:page;visibility:visible;">
                  <v:stroke endcap="round" weight="0.6pt"/>
                  <v:fill/>
                  <v:path textboxrect="0,0,77949,115497"/>
                </v:shape>
                <v:shape id="1121" coordsize="131221,183841" path="m0,0l131221,183841e" filled="f" stroked="t" style="position:absolute;left:1233049;top:870440;width:131221;height:183841;z-index:35;mso-position-horizontal-relative:page;mso-position-vertical-relative:page;mso-width-relative:page;mso-height-relative:page;visibility:visible;">
                  <v:stroke endcap="round" weight="0.6pt"/>
                  <v:fill/>
                  <v:path textboxrect="0,0,131221,183841"/>
                </v:shape>
                <v:shape id="1122" coordsize="69432,206985" path="m0,206985l69432,0e" filled="f" stroked="t" style="position:absolute;left:1233049;top:663454;width:69432;height:206985;z-index:36;mso-position-horizontal-relative:page;mso-position-vertical-relative:page;mso-width-relative:page;mso-height-relative:page;visibility:visible;">
                  <v:stroke endcap="round" weight="0.6pt"/>
                  <v:fill/>
                  <v:path textboxrect="0,0,69432,206985"/>
                </v:shape>
                <v:oval id="1123" fillcolor="black" stroked="f" style="position:absolute;left:1228477;top:865868;width:9144;height:9144;z-index:37;mso-position-horizontal-relative:page;mso-position-vertical-relative:page;mso-width-relative:page;mso-height-relative:page;visibility:visible;">
                  <v:fill/>
                </v:oval>
                <v:shape id="1124" coordsize="140724,39958" path="m22490,33298l23454,39726em44980,26639l46908,39494em67470,19979l70362,39262em89960,13319l93816,39031em112450,6660l117271,38799em137832,19283l134940,0em137832,19283l140724,38567e" fillcolor="black" stroked="t" style="position:absolute;left:1233049;top:830481;width:140724;height:39958;z-index:38;mso-position-horizontal-relative:page;mso-position-vertical-relative:page;mso-width-relative:page;mso-height-relative:page;visibility:visible;">
                  <v:stroke endcap="round" weight="0.6pt"/>
                  <v:fill/>
                  <v:path textboxrect="0,0,140724,39958"/>
                </v:shape>
                <v:shape id="1125" coordsize="196068,115064" path="m0,115064l196068,0e" filled="f" stroked="t" style="position:absolute;left:624319;top:824371;width:196068;height:115064;z-index:39;mso-position-horizontal-relative:page;mso-position-vertical-relative:page;mso-width-relative:page;mso-height-relative:page;visibility:visible;">
                  <v:stroke endcap="round" weight="0.6pt"/>
                  <v:fill/>
                  <v:path textboxrect="0,0,196068,115064"/>
                </v:shape>
                <v:shape id="1126" coordsize="134060,181876" path="m0,181876l134060,0e" filled="f" stroked="t" style="position:absolute;left:1230210;top:1054282;width:134060;height:181876;z-index:40;mso-position-horizontal-relative:page;mso-position-vertical-relative:page;mso-width-relative:page;mso-height-relative:page;visibility:visible;">
                  <v:stroke endcap="round" weight="0.6pt"/>
                  <v:fill/>
                  <v:path textboxrect="0,0,134060,181876"/>
                </v:shape>
                <v:shape id="1127" coordsize="197815,112227" path="m197815,112227l0,0e" filled="f" stroked="t" style="position:absolute;left:45720;top:1498820;width:197815;height:112227;z-index:41;mso-position-horizontal-relative:page;mso-position-vertical-relative:page;mso-width-relative:page;mso-height-relative:page;visibility:visible;">
                  <v:stroke endcap="round" weight="0.6pt"/>
                  <v:fill/>
                  <v:path textboxrect="0,0,197815,112227"/>
                </v:shape>
                <v:shape id="1128" coordsize="197815,112226" path="m197815,0l0,112226e" filled="f" stroked="t" style="position:absolute;left:45720;top:1159085;width:197815;height:112226;z-index:42;mso-position-horizontal-relative:page;mso-position-vertical-relative:page;mso-width-relative:page;mso-height-relative:page;visibility:visible;">
                  <v:stroke endcap="round" weight="0.6pt"/>
                  <v:fill/>
                  <v:path textboxrect="0,0,197815,112226"/>
                </v:shape>
                <v:shape id="1129" coordsize="213972,43449" path="m0,43449l213972,0e" filled="f" stroked="t" style="position:absolute;left:1302481;top:620005;width:213972;height:43449;z-index:43;mso-position-horizontal-relative:page;mso-position-vertical-relative:page;mso-width-relative:page;mso-height-relative:page;visibility:visible;">
                  <v:stroke endcap="round" weight="0.6pt"/>
                  <v:fill/>
                  <v:path textboxrect="0,0,213972,43449"/>
                </v:shape>
                <v:oval id="1130" fillcolor="black" stroked="f" style="position:absolute;left:1297909;top:658883;width:9144;height:9144;z-index:44;mso-position-horizontal-relative:page;mso-position-vertical-relative:page;mso-width-relative:page;mso-height-relative:page;visibility:visible;">
                  <v:fill/>
                </v:oval>
                <v:shape id="1131" coordsize="109323,120196" path="m91102,104464l95975,100163em72882,88733l82628,80131em54661,73001l69280,60098em36441,57270l55933,40065em18220,41538l42585,20032em14619,12903l0,25807em14619,12903l29238,0e" fillcolor="black" stroked="t" style="position:absolute;left:1193158;top:543257;width:109323;height:120196;z-index:45;mso-position-horizontal-relative:page;mso-position-vertical-relative:page;mso-width-relative:page;mso-height-relative:page;visibility:visible;">
                  <v:stroke endcap="round" weight="0.6pt"/>
                  <v:fill/>
                  <v:path textboxrect="0,0,109323,120196"/>
                </v:shape>
                <v:shape id="1132" coordsize="0,227509" path="m0,227509l0,0e" filled="f" stroked="t" style="position:absolute;left:45720;top:1271311;width:0;height:227509;z-index:46;mso-position-horizontal-relative:page;mso-position-vertical-relative:page;mso-width-relative:page;mso-height-relative:page;visibility:visible;">
                  <v:stroke endcap="round" weight="0.6pt"/>
                  <v:fill/>
                  <v:path textboxrect="0,0,0,227509"/>
                </v:shape>
                <v:shape id="1133" coordsize="0,182185" path="m0,182185l0,0e" filled="f" stroked="t" style="position:absolute;left:84718;top:1293973;width:0;height:182185;z-index:47;mso-position-horizontal-relative:page;mso-position-vertical-relative:page;mso-width-relative:page;mso-height-relative:page;visibility:visible;">
                  <v:stroke endcap="round" weight="0.6pt"/>
                  <v:fill/>
                  <v:path textboxrect="0,0,0,182185"/>
                </v:shape>
                <v:shape id="1134" coordsize="69432,206985" path="m0,206985l69432,0e" filled="f" stroked="t" style="position:absolute;left:1516453;top:413019;width:69432;height:206985;z-index:48;mso-position-horizontal-relative:page;mso-position-vertical-relative:page;mso-width-relative:page;mso-height-relative:page;visibility:visible;">
                  <v:stroke endcap="round" weight="0.6pt"/>
                  <v:fill/>
                  <v:path textboxrect="0,0,69432,206985"/>
                </v:shape>
                <v:oval id="1135" fillcolor="black" stroked="f" style="position:absolute;left:1511882;top:615433;width:9144;height:9144;z-index:49;mso-position-horizontal-relative:page;mso-position-vertical-relative:page;mso-width-relative:page;mso-height-relative:page;visibility:visible;">
                  <v:fill/>
                </v:oval>
                <v:shape id="1136" coordsize="59176,127244" path="m55474,21207l49313,19136em51772,42415l39451,38272em48070,63622l29588,57408em44369,84830l19725,76544em40667,106037l9862,95680em18482,121030l18482,121030em18482,121030l36965,127244em18482,121030l0,114815e" fillcolor="black" stroked="t" style="position:absolute;left:1457277;top:620005;width:59176;height:127244;z-index:50;mso-position-horizontal-relative:page;mso-position-vertical-relative:page;mso-width-relative:page;mso-height-relative:page;visibility:visible;">
                  <v:stroke endcap="round" weight="0.6pt"/>
                  <v:fill/>
                  <v:path textboxrect="0,0,59176,127244"/>
                </v:shape>
                <v:shape id="1137" coordsize="213972,43449" path="m0,43449l213972,0e" filled="f" stroked="t" style="position:absolute;left:1585885;top:369570;width:213972;height:43449;z-index:51;mso-position-horizontal-relative:page;mso-position-vertical-relative:page;mso-width-relative:page;mso-height-relative:page;visibility:visible;">
                  <v:stroke endcap="round" weight="0.6pt"/>
                  <v:fill/>
                  <v:path textboxrect="0,0,213972,43449"/>
                </v:shape>
                <v:shape id="1138" coordsize="144540,163754" path="m0,0l144540,163754e" filled="f" stroked="t" style="position:absolute;left:1799858;top:369570;width:144540;height:163754;z-index:52;mso-position-horizontal-relative:page;mso-position-vertical-relative:page;mso-width-relative:page;mso-height-relative:page;visibility:visible;">
                  <v:stroke endcap="round" weight="0.6pt"/>
                  <v:fill/>
                  <v:path textboxrect="0,0,144540,163754"/>
                </v:shape>
                <v:shape id="1139" coordsize="114723,129974" path="m0,0l114723,129974e" filled="f" stroked="t" style="position:absolute;left:1785538;top:412279;width:114723;height:129974;z-index:53;mso-position-horizontal-relative:page;mso-position-vertical-relative:page;mso-width-relative:page;mso-height-relative:page;visibility:visible;">
                  <v:stroke endcap="round" weight="0.6pt"/>
                  <v:fill/>
                  <v:path textboxrect="0,0,114723,129974"/>
                </v:shape>
                <v:shape id="1140" coordsize="48934,145882" path="m0,145882l48934,0e" filled="f" stroked="t" style="position:absolute;left:1799858;top:223687;width:48934;height:145882;z-index:54;mso-position-horizontal-relative:page;mso-position-vertical-relative:page;mso-width-relative:page;mso-height-relative:page;visibility:visible;">
                  <v:stroke endcap="round" weight="0.6pt"/>
                  <v:fill/>
                  <v:path textboxrect="0,0,48934,145882"/>
                </v:shape>
                <v:shape id="1141" coordsize="69431,206985" path="m0,206985l69431,0e" filled="f" stroked="t" style="position:absolute;left:1874967;top:533324;width:69431;height:206985;z-index:55;mso-position-horizontal-relative:page;mso-position-vertical-relative:page;mso-width-relative:page;mso-height-relative:page;visibility:visible;">
                  <v:stroke endcap="round" weight="0.6pt"/>
                  <v:fill/>
                  <v:path textboxrect="0,0,69431,206985"/>
                </v:shape>
                <v:shape id="1142" coordsize="213973,43449" path="m0,43449l213973,0e" filled="f" stroked="t" style="position:absolute;left:1944398;top:489875;width:213973;height:43449;z-index:56;mso-position-horizontal-relative:page;mso-position-vertical-relative:page;mso-width-relative:page;mso-height-relative:page;visibility:visible;">
                  <v:stroke endcap="round" weight="0.6pt"/>
                  <v:fill/>
                  <v:path textboxrect="0,0,213973,43449"/>
                </v:shape>
                <v:shape id="1143"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396886;top:1667755;width:83251;height:90076;z-index:57;mso-position-horizontal-relative:page;mso-position-vertical-relative:page;mso-width-relative:page;mso-height-relative:page;visibility:visible;">
                  <v:fill/>
                  <v:path textboxrect="0,0,83251,90076"/>
                </v:shape>
                <v:shape id="1144"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204312;top:1784347;width:83251;height:90076;z-index:58;mso-position-horizontal-relative:page;mso-position-vertical-relative:page;mso-width-relative:page;mso-height-relative:page;visibility:visible;">
                  <v:fill/>
                  <v:path textboxrect="0,0,83251,90076"/>
                </v:shape>
                <v:shape id="1145" coordsize="68284,87043" path="m0,87043l0,0l11520,0l11520,35750l56764,35750l56764,0l68284,0l68284,87043l56764,87043l56764,46022l11520,46022l11520,87043xe" fillcolor="#ff0d0d" stroked="f" style="position:absolute;left:301104;top:1784347;width:68284;height:87043;z-index:59;mso-position-horizontal-relative:page;mso-position-vertical-relative:page;mso-width-relative:page;mso-height-relative:page;visibility:visible;">
                  <v:fill/>
                  <v:path textboxrect="0,0,68284,87043"/>
                </v:shape>
                <v:shape id="1146"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204312;top:895925;width:83251;height:90076;z-index:60;mso-position-horizontal-relative:page;mso-position-vertical-relative:page;mso-width-relative:page;mso-height-relative:page;visibility:visible;">
                  <v:fill/>
                  <v:path textboxrect="0,0,83251,90076"/>
                </v:shape>
                <v:shape id="1147"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1619369;top:738502;width:83251;height:90076;z-index:61;mso-position-horizontal-relative:page;mso-position-vertical-relative:page;mso-width-relative:page;mso-height-relative:page;visibility:visible;">
                  <v:fill/>
                  <v:path textboxrect="0,0,83251,90076"/>
                </v:shape>
                <v:shape id="1148"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1977881;top:858807;width:83251;height:90076;z-index:62;mso-position-horizontal-relative:page;mso-position-vertical-relative:page;mso-width-relative:page;mso-height-relative:page;visibility:visible;">
                  <v:fill/>
                  <v:path textboxrect="0,0,83251,90076"/>
                </v:shape>
                <v:shape id="1149"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2186177;top:237851;width:83251;height:90076;z-index:63;mso-position-horizontal-relative:page;mso-position-vertical-relative:page;mso-width-relative:page;mso-height-relative:page;visibility:visible;">
                  <v:fill/>
                  <v:path textboxrect="0,0,83251,90076"/>
                </v:shape>
                <v:shape id="1150" coordsize="68284,87043" path="m0,87043l0,0l11520,0l11520,35750l56764,35750l56764,0l68284,0l68284,87043l56764,87043l56764,46022l11520,46022l11520,87043xe" fillcolor="#ff0d0d" stroked="f" style="position:absolute;left:2282969;top:237851;width:68284;height:87043;z-index:64;mso-position-horizontal-relative:page;mso-position-vertical-relative:page;mso-width-relative:page;mso-height-relative:page;visibility:visible;">
                  <v:fill/>
                  <v:path textboxrect="0,0,68284,87043"/>
                </v:shape>
                <v:shape id="1151" coordsize="76953,90019" path="m65424,58012l76944,60921c74530,70387,70184,77603,63907,82569c57635,87535,49967,90019,40905,90019c31523,90018,23890,88108,18009,84288c12133,80466,7660,74936,4588,67699c1523,60454,-9,52675,-9,44361c-9,35292,1722,27385,5184,20640c8652,13888,13583,8761,19977,5260c26371,1759,33404,8,41078,9c49788,9,57113,2226,63052,6662c68991,11090,73128,17324,75465,25363l64118,28032c62102,21696,59174,17084,55334,14198c51494,11305,46665,9859,40848,9859c34153,9859,28559,11462,24067,14668c19574,17874,16415,22181,14592,27590c12774,32991,11864,38562,11865,44304c11865,51702,12943,58162,15100,63686c17263,69209,20620,73337,25171,76070c29721,78796,34649,80159,39955,80160c46406,80160,51868,78300,56342,74582c60815,70863,63842,65339,65424,58012xe" fillcolor="black" stroked="f" style="position:absolute;left:400254;top:1012548;width:76953;height:90019;z-index:65;mso-position-horizontal-relative:page;mso-position-vertical-relative:page;mso-width-relative:page;mso-height-relative:page;visibility:visible;">
                  <v:fill/>
                  <v:path textboxrect="0,0,76953,90019"/>
                </v:shape>
                <v:shape id="1152" coordsize="68284,87043" path="m0,87043l0,0l11520,0l11520,35750l56764,35750l56764,0l68284,0l68284,87043l56764,87043l56764,46022l11520,46022l11520,87043xe" fillcolor="black" stroked="f" style="position:absolute;left:490749;top:1012548;width:68284;height:87043;z-index:66;mso-position-horizontal-relative:page;mso-position-vertical-relative:page;mso-width-relative:page;mso-height-relative:page;visibility:visible;">
                  <v:fill/>
                  <v:path textboxrect="0,0,68284,87043"/>
                </v:shape>
                <v:shape id="1153" coordsize="34202,53366" path="m-5,38655l6410,37797c7144,41433,8396,44053,10166,45659c11936,47260,14091,48060,16634,48061c19648,48061,22194,47016,24272,44928c26353,42834,27394,40244,27394,37157c27394,34211,26431,31783,24508,29871c22584,27958,20138,27001,17170,27002c15956,27002,14447,27240,12643,27717l13357,22089c13783,22135,14126,22157,14388,22158c17118,22158,19575,21445,21761,20021c23949,18596,25043,16399,25044,13432c25044,11082,24247,9134,22654,7591c21064,6043,19009,5269,16490,5270c13998,5270,11920,6055,10258,7626c8595,9192,7525,11542,7050,14676l639,13536c1422,9238,3202,5909,5978,3548c8758,1182,12214,0,16346,0c19199,0,21823,612,24220,1837c26620,3058,28455,4726,29727,6842c30997,8954,31632,11198,31633,13576c31633,15830,31026,17884,29813,19739c28603,21589,26810,23062,24433,24157c27520,24867,29918,26345,31628,28592c33340,30834,34197,33641,34197,37013c34197,41574,32533,45442,29208,48614c25882,51781,21679,53366,16600,53366c12014,53365,8207,52001,5178,49271c2151,46540,424,43001,-5,38655xe" fillcolor="black" stroked="f" style="position:absolute;left:578569;top:1077475;width:34202;height:53366;z-index:67;mso-position-horizontal-relative:page;mso-position-vertical-relative:page;mso-width-relative:page;mso-height-relative:page;visibility:visible;">
                  <v:fill/>
                  <v:path textboxrect="0,0,34202,53366"/>
                </v:shape>
                <v:shape id="1154" coordsize="76953,90019" path="m65424,58012l76944,60921c74530,70387,70184,77603,63907,82569c57635,87535,49967,90019,40905,90019c31523,90018,23890,88108,18009,84288c12133,80466,7660,74936,4588,67699c1523,60454,-9,52675,-9,44361c-9,35292,1722,27385,5184,20640c8652,13888,13583,8761,19977,5260c26371,1759,33404,8,41078,9c49788,9,57113,2226,63052,6662c68991,11090,73128,17324,75465,25363l64118,28032c62102,21696,59174,17084,55334,14198c51494,11305,46665,9859,40848,9859c34153,9859,28559,11462,24067,14668c19574,17874,16415,22181,14592,27590c12774,32991,11864,38562,11865,44304c11865,51702,12943,58162,15100,63686c17263,69209,20620,73337,25171,76070c29721,78796,34649,80159,39955,80160c46406,80160,51868,78300,56342,74582c60815,70863,63842,65339,65424,58012xe" fillcolor="black" stroked="f" style="position:absolute;left:980381;top:674776;width:76953;height:90019;z-index:68;mso-position-horizontal-relative:page;mso-position-vertical-relative:page;mso-width-relative:page;mso-height-relative:page;visibility:visible;">
                  <v:fill/>
                  <v:path textboxrect="0,0,76953,90019"/>
                </v:shape>
                <v:shape id="1155" coordsize="68284,87043" path="m0,87043l0,0l11520,0l11520,35750l56764,35750l56764,0l68284,0l68284,87043l56764,87043l56764,46022l11520,46022l11520,87043xe" fillcolor="black" stroked="f" style="position:absolute;left:1070876;top:674776;width:68284;height:87043;z-index:69;mso-position-horizontal-relative:page;mso-position-vertical-relative:page;mso-width-relative:page;mso-height-relative:page;visibility:visible;">
                  <v:fill/>
                  <v:path textboxrect="0,0,68284,87043"/>
                </v:shape>
                <v:shape id="1156" coordsize="34202,53366" path="m-5,38655l6410,37797c7144,41433,8396,44053,10166,45659c11936,47260,14091,48060,16634,48061c19648,48061,22194,47016,24272,44928c26353,42834,27394,40244,27394,37157c27394,34211,26431,31783,24508,29871c22584,27958,20138,27001,17170,27002c15956,27002,14447,27240,12643,27717l13357,22089c13783,22135,14126,22157,14388,22158c17118,22158,19575,21445,21761,20021c23949,18596,25043,16399,25044,13432c25044,11082,24247,9134,22654,7591c21064,6043,19009,5269,16490,5270c13998,5270,11920,6055,10258,7626c8595,9192,7525,11542,7050,14676l639,13536c1422,9238,3202,5909,5978,3548c8758,1182,12214,0,16346,0c19199,0,21823,612,24220,1837c26620,3058,28455,4726,29727,6842c30997,8954,31632,11198,31633,13576c31633,15830,31026,17884,29813,19739c28603,21589,26810,23062,24433,24157c27520,24867,29918,26345,31628,28592c33340,30834,34197,33641,34197,37013c34197,41574,32533,45442,29208,48614c25882,51781,21679,53366,16600,53366c12014,53365,8207,52001,5178,49271c2151,46540,424,43001,-5,38655xe" fillcolor="black" stroked="f" style="position:absolute;left:1158697;top:739704;width:34202;height:53366;z-index:70;mso-position-horizontal-relative:page;mso-position-vertical-relative:page;mso-width-relative:page;mso-height-relative:page;visibility:visible;">
                  <v:fill/>
                  <v:path textboxrect="0,0,34202,53366"/>
                </v:shape>
                <v:shape id="1157" coordsize="76953,90019" path="m65424,58012l76944,60921c74530,70387,70184,77603,63907,82569c57635,87535,49967,90019,40905,90019c31523,90018,23890,88108,18009,84288c12133,80466,7660,74936,4588,67699c1523,60454,-9,52675,-9,44361c-9,35292,1722,27385,5184,20640c8652,13888,13583,8761,19977,5260c26371,1759,33404,8,41078,9c49788,9,57113,2226,63052,6662c68991,11090,73128,17324,75465,25363l64118,28032c62102,21696,59174,17084,55334,14198c51494,11305,46665,9859,40848,9859c34153,9859,28559,11462,24067,14668c19574,17874,16415,22181,14592,27590c12774,32991,11864,38562,11865,44304c11865,51702,12943,58162,15100,63686c17263,69209,20620,73337,25171,76070c29721,78796,34649,80159,39955,80160c46406,80160,51868,78300,56342,74582c60815,70863,63842,65339,65424,58012xe" fillcolor="black" stroked="f" style="position:absolute;left:1119463;top:454690;width:76953;height:90019;z-index:71;mso-position-horizontal-relative:page;mso-position-vertical-relative:page;mso-width-relative:page;mso-height-relative:page;visibility:visible;">
                  <v:fill/>
                  <v:path textboxrect="0,0,76953,90019"/>
                </v:shape>
                <v:shape id="1158" coordsize="68284,87043" path="m0,87043l0,0l11520,0l11520,35750l56764,35750l56764,0l68284,0l68284,87043l56764,87043l56764,46022l11520,46022l11520,87043xe" fillcolor="black" stroked="f" style="position:absolute;left:983898;top:454690;width:68284;height:87043;z-index:72;mso-position-horizontal-relative:page;mso-position-vertical-relative:page;mso-width-relative:page;mso-height-relative:page;visibility:visible;">
                  <v:fill/>
                  <v:path textboxrect="0,0,68284,87043"/>
                </v:shape>
                <v:shape id="1159" coordsize="34202,53366" path="m-5,38655l6410,37797c7144,41433,8396,44053,10166,45659c11936,47260,14091,48060,16634,48061c19648,48061,22194,47016,24272,44928c26353,42834,27394,40244,27394,37157c27394,34211,26431,31783,24508,29871c22584,27958,20138,27001,17170,27002c15956,27002,14447,27240,12643,27717l13357,22089c13783,22135,14126,22157,14388,22158c17118,22158,19575,21445,21761,20021c23949,18596,25043,16399,25044,13432c25044,11082,24247,9134,22654,7591c21064,6043,19009,5269,16490,5270c13998,5270,11920,6055,10258,7626c8595,9192,7525,11542,7050,14676l639,13536c1422,9238,3202,5909,5978,3548c8758,1182,12214,0,16346,0c19199,0,21823,612,24220,1837c26620,3058,28455,4726,29727,6842c30997,8954,31632,11198,31633,13576c31633,15830,31026,17884,29813,19739c28603,21589,26810,23062,24433,24157c27520,24867,29918,26345,31628,28592c33340,30834,34197,33641,34197,37013c34197,41574,32533,45442,29208,48614c25882,51781,21679,53366,16600,53366c12014,53365,8207,52001,5178,49271c2151,46540,424,43001,-5,38655xe" fillcolor="black" stroked="f" style="position:absolute;left:1071719;top:519618;width:34202;height:53366;z-index:73;mso-position-horizontal-relative:page;mso-position-vertical-relative:page;mso-width-relative:page;mso-height-relative:page;visibility:visible;">
                  <v:fill/>
                  <v:path textboxrect="0,0,34202,53366"/>
                </v:shape>
                <v:shape id="1160" coordsize="76953,90019" path="m65424,58012l76944,60921c74530,70387,70184,77603,63907,82569c57635,87535,49967,90019,40905,90019c31523,90018,23890,88108,18009,84288c12133,80466,7660,74936,4588,67699c1523,60454,-9,52675,-9,44361c-9,35292,1722,27385,5184,20640c8652,13888,13583,8761,19977,5260c26371,1759,33404,8,41078,9c49788,9,57113,2226,63052,6662c68991,11090,73128,17324,75465,25363l64118,28032c62102,21696,59174,17084,55334,14198c51494,11305,46665,9859,40848,9859c34153,9859,28559,11462,24067,14668c19574,17874,16415,22181,14592,27590c12774,32991,11864,38562,11865,44304c11865,51702,12943,58162,15100,63686c17263,69209,20620,73337,25171,76070c29721,78796,34649,80159,39955,80160c46406,80160,51868,78300,56342,74582c60815,70863,63842,65339,65424,58012xe" fillcolor="black" stroked="f" style="position:absolute;left:1830812;top:117575;width:76953;height:90019;z-index:74;mso-position-horizontal-relative:page;mso-position-vertical-relative:page;mso-width-relative:page;mso-height-relative:page;visibility:visible;">
                  <v:fill/>
                  <v:path textboxrect="0,0,76953,90019"/>
                </v:shape>
                <v:shape id="1161" coordsize="68284,87043" path="m0,87043l0,0l11520,0l11520,35750l56764,35750l56764,0l68284,0l68284,87043l56764,87043l56764,46022l11520,46022l11520,87043xe" fillcolor="black" stroked="f" style="position:absolute;left:1921307;top:117575;width:68284;height:87043;z-index:75;mso-position-horizontal-relative:page;mso-position-vertical-relative:page;mso-width-relative:page;mso-height-relative:page;visibility:visible;">
                  <v:fill/>
                  <v:path textboxrect="0,0,68284,87043"/>
                </v:shape>
                <v:shape id="1162" coordsize="34202,53366" path="m-5,38655l6410,37797c7144,41433,8396,44053,10166,45659c11936,47260,14091,48060,16634,48061c19648,48061,22194,47016,24272,44928c26353,42834,27394,40244,27394,37157c27394,34211,26431,31783,24508,29871c22584,27958,20138,27001,17170,27002c15956,27002,14447,27240,12643,27717l13357,22089c13783,22135,14126,22157,14388,22158c17118,22158,19575,21445,21761,20021c23949,18596,25043,16399,25044,13432c25044,11082,24247,9134,22654,7591c21064,6043,19009,5269,16490,5270c13998,5270,11920,6055,10258,7626c8595,9192,7525,11542,7050,14676l639,13536c1422,9238,3202,5909,5978,3548c8758,1182,12214,0,16346,0c19199,0,21823,612,24220,1837c26620,3058,28455,4726,29727,6842c30997,8954,31632,11198,31633,13576c31633,15830,31026,17884,29813,19739c28603,21589,26810,23062,24433,24157c27520,24867,29918,26345,31628,28592c33340,30834,34197,33641,34197,37013c34197,41574,32533,45442,29208,48614c25882,51781,21679,53366,16600,53366c12014,53365,8207,52001,5178,49271c2151,46540,424,43001,-5,38655xe" fillcolor="black" stroked="f" style="position:absolute;left:2009128;top:182502;width:34202;height:53366;z-index:76;mso-position-horizontal-relative:page;mso-position-vertical-relative:page;mso-width-relative:page;mso-height-relative:page;visibility:visible;">
                  <v:fill/>
                  <v:path textboxrect="0,0,34202,53366"/>
                </v:shape>
                <v:shape id="1163" coordsize="68284,87043" path="m0,87043l0,0l11520,0l11520,35750l56764,35750l56764,0l68284,0l68284,87043l56764,87043l56764,46022l11520,46022l11520,87043xe" fillcolor="gray" stroked="f" style="position:absolute;left:942576;top:1326479;width:68284;height:87043;z-index:77;mso-position-horizontal-relative:page;mso-position-vertical-relative:page;mso-width-relative:page;mso-height-relative:page;visibility:visible;">
                  <v:fill/>
                  <v:path textboxrect="0,0,68284,87043"/>
                </v:shape>
                <v:shape id="1164" coordsize="68284,87043" path="m0,87043l0,0l11520,0l11520,35750l56764,35750l56764,0l68284,0l68284,87043l56764,87043l56764,46022l11520,46022l11520,87043xe" fillcolor="gray" stroked="f" style="position:absolute;left:753495;top:1029100;width:68284;height:87043;z-index:78;mso-position-horizontal-relative:page;mso-position-vertical-relative:page;mso-width-relative:page;mso-height-relative:page;visibility:visible;">
                  <v:fill/>
                  <v:path textboxrect="0,0,68284,87043"/>
                </v:shape>
                <v:shape id="1165" coordsize="68284,87043" path="m0,87043l0,0l11520,0l11520,35750l56764,35750l56764,0l68284,0l68284,87043l56764,87043l56764,46022l11520,46022l11520,87043xe" fillcolor="gray" stroked="f" style="position:absolute;left:998908;top:1306391;width:68284;height:87043;z-index:79;mso-position-horizontal-relative:page;mso-position-vertical-relative:page;mso-width-relative:page;mso-height-relative:page;visibility:visible;">
                  <v:fill/>
                  <v:path textboxrect="0,0,68284,87043"/>
                </v:shape>
                <v:shape id="1166" coordsize="68284,87043" path="m0,87043l0,0l11520,0l11520,35750l56764,35750l56764,0l68284,0l68284,87043l56764,87043l56764,46022l11520,46022l11520,87043xe" fillcolor="gray" stroked="f" style="position:absolute;left:686465;top:1720581;width:68284;height:87043;z-index:80;mso-position-horizontal-relative:page;mso-position-vertical-relative:page;mso-width-relative:page;mso-height-relative:page;visibility:visible;">
                  <v:fill/>
                  <v:path textboxrect="0,0,68284,87043"/>
                </v:shape>
                <v:shape id="1167" coordsize="68284,87043" path="m0,87043l0,0l11520,0l11520,35750l56764,35750l56764,0l68284,0l68284,87043l56764,87043l56764,46022l11520,46022l11520,87043xe" fillcolor="gray" stroked="f" style="position:absolute;left:1382311;top:799408;width:68284;height:87043;z-index:81;mso-position-horizontal-relative:page;mso-position-vertical-relative:page;mso-width-relative:page;mso-height-relative:page;visibility:visible;">
                  <v:fill/>
                  <v:path textboxrect="0,0,68284,87043"/>
                </v:shape>
                <v:shape id="1168" coordsize="68284,87043" path="m0,87043l0,0l11520,0l11520,35750l56764,35750l56764,0l68284,0l68284,87043l56764,87043l56764,46022l11520,46022l11520,87043xe" fillcolor="gray" stroked="f" style="position:absolute;left:1423141;top:752465;width:68284;height:87043;z-index:82;mso-position-horizontal-relative:page;mso-position-vertical-relative:page;mso-width-relative:page;mso-height-relative:page;visibility:visible;">
                  <v:fill/>
                  <v:path textboxrect="0,0,68284,87043"/>
                </v:shape>
                <v:shape id="1169" coordsize="76953,90019" path="m65424,58012l76944,60921c74530,70387,70184,77603,63907,82569c57635,87535,49967,90019,40905,90019c31523,90018,23890,88108,18009,84288c12133,80466,7660,74936,4588,67699c1523,60454,-9,52675,-9,44361c-9,35292,1722,27385,5184,20640c8652,13888,13583,8761,19977,5260c26371,1759,33404,8,41078,9c49788,9,57113,2226,63052,6662c68991,11090,73128,17324,75465,25363l64118,28032c62102,21696,59174,17084,55334,14198c51494,11305,46665,9859,40848,9859c34153,9859,28559,11462,24067,14668c19574,17874,16415,22181,14592,27590c12774,32991,11864,38562,11865,44304c11865,51702,12943,58162,15100,63686c17263,69209,20620,73337,25171,76070c29721,78796,34649,80159,39955,80160c46406,80160,51868,78300,56342,74582c60815,70863,63842,65339,65424,58012xe" fillcolor="black" stroked="f" style="position:absolute;left:1694231;top:45720;width:76953;height:90019;z-index:83;mso-position-horizontal-relative:page;mso-position-vertical-relative:page;mso-width-relative:page;mso-height-relative:page;visibility:visible;">
                  <v:fill/>
                  <v:path textboxrect="0,0,76953,90019"/>
                </v:shape>
                <v:shape id="1170" coordsize="68284,87043" path="m0,87043l0,0l11520,0l11520,35750l56764,35750l56764,0l68284,0l68284,87043l56764,87043l56764,46022l11520,46022l11520,87043xe" fillcolor="black" stroked="f" style="position:absolute;left:1784726;top:45720;width:68284;height:87043;z-index:84;mso-position-horizontal-relative:page;mso-position-vertical-relative:page;mso-width-relative:page;mso-height-relative:page;visibility:visible;">
                  <v:fill/>
                  <v:path textboxrect="0,0,68284,87043"/>
                </v:shape>
                <v:shape id="1171" coordsize="36120,52225" path="m22654,52225l22654,39726l-5,39726l-5,33845l23829,0l29064,0l29064,33845l36120,33845l36120,39726l29064,39726l29064,52225xm22654,33845l22654,10298l6301,33845xe" fillcolor="black" stroked="f" style="position:absolute;left:1872547;top:111002;width:36120;height:52225;z-index:85;mso-position-horizontal-relative:page;mso-position-vertical-relative:page;mso-width-relative:page;mso-height-relative:page;visibility:visible;">
                  <v:fill/>
                  <v:path textboxrect="0,0,36120,52225"/>
                </v:shape>
                <w10:anchorlock/>
                <v:fill rotate="true"/>
              </v:group>
            </w:pict>
          </mc:Fallback>
        </mc:AlternateContent>
      </w:r>
      <w:r>
        <w:tab/>
      </w:r>
      <w:r>
        <w:tab/>
      </w:r>
      <w:r>
        <w:tab/>
      </w:r>
      <w:r>
        <w:tab/>
      </w:r>
      <w:r>
        <w:rPr>
          <w:noProof/>
        </w:rPr>
        <mc:AlternateContent>
          <mc:Choice Requires="wpg">
            <w:drawing>
              <wp:inline distT="0" distB="0" distL="0" distR="0" wp14:anchorId="6245571F" wp14:editId="192C1A54">
                <wp:extent cx="1400175" cy="1309370"/>
                <wp:effectExtent l="0" t="0" r="0" b="0"/>
                <wp:docPr id="1173" name="Group 30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400175" cy="1309370"/>
                          <a:chOff x="0" y="0"/>
                          <a:chExt cx="1935353" cy="1309536"/>
                        </a:xfrm>
                      </wpg:grpSpPr>
                      <wps:wsp>
                        <wps:cNvPr id="1107" name="Freeform: Shape 1107"/>
                        <wps:cNvSpPr/>
                        <wps:spPr>
                          <a:xfrm>
                            <a:off x="708763" y="607320"/>
                            <a:ext cx="125787" cy="72480"/>
                          </a:xfrm>
                          <a:custGeom>
                            <a:avLst/>
                            <a:gdLst/>
                            <a:ahLst/>
                            <a:cxnLst/>
                            <a:rect l="l" t="t" r="r" b="b"/>
                            <a:pathLst>
                              <a:path w="125787" h="72480">
                                <a:moveTo>
                                  <a:pt x="125787" y="72480"/>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08" name="Freeform: Shape 1108"/>
                        <wps:cNvSpPr/>
                        <wps:spPr>
                          <a:xfrm>
                            <a:off x="937192" y="607320"/>
                            <a:ext cx="125786" cy="72480"/>
                          </a:xfrm>
                          <a:custGeom>
                            <a:avLst/>
                            <a:gdLst/>
                            <a:ahLst/>
                            <a:cxnLst/>
                            <a:rect l="l" t="t" r="r" b="b"/>
                            <a:pathLst>
                              <a:path w="125786" h="72480">
                                <a:moveTo>
                                  <a:pt x="0" y="72480"/>
                                </a:moveTo>
                                <a:lnTo>
                                  <a:pt x="125786"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09" name="Freeform: Shape 1109"/>
                        <wps:cNvSpPr/>
                        <wps:spPr>
                          <a:xfrm>
                            <a:off x="1062978" y="330183"/>
                            <a:ext cx="125787" cy="72625"/>
                          </a:xfrm>
                          <a:custGeom>
                            <a:avLst/>
                            <a:gdLst/>
                            <a:ahLst/>
                            <a:cxnLst/>
                            <a:rect l="l" t="t" r="r" b="b"/>
                            <a:pathLst>
                              <a:path w="125787" h="72625">
                                <a:moveTo>
                                  <a:pt x="125787" y="0"/>
                                </a:moveTo>
                                <a:lnTo>
                                  <a:pt x="0" y="72625"/>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10" name="Freeform: Shape 1110"/>
                        <wps:cNvSpPr/>
                        <wps:spPr>
                          <a:xfrm>
                            <a:off x="525928" y="143473"/>
                            <a:ext cx="1648" cy="149921"/>
                          </a:xfrm>
                          <a:custGeom>
                            <a:avLst/>
                            <a:gdLst/>
                            <a:ahLst/>
                            <a:cxnLst/>
                            <a:rect l="l" t="t" r="r" b="b"/>
                            <a:pathLst>
                              <a:path w="1648" h="149921">
                                <a:moveTo>
                                  <a:pt x="1648" y="0"/>
                                </a:moveTo>
                                <a:lnTo>
                                  <a:pt x="0" y="149921"/>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11" name="Freeform: Shape 1111"/>
                        <wps:cNvSpPr/>
                        <wps:spPr>
                          <a:xfrm>
                            <a:off x="867308" y="150631"/>
                            <a:ext cx="0" cy="160638"/>
                          </a:xfrm>
                          <a:custGeom>
                            <a:avLst/>
                            <a:gdLst/>
                            <a:ahLst/>
                            <a:cxnLst/>
                            <a:rect l="l" t="t" r="r" b="b"/>
                            <a:pathLst>
                              <a:path h="160638">
                                <a:moveTo>
                                  <a:pt x="0" y="0"/>
                                </a:moveTo>
                                <a:lnTo>
                                  <a:pt x="0" y="160638"/>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12" name="Freeform: Shape 1112"/>
                        <wps:cNvSpPr/>
                        <wps:spPr>
                          <a:xfrm>
                            <a:off x="904434" y="150631"/>
                            <a:ext cx="0" cy="160638"/>
                          </a:xfrm>
                          <a:custGeom>
                            <a:avLst/>
                            <a:gdLst/>
                            <a:ahLst/>
                            <a:cxnLst/>
                            <a:rect l="l" t="t" r="r" b="b"/>
                            <a:pathLst>
                              <a:path h="160638">
                                <a:moveTo>
                                  <a:pt x="0" y="0"/>
                                </a:moveTo>
                                <a:lnTo>
                                  <a:pt x="0" y="160638"/>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13" name="Freeform: Shape 1113"/>
                        <wps:cNvSpPr/>
                        <wps:spPr>
                          <a:xfrm>
                            <a:off x="215262" y="611615"/>
                            <a:ext cx="125377" cy="72846"/>
                          </a:xfrm>
                          <a:custGeom>
                            <a:avLst/>
                            <a:gdLst/>
                            <a:ahLst/>
                            <a:cxnLst/>
                            <a:rect l="l" t="t" r="r" b="b"/>
                            <a:pathLst>
                              <a:path w="125377" h="72846">
                                <a:moveTo>
                                  <a:pt x="0" y="72846"/>
                                </a:moveTo>
                                <a:lnTo>
                                  <a:pt x="125377"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14" name="Freeform: Shape 1114"/>
                        <wps:cNvSpPr/>
                        <wps:spPr>
                          <a:xfrm>
                            <a:off x="1417195" y="1016141"/>
                            <a:ext cx="0" cy="149921"/>
                          </a:xfrm>
                          <a:custGeom>
                            <a:avLst/>
                            <a:gdLst/>
                            <a:ahLst/>
                            <a:cxnLst/>
                            <a:rect l="l" t="t" r="r" b="b"/>
                            <a:pathLst>
                              <a:path h="149921">
                                <a:moveTo>
                                  <a:pt x="0" y="149921"/>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15" name="Freeform: Shape 1115"/>
                        <wps:cNvSpPr/>
                        <wps:spPr>
                          <a:xfrm>
                            <a:off x="1594302" y="913885"/>
                            <a:ext cx="125787" cy="72625"/>
                          </a:xfrm>
                          <a:custGeom>
                            <a:avLst/>
                            <a:gdLst/>
                            <a:ahLst/>
                            <a:cxnLst/>
                            <a:rect l="l" t="t" r="r" b="b"/>
                            <a:pathLst>
                              <a:path w="125787" h="72625">
                                <a:moveTo>
                                  <a:pt x="125787" y="72625"/>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16" name="Freeform: Shape 1116"/>
                        <wps:cNvSpPr/>
                        <wps:spPr>
                          <a:xfrm>
                            <a:off x="708763" y="402809"/>
                            <a:ext cx="0" cy="204511"/>
                          </a:xfrm>
                          <a:custGeom>
                            <a:avLst/>
                            <a:gdLst/>
                            <a:ahLst/>
                            <a:cxnLst/>
                            <a:rect l="l" t="t" r="r" b="b"/>
                            <a:pathLst>
                              <a:path h="204511">
                                <a:moveTo>
                                  <a:pt x="0" y="0"/>
                                </a:moveTo>
                                <a:lnTo>
                                  <a:pt x="0" y="204511"/>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17" name="Freeform: Shape 1117"/>
                        <wps:cNvSpPr/>
                        <wps:spPr>
                          <a:xfrm>
                            <a:off x="708763" y="300552"/>
                            <a:ext cx="177108" cy="102256"/>
                          </a:xfrm>
                          <a:custGeom>
                            <a:avLst/>
                            <a:gdLst/>
                            <a:ahLst/>
                            <a:cxnLst/>
                            <a:rect l="l" t="t" r="r" b="b"/>
                            <a:pathLst>
                              <a:path w="177108" h="102256">
                                <a:moveTo>
                                  <a:pt x="0" y="102256"/>
                                </a:moveTo>
                                <a:lnTo>
                                  <a:pt x="177108"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18" name="Freeform: Shape 1118"/>
                        <wps:cNvSpPr/>
                        <wps:spPr>
                          <a:xfrm>
                            <a:off x="525928" y="293394"/>
                            <a:ext cx="182834" cy="109414"/>
                          </a:xfrm>
                          <a:custGeom>
                            <a:avLst/>
                            <a:gdLst/>
                            <a:ahLst/>
                            <a:cxnLst/>
                            <a:rect l="l" t="t" r="r" b="b"/>
                            <a:pathLst>
                              <a:path w="182834" h="109414">
                                <a:moveTo>
                                  <a:pt x="182834" y="109414"/>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19" name="Freeform: Shape 1119"/>
                        <wps:cNvSpPr/>
                        <wps:spPr>
                          <a:xfrm>
                            <a:off x="525538" y="336426"/>
                            <a:ext cx="145654" cy="87164"/>
                          </a:xfrm>
                          <a:custGeom>
                            <a:avLst/>
                            <a:gdLst/>
                            <a:ahLst/>
                            <a:cxnLst/>
                            <a:rect l="l" t="t" r="r" b="b"/>
                            <a:pathLst>
                              <a:path w="145654" h="87164">
                                <a:moveTo>
                                  <a:pt x="145654" y="87164"/>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20" name="Freeform: Shape 1120"/>
                        <wps:cNvSpPr/>
                        <wps:spPr>
                          <a:xfrm>
                            <a:off x="525928" y="607320"/>
                            <a:ext cx="182834" cy="109210"/>
                          </a:xfrm>
                          <a:custGeom>
                            <a:avLst/>
                            <a:gdLst/>
                            <a:ahLst/>
                            <a:cxnLst/>
                            <a:rect l="l" t="t" r="r" b="b"/>
                            <a:pathLst>
                              <a:path w="182834" h="109210">
                                <a:moveTo>
                                  <a:pt x="182834" y="0"/>
                                </a:moveTo>
                                <a:lnTo>
                                  <a:pt x="0" y="10921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21" name="Freeform: Shape 1121"/>
                        <wps:cNvSpPr/>
                        <wps:spPr>
                          <a:xfrm>
                            <a:off x="525538" y="586516"/>
                            <a:ext cx="145656" cy="87003"/>
                          </a:xfrm>
                          <a:custGeom>
                            <a:avLst/>
                            <a:gdLst/>
                            <a:ahLst/>
                            <a:cxnLst/>
                            <a:rect l="l" t="t" r="r" b="b"/>
                            <a:pathLst>
                              <a:path w="145656" h="87003">
                                <a:moveTo>
                                  <a:pt x="145656" y="0"/>
                                </a:moveTo>
                                <a:lnTo>
                                  <a:pt x="0" y="87003"/>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22" name="Freeform: Shape 1122"/>
                        <wps:cNvSpPr/>
                        <wps:spPr>
                          <a:xfrm>
                            <a:off x="1062978" y="607320"/>
                            <a:ext cx="177108" cy="102052"/>
                          </a:xfrm>
                          <a:custGeom>
                            <a:avLst/>
                            <a:gdLst/>
                            <a:ahLst/>
                            <a:cxnLst/>
                            <a:rect l="l" t="t" r="r" b="b"/>
                            <a:pathLst>
                              <a:path w="177108" h="102052">
                                <a:moveTo>
                                  <a:pt x="0" y="0"/>
                                </a:moveTo>
                                <a:lnTo>
                                  <a:pt x="177108" y="102052"/>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23" name="Freeform: Shape 1123"/>
                        <wps:cNvSpPr/>
                        <wps:spPr>
                          <a:xfrm>
                            <a:off x="1062978" y="402809"/>
                            <a:ext cx="0" cy="204511"/>
                          </a:xfrm>
                          <a:custGeom>
                            <a:avLst/>
                            <a:gdLst/>
                            <a:ahLst/>
                            <a:cxnLst/>
                            <a:rect l="l" t="t" r="r" b="b"/>
                            <a:pathLst>
                              <a:path h="204511">
                                <a:moveTo>
                                  <a:pt x="0" y="204511"/>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24" name="Freeform: Shape 1124"/>
                        <wps:cNvSpPr/>
                        <wps:spPr>
                          <a:xfrm>
                            <a:off x="1025852" y="424232"/>
                            <a:ext cx="0" cy="161641"/>
                          </a:xfrm>
                          <a:custGeom>
                            <a:avLst/>
                            <a:gdLst/>
                            <a:ahLst/>
                            <a:cxnLst/>
                            <a:rect l="l" t="t" r="r" b="b"/>
                            <a:pathLst>
                              <a:path h="161641">
                                <a:moveTo>
                                  <a:pt x="0" y="161641"/>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25" name="Freeform: Shape 1125"/>
                        <wps:cNvSpPr/>
                        <wps:spPr>
                          <a:xfrm>
                            <a:off x="1240087" y="709373"/>
                            <a:ext cx="0" cy="204511"/>
                          </a:xfrm>
                          <a:custGeom>
                            <a:avLst/>
                            <a:gdLst/>
                            <a:ahLst/>
                            <a:cxnLst/>
                            <a:rect l="l" t="t" r="r" b="b"/>
                            <a:pathLst>
                              <a:path h="204511">
                                <a:moveTo>
                                  <a:pt x="0" y="0"/>
                                </a:moveTo>
                                <a:lnTo>
                                  <a:pt x="0" y="204511"/>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26" name="Freeform: Shape 1126"/>
                        <wps:cNvSpPr/>
                        <wps:spPr>
                          <a:xfrm>
                            <a:off x="1277213" y="730820"/>
                            <a:ext cx="0" cy="161641"/>
                          </a:xfrm>
                          <a:custGeom>
                            <a:avLst/>
                            <a:gdLst/>
                            <a:ahLst/>
                            <a:cxnLst/>
                            <a:rect l="l" t="t" r="r" b="b"/>
                            <a:pathLst>
                              <a:path h="161641">
                                <a:moveTo>
                                  <a:pt x="0" y="0"/>
                                </a:moveTo>
                                <a:lnTo>
                                  <a:pt x="0" y="161641"/>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27" name="Freeform: Shape 1127"/>
                        <wps:cNvSpPr/>
                        <wps:spPr>
                          <a:xfrm>
                            <a:off x="1240087" y="607320"/>
                            <a:ext cx="177108" cy="102052"/>
                          </a:xfrm>
                          <a:custGeom>
                            <a:avLst/>
                            <a:gdLst/>
                            <a:ahLst/>
                            <a:cxnLst/>
                            <a:rect l="l" t="t" r="r" b="b"/>
                            <a:pathLst>
                              <a:path w="177108" h="102052">
                                <a:moveTo>
                                  <a:pt x="0" y="102052"/>
                                </a:moveTo>
                                <a:lnTo>
                                  <a:pt x="177108"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28" name="Freeform: Shape 1128"/>
                        <wps:cNvSpPr/>
                        <wps:spPr>
                          <a:xfrm>
                            <a:off x="885871" y="300552"/>
                            <a:ext cx="177107" cy="102256"/>
                          </a:xfrm>
                          <a:custGeom>
                            <a:avLst/>
                            <a:gdLst/>
                            <a:ahLst/>
                            <a:cxnLst/>
                            <a:rect l="l" t="t" r="r" b="b"/>
                            <a:pathLst>
                              <a:path w="177107" h="102256">
                                <a:moveTo>
                                  <a:pt x="177107" y="102256"/>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29" name="Freeform: Shape 1129"/>
                        <wps:cNvSpPr/>
                        <wps:spPr>
                          <a:xfrm>
                            <a:off x="340640" y="293394"/>
                            <a:ext cx="185288" cy="105119"/>
                          </a:xfrm>
                          <a:custGeom>
                            <a:avLst/>
                            <a:gdLst/>
                            <a:ahLst/>
                            <a:cxnLst/>
                            <a:rect l="l" t="t" r="r" b="b"/>
                            <a:pathLst>
                              <a:path w="185288" h="105119">
                                <a:moveTo>
                                  <a:pt x="185288" y="0"/>
                                </a:moveTo>
                                <a:lnTo>
                                  <a:pt x="0" y="105119"/>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30" name="Freeform: Shape 1130"/>
                        <wps:cNvSpPr/>
                        <wps:spPr>
                          <a:xfrm>
                            <a:off x="340640" y="611615"/>
                            <a:ext cx="185288" cy="104915"/>
                          </a:xfrm>
                          <a:custGeom>
                            <a:avLst/>
                            <a:gdLst/>
                            <a:ahLst/>
                            <a:cxnLst/>
                            <a:rect l="l" t="t" r="r" b="b"/>
                            <a:pathLst>
                              <a:path w="185288" h="104915">
                                <a:moveTo>
                                  <a:pt x="185288" y="104915"/>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31" name="Freeform: Shape 1131"/>
                        <wps:cNvSpPr/>
                        <wps:spPr>
                          <a:xfrm>
                            <a:off x="340640" y="398514"/>
                            <a:ext cx="0" cy="213101"/>
                          </a:xfrm>
                          <a:custGeom>
                            <a:avLst/>
                            <a:gdLst/>
                            <a:ahLst/>
                            <a:cxnLst/>
                            <a:rect l="l" t="t" r="r" b="b"/>
                            <a:pathLst>
                              <a:path h="213101">
                                <a:moveTo>
                                  <a:pt x="0" y="213101"/>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32" name="Freeform: Shape 1132"/>
                        <wps:cNvSpPr/>
                        <wps:spPr>
                          <a:xfrm>
                            <a:off x="377766" y="420075"/>
                            <a:ext cx="0" cy="169955"/>
                          </a:xfrm>
                          <a:custGeom>
                            <a:avLst/>
                            <a:gdLst/>
                            <a:ahLst/>
                            <a:cxnLst/>
                            <a:rect l="l" t="t" r="r" b="b"/>
                            <a:pathLst>
                              <a:path h="169955">
                                <a:moveTo>
                                  <a:pt x="0" y="169955"/>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33" name="Freeform: Shape 1133"/>
                        <wps:cNvSpPr/>
                        <wps:spPr>
                          <a:xfrm>
                            <a:off x="1240087" y="913885"/>
                            <a:ext cx="177108" cy="102256"/>
                          </a:xfrm>
                          <a:custGeom>
                            <a:avLst/>
                            <a:gdLst/>
                            <a:ahLst/>
                            <a:cxnLst/>
                            <a:rect l="l" t="t" r="r" b="b"/>
                            <a:pathLst>
                              <a:path w="177108" h="102256">
                                <a:moveTo>
                                  <a:pt x="0" y="0"/>
                                </a:moveTo>
                                <a:lnTo>
                                  <a:pt x="177108" y="10225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34" name="Freeform: Shape 1134"/>
                        <wps:cNvSpPr/>
                        <wps:spPr>
                          <a:xfrm>
                            <a:off x="1417195" y="607320"/>
                            <a:ext cx="177107" cy="102052"/>
                          </a:xfrm>
                          <a:custGeom>
                            <a:avLst/>
                            <a:gdLst/>
                            <a:ahLst/>
                            <a:cxnLst/>
                            <a:rect l="l" t="t" r="r" b="b"/>
                            <a:pathLst>
                              <a:path w="177107" h="102052">
                                <a:moveTo>
                                  <a:pt x="0" y="0"/>
                                </a:moveTo>
                                <a:lnTo>
                                  <a:pt x="177107" y="102052"/>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35" name="Freeform: Shape 1135"/>
                        <wps:cNvSpPr/>
                        <wps:spPr>
                          <a:xfrm>
                            <a:off x="1417195" y="650169"/>
                            <a:ext cx="139973" cy="80655"/>
                          </a:xfrm>
                          <a:custGeom>
                            <a:avLst/>
                            <a:gdLst/>
                            <a:ahLst/>
                            <a:cxnLst/>
                            <a:rect l="l" t="t" r="r" b="b"/>
                            <a:pathLst>
                              <a:path w="139973" h="80655">
                                <a:moveTo>
                                  <a:pt x="0" y="0"/>
                                </a:moveTo>
                                <a:lnTo>
                                  <a:pt x="139973" y="80655"/>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36" name="Freeform: Shape 1136"/>
                        <wps:cNvSpPr/>
                        <wps:spPr>
                          <a:xfrm>
                            <a:off x="1417195" y="913885"/>
                            <a:ext cx="177107" cy="102256"/>
                          </a:xfrm>
                          <a:custGeom>
                            <a:avLst/>
                            <a:gdLst/>
                            <a:ahLst/>
                            <a:cxnLst/>
                            <a:rect l="l" t="t" r="r" b="b"/>
                            <a:pathLst>
                              <a:path w="177107" h="102256">
                                <a:moveTo>
                                  <a:pt x="0" y="102256"/>
                                </a:moveTo>
                                <a:lnTo>
                                  <a:pt x="177107"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37" name="Freeform: Shape 1137"/>
                        <wps:cNvSpPr/>
                        <wps:spPr>
                          <a:xfrm>
                            <a:off x="1417195" y="892456"/>
                            <a:ext cx="139971" cy="80815"/>
                          </a:xfrm>
                          <a:custGeom>
                            <a:avLst/>
                            <a:gdLst/>
                            <a:ahLst/>
                            <a:cxnLst/>
                            <a:rect l="l" t="t" r="r" b="b"/>
                            <a:pathLst>
                              <a:path w="139971" h="80815">
                                <a:moveTo>
                                  <a:pt x="0" y="80815"/>
                                </a:moveTo>
                                <a:lnTo>
                                  <a:pt x="139971"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38" name="Freeform: Shape 1138"/>
                        <wps:cNvSpPr/>
                        <wps:spPr>
                          <a:xfrm>
                            <a:off x="1594302" y="709373"/>
                            <a:ext cx="0" cy="204511"/>
                          </a:xfrm>
                          <a:custGeom>
                            <a:avLst/>
                            <a:gdLst/>
                            <a:ahLst/>
                            <a:cxnLst/>
                            <a:rect l="l" t="t" r="r" b="b"/>
                            <a:pathLst>
                              <a:path h="204511">
                                <a:moveTo>
                                  <a:pt x="0" y="0"/>
                                </a:moveTo>
                                <a:lnTo>
                                  <a:pt x="0" y="204511"/>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39" name="Freeform: Shape 1139"/>
                        <wps:cNvSpPr/>
                        <wps:spPr>
                          <a:xfrm>
                            <a:off x="845980" y="666211"/>
                            <a:ext cx="79782" cy="86323"/>
                          </a:xfrm>
                          <a:custGeom>
                            <a:avLst/>
                            <a:gdLst/>
                            <a:ahLst/>
                            <a:cxnLst/>
                            <a:rect l="l" t="t" r="r" b="b"/>
                            <a:pathLst>
                              <a:path w="79782" h="86323">
                                <a:moveTo>
                                  <a:pt x="0" y="44270"/>
                                </a:moveTo>
                                <a:cubicBezTo>
                                  <a:pt x="0" y="30427"/>
                                  <a:pt x="3716" y="19589"/>
                                  <a:pt x="11150" y="11757"/>
                                </a:cubicBezTo>
                                <a:cubicBezTo>
                                  <a:pt x="18583" y="3919"/>
                                  <a:pt x="28181" y="0"/>
                                  <a:pt x="39946" y="0"/>
                                </a:cubicBezTo>
                                <a:cubicBezTo>
                                  <a:pt x="47643" y="0"/>
                                  <a:pt x="54583" y="1839"/>
                                  <a:pt x="60766" y="5520"/>
                                </a:cubicBezTo>
                                <a:cubicBezTo>
                                  <a:pt x="66954" y="9200"/>
                                  <a:pt x="71667" y="14333"/>
                                  <a:pt x="74906" y="20920"/>
                                </a:cubicBezTo>
                                <a:cubicBezTo>
                                  <a:pt x="78150" y="27501"/>
                                  <a:pt x="79772" y="34962"/>
                                  <a:pt x="79773" y="43304"/>
                                </a:cubicBezTo>
                                <a:cubicBezTo>
                                  <a:pt x="79773" y="51762"/>
                                  <a:pt x="78064" y="59330"/>
                                  <a:pt x="74648" y="66010"/>
                                </a:cubicBezTo>
                                <a:cubicBezTo>
                                  <a:pt x="71238" y="72688"/>
                                  <a:pt x="66402" y="77745"/>
                                  <a:pt x="60140" y="81180"/>
                                </a:cubicBezTo>
                                <a:cubicBezTo>
                                  <a:pt x="53884" y="84608"/>
                                  <a:pt x="47134" y="86323"/>
                                  <a:pt x="39891" y="86323"/>
                                </a:cubicBezTo>
                                <a:cubicBezTo>
                                  <a:pt x="32034" y="86323"/>
                                  <a:pt x="25014" y="84427"/>
                                  <a:pt x="18832" y="80638"/>
                                </a:cubicBezTo>
                                <a:cubicBezTo>
                                  <a:pt x="12649" y="76841"/>
                                  <a:pt x="7963" y="71661"/>
                                  <a:pt x="4774" y="65099"/>
                                </a:cubicBezTo>
                                <a:cubicBezTo>
                                  <a:pt x="1591" y="58536"/>
                                  <a:pt x="0" y="51593"/>
                                  <a:pt x="0" y="44270"/>
                                </a:cubicBezTo>
                                <a:close/>
                                <a:moveTo>
                                  <a:pt x="11380" y="44445"/>
                                </a:moveTo>
                                <a:cubicBezTo>
                                  <a:pt x="11380" y="54497"/>
                                  <a:pt x="14081" y="62415"/>
                                  <a:pt x="19485" y="68199"/>
                                </a:cubicBezTo>
                                <a:cubicBezTo>
                                  <a:pt x="24895" y="73983"/>
                                  <a:pt x="31675" y="76875"/>
                                  <a:pt x="39826" y="76875"/>
                                </a:cubicBezTo>
                                <a:cubicBezTo>
                                  <a:pt x="48136" y="76875"/>
                                  <a:pt x="54975" y="73955"/>
                                  <a:pt x="60342" y="68116"/>
                                </a:cubicBezTo>
                                <a:cubicBezTo>
                                  <a:pt x="65708" y="62271"/>
                                  <a:pt x="68391" y="53982"/>
                                  <a:pt x="68392" y="43249"/>
                                </a:cubicBezTo>
                                <a:cubicBezTo>
                                  <a:pt x="68392" y="36459"/>
                                  <a:pt x="67245" y="30530"/>
                                  <a:pt x="64952" y="25465"/>
                                </a:cubicBezTo>
                                <a:cubicBezTo>
                                  <a:pt x="62657" y="20399"/>
                                  <a:pt x="59300" y="16473"/>
                                  <a:pt x="54878" y="13689"/>
                                </a:cubicBezTo>
                                <a:cubicBezTo>
                                  <a:pt x="50461" y="10898"/>
                                  <a:pt x="45503" y="9502"/>
                                  <a:pt x="40001" y="9503"/>
                                </a:cubicBezTo>
                                <a:cubicBezTo>
                                  <a:pt x="32187" y="9503"/>
                                  <a:pt x="25462" y="12189"/>
                                  <a:pt x="19826" y="17562"/>
                                </a:cubicBezTo>
                                <a:cubicBezTo>
                                  <a:pt x="14195" y="22928"/>
                                  <a:pt x="11379" y="31889"/>
                                  <a:pt x="11380" y="44445"/>
                                </a:cubicBezTo>
                                <a:close/>
                              </a:path>
                            </a:pathLst>
                          </a:custGeom>
                          <a:solidFill>
                            <a:srgbClr val="FF0D0D"/>
                          </a:solidFill>
                        </wps:spPr>
                        <wps:bodyPr>
                          <a:prstTxWarp prst="textNoShape">
                            <a:avLst/>
                          </a:prstTxWarp>
                        </wps:bodyPr>
                      </wps:wsp>
                      <wps:wsp>
                        <wps:cNvPr id="1140" name="Freeform: Shape 1140"/>
                        <wps:cNvSpPr/>
                        <wps:spPr>
                          <a:xfrm>
                            <a:off x="1200196" y="257390"/>
                            <a:ext cx="79782" cy="86323"/>
                          </a:xfrm>
                          <a:custGeom>
                            <a:avLst/>
                            <a:gdLst/>
                            <a:ahLst/>
                            <a:cxnLst/>
                            <a:rect l="l" t="t" r="r" b="b"/>
                            <a:pathLst>
                              <a:path w="79782" h="86323">
                                <a:moveTo>
                                  <a:pt x="0" y="44270"/>
                                </a:moveTo>
                                <a:cubicBezTo>
                                  <a:pt x="0" y="30427"/>
                                  <a:pt x="3716" y="19589"/>
                                  <a:pt x="11150" y="11757"/>
                                </a:cubicBezTo>
                                <a:cubicBezTo>
                                  <a:pt x="18583" y="3919"/>
                                  <a:pt x="28181" y="0"/>
                                  <a:pt x="39946" y="0"/>
                                </a:cubicBezTo>
                                <a:cubicBezTo>
                                  <a:pt x="47643" y="0"/>
                                  <a:pt x="54583" y="1839"/>
                                  <a:pt x="60766" y="5520"/>
                                </a:cubicBezTo>
                                <a:cubicBezTo>
                                  <a:pt x="66954" y="9200"/>
                                  <a:pt x="71667" y="14333"/>
                                  <a:pt x="74906" y="20920"/>
                                </a:cubicBezTo>
                                <a:cubicBezTo>
                                  <a:pt x="78150" y="27501"/>
                                  <a:pt x="79772" y="34962"/>
                                  <a:pt x="79773" y="43304"/>
                                </a:cubicBezTo>
                                <a:cubicBezTo>
                                  <a:pt x="79773" y="51762"/>
                                  <a:pt x="78064" y="59330"/>
                                  <a:pt x="74648" y="66010"/>
                                </a:cubicBezTo>
                                <a:cubicBezTo>
                                  <a:pt x="71238" y="72688"/>
                                  <a:pt x="66402" y="77745"/>
                                  <a:pt x="60140" y="81180"/>
                                </a:cubicBezTo>
                                <a:cubicBezTo>
                                  <a:pt x="53884" y="84608"/>
                                  <a:pt x="47134" y="86323"/>
                                  <a:pt x="39891" y="86323"/>
                                </a:cubicBezTo>
                                <a:cubicBezTo>
                                  <a:pt x="32034" y="86323"/>
                                  <a:pt x="25014" y="84427"/>
                                  <a:pt x="18832" y="80638"/>
                                </a:cubicBezTo>
                                <a:cubicBezTo>
                                  <a:pt x="12649" y="76841"/>
                                  <a:pt x="7963" y="71661"/>
                                  <a:pt x="4774" y="65099"/>
                                </a:cubicBezTo>
                                <a:cubicBezTo>
                                  <a:pt x="1591" y="58536"/>
                                  <a:pt x="0" y="51593"/>
                                  <a:pt x="0" y="44270"/>
                                </a:cubicBezTo>
                                <a:close/>
                                <a:moveTo>
                                  <a:pt x="11380" y="44445"/>
                                </a:moveTo>
                                <a:cubicBezTo>
                                  <a:pt x="11380" y="54497"/>
                                  <a:pt x="14081" y="62415"/>
                                  <a:pt x="19485" y="68199"/>
                                </a:cubicBezTo>
                                <a:cubicBezTo>
                                  <a:pt x="24895" y="73983"/>
                                  <a:pt x="31675" y="76875"/>
                                  <a:pt x="39826" y="76875"/>
                                </a:cubicBezTo>
                                <a:cubicBezTo>
                                  <a:pt x="48136" y="76875"/>
                                  <a:pt x="54975" y="73955"/>
                                  <a:pt x="60342" y="68116"/>
                                </a:cubicBezTo>
                                <a:cubicBezTo>
                                  <a:pt x="65708" y="62271"/>
                                  <a:pt x="68391" y="53982"/>
                                  <a:pt x="68392" y="43249"/>
                                </a:cubicBezTo>
                                <a:cubicBezTo>
                                  <a:pt x="68392" y="36459"/>
                                  <a:pt x="67245" y="30530"/>
                                  <a:pt x="64952" y="25465"/>
                                </a:cubicBezTo>
                                <a:cubicBezTo>
                                  <a:pt x="62657" y="20399"/>
                                  <a:pt x="59300" y="16473"/>
                                  <a:pt x="54878" y="13689"/>
                                </a:cubicBezTo>
                                <a:cubicBezTo>
                                  <a:pt x="50461" y="10898"/>
                                  <a:pt x="45503" y="9502"/>
                                  <a:pt x="40001" y="9503"/>
                                </a:cubicBezTo>
                                <a:cubicBezTo>
                                  <a:pt x="32187" y="9503"/>
                                  <a:pt x="25462" y="12189"/>
                                  <a:pt x="19826" y="17562"/>
                                </a:cubicBezTo>
                                <a:cubicBezTo>
                                  <a:pt x="14195" y="22928"/>
                                  <a:pt x="11379" y="31889"/>
                                  <a:pt x="11380" y="44445"/>
                                </a:cubicBezTo>
                                <a:close/>
                              </a:path>
                            </a:pathLst>
                          </a:custGeom>
                          <a:solidFill>
                            <a:srgbClr val="FF0D0D"/>
                          </a:solidFill>
                        </wps:spPr>
                        <wps:bodyPr>
                          <a:prstTxWarp prst="textNoShape">
                            <a:avLst/>
                          </a:prstTxWarp>
                        </wps:bodyPr>
                      </wps:wsp>
                      <wps:wsp>
                        <wps:cNvPr id="1141" name="Freeform: Shape 1141"/>
                        <wps:cNvSpPr/>
                        <wps:spPr>
                          <a:xfrm>
                            <a:off x="1292869" y="257390"/>
                            <a:ext cx="65439" cy="83416"/>
                          </a:xfrm>
                          <a:custGeom>
                            <a:avLst/>
                            <a:gdLst/>
                            <a:ahLst/>
                            <a:cxnLst/>
                            <a:rect l="l" t="t" r="r" b="b"/>
                            <a:pathLst>
                              <a:path w="65439" h="83416">
                                <a:moveTo>
                                  <a:pt x="0" y="83416"/>
                                </a:moveTo>
                                <a:lnTo>
                                  <a:pt x="0" y="0"/>
                                </a:lnTo>
                                <a:lnTo>
                                  <a:pt x="11040" y="0"/>
                                </a:lnTo>
                                <a:lnTo>
                                  <a:pt x="11040" y="34260"/>
                                </a:lnTo>
                                <a:lnTo>
                                  <a:pt x="54399" y="34260"/>
                                </a:lnTo>
                                <a:lnTo>
                                  <a:pt x="54399" y="0"/>
                                </a:lnTo>
                                <a:lnTo>
                                  <a:pt x="65439" y="0"/>
                                </a:lnTo>
                                <a:lnTo>
                                  <a:pt x="65439" y="83416"/>
                                </a:lnTo>
                                <a:lnTo>
                                  <a:pt x="54399" y="83416"/>
                                </a:lnTo>
                                <a:lnTo>
                                  <a:pt x="54399" y="44104"/>
                                </a:lnTo>
                                <a:lnTo>
                                  <a:pt x="11040" y="44104"/>
                                </a:lnTo>
                                <a:lnTo>
                                  <a:pt x="11040" y="83416"/>
                                </a:lnTo>
                                <a:close/>
                              </a:path>
                            </a:pathLst>
                          </a:custGeom>
                          <a:solidFill>
                            <a:srgbClr val="FF0D0D"/>
                          </a:solidFill>
                        </wps:spPr>
                        <wps:bodyPr>
                          <a:prstTxWarp prst="textNoShape">
                            <a:avLst/>
                          </a:prstTxWarp>
                        </wps:bodyPr>
                      </wps:wsp>
                      <wps:wsp>
                        <wps:cNvPr id="1142" name="Freeform: Shape 1142"/>
                        <wps:cNvSpPr/>
                        <wps:spPr>
                          <a:xfrm>
                            <a:off x="488287" y="45720"/>
                            <a:ext cx="79782" cy="86323"/>
                          </a:xfrm>
                          <a:custGeom>
                            <a:avLst/>
                            <a:gdLst/>
                            <a:ahLst/>
                            <a:cxnLst/>
                            <a:rect l="l" t="t" r="r" b="b"/>
                            <a:pathLst>
                              <a:path w="79782" h="86323">
                                <a:moveTo>
                                  <a:pt x="0" y="44270"/>
                                </a:moveTo>
                                <a:cubicBezTo>
                                  <a:pt x="0" y="30427"/>
                                  <a:pt x="3716" y="19589"/>
                                  <a:pt x="11150" y="11757"/>
                                </a:cubicBezTo>
                                <a:cubicBezTo>
                                  <a:pt x="18583" y="3919"/>
                                  <a:pt x="28181" y="0"/>
                                  <a:pt x="39946" y="0"/>
                                </a:cubicBezTo>
                                <a:cubicBezTo>
                                  <a:pt x="47643" y="0"/>
                                  <a:pt x="54583" y="1839"/>
                                  <a:pt x="60766" y="5520"/>
                                </a:cubicBezTo>
                                <a:cubicBezTo>
                                  <a:pt x="66954" y="9200"/>
                                  <a:pt x="71667" y="14333"/>
                                  <a:pt x="74906" y="20920"/>
                                </a:cubicBezTo>
                                <a:cubicBezTo>
                                  <a:pt x="78150" y="27501"/>
                                  <a:pt x="79772" y="34962"/>
                                  <a:pt x="79773" y="43304"/>
                                </a:cubicBezTo>
                                <a:cubicBezTo>
                                  <a:pt x="79773" y="51762"/>
                                  <a:pt x="78064" y="59330"/>
                                  <a:pt x="74648" y="66010"/>
                                </a:cubicBezTo>
                                <a:cubicBezTo>
                                  <a:pt x="71238" y="72688"/>
                                  <a:pt x="66402" y="77745"/>
                                  <a:pt x="60140" y="81180"/>
                                </a:cubicBezTo>
                                <a:cubicBezTo>
                                  <a:pt x="53884" y="84608"/>
                                  <a:pt x="47134" y="86323"/>
                                  <a:pt x="39891" y="86323"/>
                                </a:cubicBezTo>
                                <a:cubicBezTo>
                                  <a:pt x="32034" y="86323"/>
                                  <a:pt x="25014" y="84427"/>
                                  <a:pt x="18832" y="80638"/>
                                </a:cubicBezTo>
                                <a:cubicBezTo>
                                  <a:pt x="12649" y="76841"/>
                                  <a:pt x="7963" y="71661"/>
                                  <a:pt x="4774" y="65099"/>
                                </a:cubicBezTo>
                                <a:cubicBezTo>
                                  <a:pt x="1591" y="58536"/>
                                  <a:pt x="0" y="51593"/>
                                  <a:pt x="0" y="44270"/>
                                </a:cubicBezTo>
                                <a:close/>
                                <a:moveTo>
                                  <a:pt x="11380" y="44445"/>
                                </a:moveTo>
                                <a:cubicBezTo>
                                  <a:pt x="11380" y="54497"/>
                                  <a:pt x="14081" y="62415"/>
                                  <a:pt x="19485" y="68199"/>
                                </a:cubicBezTo>
                                <a:cubicBezTo>
                                  <a:pt x="24895" y="73983"/>
                                  <a:pt x="31675" y="76875"/>
                                  <a:pt x="39826" y="76875"/>
                                </a:cubicBezTo>
                                <a:cubicBezTo>
                                  <a:pt x="48136" y="76875"/>
                                  <a:pt x="54975" y="73955"/>
                                  <a:pt x="60342" y="68116"/>
                                </a:cubicBezTo>
                                <a:cubicBezTo>
                                  <a:pt x="65708" y="62271"/>
                                  <a:pt x="68391" y="53982"/>
                                  <a:pt x="68392" y="43249"/>
                                </a:cubicBezTo>
                                <a:cubicBezTo>
                                  <a:pt x="68392" y="36459"/>
                                  <a:pt x="67245" y="30530"/>
                                  <a:pt x="64952" y="25465"/>
                                </a:cubicBezTo>
                                <a:cubicBezTo>
                                  <a:pt x="62657" y="20399"/>
                                  <a:pt x="59300" y="16473"/>
                                  <a:pt x="54878" y="13689"/>
                                </a:cubicBezTo>
                                <a:cubicBezTo>
                                  <a:pt x="50461" y="10898"/>
                                  <a:pt x="45503" y="9502"/>
                                  <a:pt x="40001" y="9503"/>
                                </a:cubicBezTo>
                                <a:cubicBezTo>
                                  <a:pt x="32187" y="9503"/>
                                  <a:pt x="25462" y="12189"/>
                                  <a:pt x="19826" y="17562"/>
                                </a:cubicBezTo>
                                <a:cubicBezTo>
                                  <a:pt x="14195" y="22928"/>
                                  <a:pt x="11379" y="31889"/>
                                  <a:pt x="11380" y="44445"/>
                                </a:cubicBezTo>
                                <a:close/>
                              </a:path>
                            </a:pathLst>
                          </a:custGeom>
                          <a:solidFill>
                            <a:srgbClr val="FF0D0D"/>
                          </a:solidFill>
                        </wps:spPr>
                        <wps:bodyPr>
                          <a:prstTxWarp prst="textNoShape">
                            <a:avLst/>
                          </a:prstTxWarp>
                        </wps:bodyPr>
                      </wps:wsp>
                      <wps:wsp>
                        <wps:cNvPr id="1143" name="Freeform: Shape 1143"/>
                        <wps:cNvSpPr/>
                        <wps:spPr>
                          <a:xfrm>
                            <a:off x="580960" y="45720"/>
                            <a:ext cx="65439" cy="83416"/>
                          </a:xfrm>
                          <a:custGeom>
                            <a:avLst/>
                            <a:gdLst/>
                            <a:ahLst/>
                            <a:cxnLst/>
                            <a:rect l="l" t="t" r="r" b="b"/>
                            <a:pathLst>
                              <a:path w="65439" h="83416">
                                <a:moveTo>
                                  <a:pt x="0" y="83416"/>
                                </a:moveTo>
                                <a:lnTo>
                                  <a:pt x="0" y="0"/>
                                </a:lnTo>
                                <a:lnTo>
                                  <a:pt x="11040" y="0"/>
                                </a:lnTo>
                                <a:lnTo>
                                  <a:pt x="11040" y="34260"/>
                                </a:lnTo>
                                <a:lnTo>
                                  <a:pt x="54399" y="34260"/>
                                </a:lnTo>
                                <a:lnTo>
                                  <a:pt x="54399" y="0"/>
                                </a:lnTo>
                                <a:lnTo>
                                  <a:pt x="65439" y="0"/>
                                </a:lnTo>
                                <a:lnTo>
                                  <a:pt x="65439" y="83416"/>
                                </a:lnTo>
                                <a:lnTo>
                                  <a:pt x="54399" y="83416"/>
                                </a:lnTo>
                                <a:lnTo>
                                  <a:pt x="54399" y="44104"/>
                                </a:lnTo>
                                <a:lnTo>
                                  <a:pt x="11040" y="44104"/>
                                </a:lnTo>
                                <a:lnTo>
                                  <a:pt x="11040" y="83416"/>
                                </a:lnTo>
                                <a:close/>
                              </a:path>
                            </a:pathLst>
                          </a:custGeom>
                          <a:solidFill>
                            <a:srgbClr val="FF0D0D"/>
                          </a:solidFill>
                        </wps:spPr>
                        <wps:bodyPr>
                          <a:prstTxWarp prst="textNoShape">
                            <a:avLst/>
                          </a:prstTxWarp>
                        </wps:bodyPr>
                      </wps:wsp>
                      <wps:wsp>
                        <wps:cNvPr id="1144" name="Freeform: Shape 1144"/>
                        <wps:cNvSpPr/>
                        <wps:spPr>
                          <a:xfrm>
                            <a:off x="845980" y="52877"/>
                            <a:ext cx="79782" cy="86323"/>
                          </a:xfrm>
                          <a:custGeom>
                            <a:avLst/>
                            <a:gdLst/>
                            <a:ahLst/>
                            <a:cxnLst/>
                            <a:rect l="l" t="t" r="r" b="b"/>
                            <a:pathLst>
                              <a:path w="79782" h="86323">
                                <a:moveTo>
                                  <a:pt x="0" y="44270"/>
                                </a:moveTo>
                                <a:cubicBezTo>
                                  <a:pt x="0" y="30427"/>
                                  <a:pt x="3716" y="19589"/>
                                  <a:pt x="11150" y="11757"/>
                                </a:cubicBezTo>
                                <a:cubicBezTo>
                                  <a:pt x="18583" y="3919"/>
                                  <a:pt x="28181" y="0"/>
                                  <a:pt x="39946" y="0"/>
                                </a:cubicBezTo>
                                <a:cubicBezTo>
                                  <a:pt x="47643" y="0"/>
                                  <a:pt x="54583" y="1839"/>
                                  <a:pt x="60766" y="5520"/>
                                </a:cubicBezTo>
                                <a:cubicBezTo>
                                  <a:pt x="66954" y="9200"/>
                                  <a:pt x="71667" y="14333"/>
                                  <a:pt x="74906" y="20920"/>
                                </a:cubicBezTo>
                                <a:cubicBezTo>
                                  <a:pt x="78150" y="27501"/>
                                  <a:pt x="79772" y="34962"/>
                                  <a:pt x="79773" y="43304"/>
                                </a:cubicBezTo>
                                <a:cubicBezTo>
                                  <a:pt x="79773" y="51762"/>
                                  <a:pt x="78064" y="59330"/>
                                  <a:pt x="74648" y="66010"/>
                                </a:cubicBezTo>
                                <a:cubicBezTo>
                                  <a:pt x="71238" y="72688"/>
                                  <a:pt x="66402" y="77745"/>
                                  <a:pt x="60140" y="81180"/>
                                </a:cubicBezTo>
                                <a:cubicBezTo>
                                  <a:pt x="53884" y="84608"/>
                                  <a:pt x="47134" y="86323"/>
                                  <a:pt x="39891" y="86323"/>
                                </a:cubicBezTo>
                                <a:cubicBezTo>
                                  <a:pt x="32034" y="86323"/>
                                  <a:pt x="25014" y="84427"/>
                                  <a:pt x="18832" y="80638"/>
                                </a:cubicBezTo>
                                <a:cubicBezTo>
                                  <a:pt x="12649" y="76841"/>
                                  <a:pt x="7963" y="71661"/>
                                  <a:pt x="4774" y="65099"/>
                                </a:cubicBezTo>
                                <a:cubicBezTo>
                                  <a:pt x="1591" y="58536"/>
                                  <a:pt x="0" y="51593"/>
                                  <a:pt x="0" y="44270"/>
                                </a:cubicBezTo>
                                <a:close/>
                                <a:moveTo>
                                  <a:pt x="11380" y="44445"/>
                                </a:moveTo>
                                <a:cubicBezTo>
                                  <a:pt x="11380" y="54497"/>
                                  <a:pt x="14081" y="62415"/>
                                  <a:pt x="19485" y="68199"/>
                                </a:cubicBezTo>
                                <a:cubicBezTo>
                                  <a:pt x="24895" y="73983"/>
                                  <a:pt x="31675" y="76875"/>
                                  <a:pt x="39826" y="76875"/>
                                </a:cubicBezTo>
                                <a:cubicBezTo>
                                  <a:pt x="48136" y="76875"/>
                                  <a:pt x="54975" y="73955"/>
                                  <a:pt x="60342" y="68116"/>
                                </a:cubicBezTo>
                                <a:cubicBezTo>
                                  <a:pt x="65708" y="62271"/>
                                  <a:pt x="68391" y="53982"/>
                                  <a:pt x="68392" y="43249"/>
                                </a:cubicBezTo>
                                <a:cubicBezTo>
                                  <a:pt x="68392" y="36459"/>
                                  <a:pt x="67245" y="30530"/>
                                  <a:pt x="64952" y="25465"/>
                                </a:cubicBezTo>
                                <a:cubicBezTo>
                                  <a:pt x="62657" y="20399"/>
                                  <a:pt x="59300" y="16473"/>
                                  <a:pt x="54878" y="13689"/>
                                </a:cubicBezTo>
                                <a:cubicBezTo>
                                  <a:pt x="50461" y="10898"/>
                                  <a:pt x="45503" y="9502"/>
                                  <a:pt x="40001" y="9503"/>
                                </a:cubicBezTo>
                                <a:cubicBezTo>
                                  <a:pt x="32187" y="9503"/>
                                  <a:pt x="25462" y="12189"/>
                                  <a:pt x="19826" y="17562"/>
                                </a:cubicBezTo>
                                <a:cubicBezTo>
                                  <a:pt x="14195" y="22928"/>
                                  <a:pt x="11379" y="31889"/>
                                  <a:pt x="11380" y="44445"/>
                                </a:cubicBezTo>
                                <a:close/>
                              </a:path>
                            </a:pathLst>
                          </a:custGeom>
                          <a:solidFill>
                            <a:srgbClr val="FF0D0D"/>
                          </a:solidFill>
                        </wps:spPr>
                        <wps:bodyPr>
                          <a:prstTxWarp prst="textNoShape">
                            <a:avLst/>
                          </a:prstTxWarp>
                        </wps:bodyPr>
                      </wps:wsp>
                      <wps:wsp>
                        <wps:cNvPr id="1145" name="Freeform: Shape 1145"/>
                        <wps:cNvSpPr/>
                        <wps:spPr>
                          <a:xfrm>
                            <a:off x="124050" y="671119"/>
                            <a:ext cx="79782" cy="86323"/>
                          </a:xfrm>
                          <a:custGeom>
                            <a:avLst/>
                            <a:gdLst/>
                            <a:ahLst/>
                            <a:cxnLst/>
                            <a:rect l="l" t="t" r="r" b="b"/>
                            <a:pathLst>
                              <a:path w="79782" h="86323">
                                <a:moveTo>
                                  <a:pt x="0" y="44270"/>
                                </a:moveTo>
                                <a:cubicBezTo>
                                  <a:pt x="0" y="30427"/>
                                  <a:pt x="3716" y="19589"/>
                                  <a:pt x="11150" y="11757"/>
                                </a:cubicBezTo>
                                <a:cubicBezTo>
                                  <a:pt x="18583" y="3919"/>
                                  <a:pt x="28181" y="0"/>
                                  <a:pt x="39946" y="0"/>
                                </a:cubicBezTo>
                                <a:cubicBezTo>
                                  <a:pt x="47643" y="0"/>
                                  <a:pt x="54583" y="1839"/>
                                  <a:pt x="60766" y="5520"/>
                                </a:cubicBezTo>
                                <a:cubicBezTo>
                                  <a:pt x="66954" y="9200"/>
                                  <a:pt x="71667" y="14333"/>
                                  <a:pt x="74906" y="20920"/>
                                </a:cubicBezTo>
                                <a:cubicBezTo>
                                  <a:pt x="78150" y="27501"/>
                                  <a:pt x="79772" y="34962"/>
                                  <a:pt x="79773" y="43304"/>
                                </a:cubicBezTo>
                                <a:cubicBezTo>
                                  <a:pt x="79773" y="51762"/>
                                  <a:pt x="78064" y="59330"/>
                                  <a:pt x="74648" y="66010"/>
                                </a:cubicBezTo>
                                <a:cubicBezTo>
                                  <a:pt x="71238" y="72688"/>
                                  <a:pt x="66402" y="77745"/>
                                  <a:pt x="60140" y="81180"/>
                                </a:cubicBezTo>
                                <a:cubicBezTo>
                                  <a:pt x="53884" y="84608"/>
                                  <a:pt x="47134" y="86323"/>
                                  <a:pt x="39891" y="86323"/>
                                </a:cubicBezTo>
                                <a:cubicBezTo>
                                  <a:pt x="32034" y="86323"/>
                                  <a:pt x="25014" y="84427"/>
                                  <a:pt x="18832" y="80638"/>
                                </a:cubicBezTo>
                                <a:cubicBezTo>
                                  <a:pt x="12649" y="76841"/>
                                  <a:pt x="7963" y="71661"/>
                                  <a:pt x="4774" y="65099"/>
                                </a:cubicBezTo>
                                <a:cubicBezTo>
                                  <a:pt x="1591" y="58536"/>
                                  <a:pt x="0" y="51593"/>
                                  <a:pt x="0" y="44270"/>
                                </a:cubicBezTo>
                                <a:close/>
                                <a:moveTo>
                                  <a:pt x="11380" y="44445"/>
                                </a:moveTo>
                                <a:cubicBezTo>
                                  <a:pt x="11380" y="54497"/>
                                  <a:pt x="14081" y="62415"/>
                                  <a:pt x="19485" y="68199"/>
                                </a:cubicBezTo>
                                <a:cubicBezTo>
                                  <a:pt x="24895" y="73983"/>
                                  <a:pt x="31675" y="76875"/>
                                  <a:pt x="39826" y="76875"/>
                                </a:cubicBezTo>
                                <a:cubicBezTo>
                                  <a:pt x="48136" y="76875"/>
                                  <a:pt x="54975" y="73955"/>
                                  <a:pt x="60342" y="68116"/>
                                </a:cubicBezTo>
                                <a:cubicBezTo>
                                  <a:pt x="65708" y="62271"/>
                                  <a:pt x="68391" y="53982"/>
                                  <a:pt x="68392" y="43249"/>
                                </a:cubicBezTo>
                                <a:cubicBezTo>
                                  <a:pt x="68392" y="36459"/>
                                  <a:pt x="67245" y="30530"/>
                                  <a:pt x="64952" y="25465"/>
                                </a:cubicBezTo>
                                <a:cubicBezTo>
                                  <a:pt x="62657" y="20399"/>
                                  <a:pt x="59300" y="16473"/>
                                  <a:pt x="54878" y="13689"/>
                                </a:cubicBezTo>
                                <a:cubicBezTo>
                                  <a:pt x="50461" y="10898"/>
                                  <a:pt x="45503" y="9502"/>
                                  <a:pt x="40001" y="9503"/>
                                </a:cubicBezTo>
                                <a:cubicBezTo>
                                  <a:pt x="32187" y="9503"/>
                                  <a:pt x="25462" y="12189"/>
                                  <a:pt x="19826" y="17562"/>
                                </a:cubicBezTo>
                                <a:cubicBezTo>
                                  <a:pt x="14195" y="22928"/>
                                  <a:pt x="11379" y="31889"/>
                                  <a:pt x="11380" y="44445"/>
                                </a:cubicBezTo>
                                <a:close/>
                              </a:path>
                            </a:pathLst>
                          </a:custGeom>
                          <a:solidFill>
                            <a:srgbClr val="FF0D0D"/>
                          </a:solidFill>
                        </wps:spPr>
                        <wps:bodyPr>
                          <a:prstTxWarp prst="textNoShape">
                            <a:avLst/>
                          </a:prstTxWarp>
                        </wps:bodyPr>
                      </wps:wsp>
                      <wps:wsp>
                        <wps:cNvPr id="1146" name="Freeform: Shape 1146"/>
                        <wps:cNvSpPr/>
                        <wps:spPr>
                          <a:xfrm>
                            <a:off x="45720" y="671119"/>
                            <a:ext cx="65439" cy="83416"/>
                          </a:xfrm>
                          <a:custGeom>
                            <a:avLst/>
                            <a:gdLst/>
                            <a:ahLst/>
                            <a:cxnLst/>
                            <a:rect l="l" t="t" r="r" b="b"/>
                            <a:pathLst>
                              <a:path w="65439" h="83416">
                                <a:moveTo>
                                  <a:pt x="0" y="83416"/>
                                </a:moveTo>
                                <a:lnTo>
                                  <a:pt x="0" y="0"/>
                                </a:lnTo>
                                <a:lnTo>
                                  <a:pt x="11040" y="0"/>
                                </a:lnTo>
                                <a:lnTo>
                                  <a:pt x="11040" y="34260"/>
                                </a:lnTo>
                                <a:lnTo>
                                  <a:pt x="54399" y="34260"/>
                                </a:lnTo>
                                <a:lnTo>
                                  <a:pt x="54399" y="0"/>
                                </a:lnTo>
                                <a:lnTo>
                                  <a:pt x="65439" y="0"/>
                                </a:lnTo>
                                <a:lnTo>
                                  <a:pt x="65439" y="83416"/>
                                </a:lnTo>
                                <a:lnTo>
                                  <a:pt x="54399" y="83416"/>
                                </a:lnTo>
                                <a:lnTo>
                                  <a:pt x="54399" y="44104"/>
                                </a:lnTo>
                                <a:lnTo>
                                  <a:pt x="11040" y="44104"/>
                                </a:lnTo>
                                <a:lnTo>
                                  <a:pt x="11040" y="83416"/>
                                </a:lnTo>
                                <a:close/>
                              </a:path>
                            </a:pathLst>
                          </a:custGeom>
                          <a:solidFill>
                            <a:srgbClr val="FF0D0D"/>
                          </a:solidFill>
                        </wps:spPr>
                        <wps:bodyPr>
                          <a:prstTxWarp prst="textNoShape">
                            <a:avLst/>
                          </a:prstTxWarp>
                        </wps:bodyPr>
                      </wps:wsp>
                      <wps:wsp>
                        <wps:cNvPr id="1147" name="Freeform: Shape 1147"/>
                        <wps:cNvSpPr/>
                        <wps:spPr>
                          <a:xfrm>
                            <a:off x="1377304" y="1177492"/>
                            <a:ext cx="79782" cy="86323"/>
                          </a:xfrm>
                          <a:custGeom>
                            <a:avLst/>
                            <a:gdLst/>
                            <a:ahLst/>
                            <a:cxnLst/>
                            <a:rect l="l" t="t" r="r" b="b"/>
                            <a:pathLst>
                              <a:path w="79782" h="86323">
                                <a:moveTo>
                                  <a:pt x="0" y="44270"/>
                                </a:moveTo>
                                <a:cubicBezTo>
                                  <a:pt x="0" y="30427"/>
                                  <a:pt x="3716" y="19589"/>
                                  <a:pt x="11150" y="11757"/>
                                </a:cubicBezTo>
                                <a:cubicBezTo>
                                  <a:pt x="18583" y="3919"/>
                                  <a:pt x="28181" y="0"/>
                                  <a:pt x="39946" y="0"/>
                                </a:cubicBezTo>
                                <a:cubicBezTo>
                                  <a:pt x="47643" y="0"/>
                                  <a:pt x="54583" y="1839"/>
                                  <a:pt x="60766" y="5520"/>
                                </a:cubicBezTo>
                                <a:cubicBezTo>
                                  <a:pt x="66954" y="9200"/>
                                  <a:pt x="71667" y="14333"/>
                                  <a:pt x="74906" y="20920"/>
                                </a:cubicBezTo>
                                <a:cubicBezTo>
                                  <a:pt x="78150" y="27501"/>
                                  <a:pt x="79772" y="34962"/>
                                  <a:pt x="79773" y="43304"/>
                                </a:cubicBezTo>
                                <a:cubicBezTo>
                                  <a:pt x="79773" y="51762"/>
                                  <a:pt x="78064" y="59330"/>
                                  <a:pt x="74648" y="66010"/>
                                </a:cubicBezTo>
                                <a:cubicBezTo>
                                  <a:pt x="71238" y="72688"/>
                                  <a:pt x="66402" y="77745"/>
                                  <a:pt x="60140" y="81180"/>
                                </a:cubicBezTo>
                                <a:cubicBezTo>
                                  <a:pt x="53884" y="84608"/>
                                  <a:pt x="47134" y="86323"/>
                                  <a:pt x="39891" y="86323"/>
                                </a:cubicBezTo>
                                <a:cubicBezTo>
                                  <a:pt x="32034" y="86323"/>
                                  <a:pt x="25014" y="84427"/>
                                  <a:pt x="18832" y="80638"/>
                                </a:cubicBezTo>
                                <a:cubicBezTo>
                                  <a:pt x="12649" y="76841"/>
                                  <a:pt x="7963" y="71661"/>
                                  <a:pt x="4774" y="65099"/>
                                </a:cubicBezTo>
                                <a:cubicBezTo>
                                  <a:pt x="1591" y="58536"/>
                                  <a:pt x="0" y="51593"/>
                                  <a:pt x="0" y="44270"/>
                                </a:cubicBezTo>
                                <a:close/>
                                <a:moveTo>
                                  <a:pt x="11380" y="44445"/>
                                </a:moveTo>
                                <a:cubicBezTo>
                                  <a:pt x="11380" y="54497"/>
                                  <a:pt x="14081" y="62415"/>
                                  <a:pt x="19485" y="68199"/>
                                </a:cubicBezTo>
                                <a:cubicBezTo>
                                  <a:pt x="24895" y="73983"/>
                                  <a:pt x="31675" y="76875"/>
                                  <a:pt x="39826" y="76875"/>
                                </a:cubicBezTo>
                                <a:cubicBezTo>
                                  <a:pt x="48136" y="76875"/>
                                  <a:pt x="54975" y="73955"/>
                                  <a:pt x="60342" y="68116"/>
                                </a:cubicBezTo>
                                <a:cubicBezTo>
                                  <a:pt x="65708" y="62271"/>
                                  <a:pt x="68391" y="53982"/>
                                  <a:pt x="68392" y="43249"/>
                                </a:cubicBezTo>
                                <a:cubicBezTo>
                                  <a:pt x="68392" y="36459"/>
                                  <a:pt x="67245" y="30530"/>
                                  <a:pt x="64952" y="25465"/>
                                </a:cubicBezTo>
                                <a:cubicBezTo>
                                  <a:pt x="62657" y="20399"/>
                                  <a:pt x="59300" y="16473"/>
                                  <a:pt x="54878" y="13689"/>
                                </a:cubicBezTo>
                                <a:cubicBezTo>
                                  <a:pt x="50461" y="10898"/>
                                  <a:pt x="45503" y="9502"/>
                                  <a:pt x="40001" y="9503"/>
                                </a:cubicBezTo>
                                <a:cubicBezTo>
                                  <a:pt x="32187" y="9503"/>
                                  <a:pt x="25462" y="12189"/>
                                  <a:pt x="19826" y="17562"/>
                                </a:cubicBezTo>
                                <a:cubicBezTo>
                                  <a:pt x="14195" y="22928"/>
                                  <a:pt x="11379" y="31889"/>
                                  <a:pt x="11380" y="44445"/>
                                </a:cubicBezTo>
                                <a:close/>
                              </a:path>
                            </a:pathLst>
                          </a:custGeom>
                          <a:solidFill>
                            <a:srgbClr val="FF0D0D"/>
                          </a:solidFill>
                        </wps:spPr>
                        <wps:bodyPr>
                          <a:prstTxWarp prst="textNoShape">
                            <a:avLst/>
                          </a:prstTxWarp>
                        </wps:bodyPr>
                      </wps:wsp>
                      <wps:wsp>
                        <wps:cNvPr id="1148" name="Freeform: Shape 1148"/>
                        <wps:cNvSpPr/>
                        <wps:spPr>
                          <a:xfrm>
                            <a:off x="1469977" y="1177492"/>
                            <a:ext cx="65439" cy="83416"/>
                          </a:xfrm>
                          <a:custGeom>
                            <a:avLst/>
                            <a:gdLst/>
                            <a:ahLst/>
                            <a:cxnLst/>
                            <a:rect l="l" t="t" r="r" b="b"/>
                            <a:pathLst>
                              <a:path w="65439" h="83416">
                                <a:moveTo>
                                  <a:pt x="0" y="83416"/>
                                </a:moveTo>
                                <a:lnTo>
                                  <a:pt x="0" y="0"/>
                                </a:lnTo>
                                <a:lnTo>
                                  <a:pt x="11040" y="0"/>
                                </a:lnTo>
                                <a:lnTo>
                                  <a:pt x="11040" y="34260"/>
                                </a:lnTo>
                                <a:lnTo>
                                  <a:pt x="54399" y="34260"/>
                                </a:lnTo>
                                <a:lnTo>
                                  <a:pt x="54399" y="0"/>
                                </a:lnTo>
                                <a:lnTo>
                                  <a:pt x="65439" y="0"/>
                                </a:lnTo>
                                <a:lnTo>
                                  <a:pt x="65439" y="83416"/>
                                </a:lnTo>
                                <a:lnTo>
                                  <a:pt x="54399" y="83416"/>
                                </a:lnTo>
                                <a:lnTo>
                                  <a:pt x="54399" y="44104"/>
                                </a:lnTo>
                                <a:lnTo>
                                  <a:pt x="11040" y="44104"/>
                                </a:lnTo>
                                <a:lnTo>
                                  <a:pt x="11040" y="83416"/>
                                </a:lnTo>
                                <a:close/>
                              </a:path>
                            </a:pathLst>
                          </a:custGeom>
                          <a:solidFill>
                            <a:srgbClr val="FF0D0D"/>
                          </a:solidFill>
                        </wps:spPr>
                        <wps:bodyPr>
                          <a:prstTxWarp prst="textNoShape">
                            <a:avLst/>
                          </a:prstTxWarp>
                        </wps:bodyPr>
                      </wps:wsp>
                      <wps:wsp>
                        <wps:cNvPr id="1149" name="Freeform: Shape 1149"/>
                        <wps:cNvSpPr/>
                        <wps:spPr>
                          <a:xfrm>
                            <a:off x="1731520" y="972980"/>
                            <a:ext cx="79782" cy="86323"/>
                          </a:xfrm>
                          <a:custGeom>
                            <a:avLst/>
                            <a:gdLst/>
                            <a:ahLst/>
                            <a:cxnLst/>
                            <a:rect l="l" t="t" r="r" b="b"/>
                            <a:pathLst>
                              <a:path w="79782" h="86323">
                                <a:moveTo>
                                  <a:pt x="0" y="44270"/>
                                </a:moveTo>
                                <a:cubicBezTo>
                                  <a:pt x="0" y="30427"/>
                                  <a:pt x="3716" y="19589"/>
                                  <a:pt x="11150" y="11757"/>
                                </a:cubicBezTo>
                                <a:cubicBezTo>
                                  <a:pt x="18583" y="3919"/>
                                  <a:pt x="28181" y="0"/>
                                  <a:pt x="39946" y="0"/>
                                </a:cubicBezTo>
                                <a:cubicBezTo>
                                  <a:pt x="47643" y="0"/>
                                  <a:pt x="54583" y="1839"/>
                                  <a:pt x="60766" y="5520"/>
                                </a:cubicBezTo>
                                <a:cubicBezTo>
                                  <a:pt x="66954" y="9200"/>
                                  <a:pt x="71667" y="14333"/>
                                  <a:pt x="74906" y="20920"/>
                                </a:cubicBezTo>
                                <a:cubicBezTo>
                                  <a:pt x="78150" y="27501"/>
                                  <a:pt x="79772" y="34962"/>
                                  <a:pt x="79773" y="43304"/>
                                </a:cubicBezTo>
                                <a:cubicBezTo>
                                  <a:pt x="79773" y="51762"/>
                                  <a:pt x="78064" y="59330"/>
                                  <a:pt x="74648" y="66010"/>
                                </a:cubicBezTo>
                                <a:cubicBezTo>
                                  <a:pt x="71238" y="72688"/>
                                  <a:pt x="66402" y="77745"/>
                                  <a:pt x="60140" y="81180"/>
                                </a:cubicBezTo>
                                <a:cubicBezTo>
                                  <a:pt x="53884" y="84608"/>
                                  <a:pt x="47134" y="86323"/>
                                  <a:pt x="39891" y="86323"/>
                                </a:cubicBezTo>
                                <a:cubicBezTo>
                                  <a:pt x="32034" y="86323"/>
                                  <a:pt x="25014" y="84427"/>
                                  <a:pt x="18832" y="80638"/>
                                </a:cubicBezTo>
                                <a:cubicBezTo>
                                  <a:pt x="12649" y="76841"/>
                                  <a:pt x="7963" y="71661"/>
                                  <a:pt x="4774" y="65099"/>
                                </a:cubicBezTo>
                                <a:cubicBezTo>
                                  <a:pt x="1591" y="58536"/>
                                  <a:pt x="0" y="51593"/>
                                  <a:pt x="0" y="44270"/>
                                </a:cubicBezTo>
                                <a:close/>
                                <a:moveTo>
                                  <a:pt x="11380" y="44445"/>
                                </a:moveTo>
                                <a:cubicBezTo>
                                  <a:pt x="11380" y="54497"/>
                                  <a:pt x="14081" y="62415"/>
                                  <a:pt x="19485" y="68199"/>
                                </a:cubicBezTo>
                                <a:cubicBezTo>
                                  <a:pt x="24895" y="73983"/>
                                  <a:pt x="31675" y="76875"/>
                                  <a:pt x="39826" y="76875"/>
                                </a:cubicBezTo>
                                <a:cubicBezTo>
                                  <a:pt x="48136" y="76875"/>
                                  <a:pt x="54975" y="73955"/>
                                  <a:pt x="60342" y="68116"/>
                                </a:cubicBezTo>
                                <a:cubicBezTo>
                                  <a:pt x="65708" y="62271"/>
                                  <a:pt x="68391" y="53982"/>
                                  <a:pt x="68392" y="43249"/>
                                </a:cubicBezTo>
                                <a:cubicBezTo>
                                  <a:pt x="68392" y="36459"/>
                                  <a:pt x="67245" y="30530"/>
                                  <a:pt x="64952" y="25465"/>
                                </a:cubicBezTo>
                                <a:cubicBezTo>
                                  <a:pt x="62657" y="20399"/>
                                  <a:pt x="59300" y="16473"/>
                                  <a:pt x="54878" y="13689"/>
                                </a:cubicBezTo>
                                <a:cubicBezTo>
                                  <a:pt x="50461" y="10898"/>
                                  <a:pt x="45503" y="9502"/>
                                  <a:pt x="40001" y="9503"/>
                                </a:cubicBezTo>
                                <a:cubicBezTo>
                                  <a:pt x="32187" y="9503"/>
                                  <a:pt x="25462" y="12189"/>
                                  <a:pt x="19826" y="17562"/>
                                </a:cubicBezTo>
                                <a:cubicBezTo>
                                  <a:pt x="14195" y="22928"/>
                                  <a:pt x="11379" y="31889"/>
                                  <a:pt x="11380" y="44445"/>
                                </a:cubicBezTo>
                                <a:close/>
                              </a:path>
                            </a:pathLst>
                          </a:custGeom>
                          <a:solidFill>
                            <a:srgbClr val="FF0D0D"/>
                          </a:solidFill>
                        </wps:spPr>
                        <wps:bodyPr>
                          <a:prstTxWarp prst="textNoShape">
                            <a:avLst/>
                          </a:prstTxWarp>
                        </wps:bodyPr>
                      </wps:wsp>
                      <wps:wsp>
                        <wps:cNvPr id="1150" name="Freeform: Shape 1150"/>
                        <wps:cNvSpPr/>
                        <wps:spPr>
                          <a:xfrm>
                            <a:off x="1824193" y="972980"/>
                            <a:ext cx="65439" cy="83416"/>
                          </a:xfrm>
                          <a:custGeom>
                            <a:avLst/>
                            <a:gdLst/>
                            <a:ahLst/>
                            <a:cxnLst/>
                            <a:rect l="l" t="t" r="r" b="b"/>
                            <a:pathLst>
                              <a:path w="65439" h="83416">
                                <a:moveTo>
                                  <a:pt x="0" y="83416"/>
                                </a:moveTo>
                                <a:lnTo>
                                  <a:pt x="0" y="0"/>
                                </a:lnTo>
                                <a:lnTo>
                                  <a:pt x="11040" y="0"/>
                                </a:lnTo>
                                <a:lnTo>
                                  <a:pt x="11040" y="34260"/>
                                </a:lnTo>
                                <a:lnTo>
                                  <a:pt x="54399" y="34260"/>
                                </a:lnTo>
                                <a:lnTo>
                                  <a:pt x="54399" y="0"/>
                                </a:lnTo>
                                <a:lnTo>
                                  <a:pt x="65439" y="0"/>
                                </a:lnTo>
                                <a:lnTo>
                                  <a:pt x="65439" y="83416"/>
                                </a:lnTo>
                                <a:lnTo>
                                  <a:pt x="54399" y="83416"/>
                                </a:lnTo>
                                <a:lnTo>
                                  <a:pt x="54399" y="44104"/>
                                </a:lnTo>
                                <a:lnTo>
                                  <a:pt x="11040" y="44104"/>
                                </a:lnTo>
                                <a:lnTo>
                                  <a:pt x="11040" y="83416"/>
                                </a:lnTo>
                                <a:close/>
                              </a:path>
                            </a:pathLst>
                          </a:custGeom>
                          <a:solidFill>
                            <a:srgbClr val="FF0D0D"/>
                          </a:solidFill>
                        </wps:spPr>
                        <wps:bodyPr>
                          <a:prstTxWarp prst="textNoShape">
                            <a:avLst/>
                          </a:prstTxWarp>
                        </wps:bodyPr>
                      </wps:wsp>
                    </wpg:wgp>
                  </a:graphicData>
                </a:graphic>
              </wp:inline>
            </w:drawing>
          </mc:Choice>
          <mc:Fallback xmlns:wpsCustomData="http://www.wps.cn/officeDocument/2013/wpsCustomData">
            <w:pict>
              <v:group id="1173" filled="f" stroked="f" style="margin-left:0.0pt;margin-top:0.0pt;width:110.25pt;height:103.1pt;mso-wrap-distance-left:0.0pt;mso-wrap-distance-right:0.0pt;visibility:visible;" coordsize="1935353,1309536">
                <v:shape id="1174" coordsize="125787,72480" path="m125787,72480l0,0e" filled="f" stroked="t" style="position:absolute;left:708763;top:607320;width:125787;height:72480;z-index:2;mso-position-horizontal-relative:page;mso-position-vertical-relative:page;mso-width-relative:page;mso-height-relative:page;visibility:visible;">
                  <v:stroke endcap="round" weight="0.6pt"/>
                  <v:fill/>
                  <v:path textboxrect="0,0,125787,72480"/>
                </v:shape>
                <v:shape id="1175" coordsize="125786,72480" path="m0,72480l125786,0e" filled="f" stroked="t" style="position:absolute;left:937192;top:607320;width:125786;height:72480;z-index:3;mso-position-horizontal-relative:page;mso-position-vertical-relative:page;mso-width-relative:page;mso-height-relative:page;visibility:visible;">
                  <v:stroke endcap="round" weight="0.6pt"/>
                  <v:fill/>
                  <v:path textboxrect="0,0,125786,72480"/>
                </v:shape>
                <v:shape id="1176" coordsize="125787,72625" path="m125787,0l0,72625e" filled="f" stroked="t" style="position:absolute;left:1062978;top:330183;width:125787;height:72625;z-index:4;mso-position-horizontal-relative:page;mso-position-vertical-relative:page;mso-width-relative:page;mso-height-relative:page;visibility:visible;">
                  <v:stroke endcap="round" weight="0.6pt"/>
                  <v:fill/>
                  <v:path textboxrect="0,0,125787,72625"/>
                </v:shape>
                <v:shape id="1177" coordsize="1648,149921" path="m1648,0l0,149921e" filled="f" stroked="t" style="position:absolute;left:525928;top:143473;width:1648;height:149921;z-index:5;mso-position-horizontal-relative:page;mso-position-vertical-relative:page;mso-width-relative:page;mso-height-relative:page;visibility:visible;">
                  <v:stroke endcap="round" weight="0.6pt"/>
                  <v:fill/>
                  <v:path textboxrect="0,0,1648,149921"/>
                </v:shape>
                <v:shape id="1178" coordsize="0,160638" path="m0,0l0,160638e" filled="f" stroked="t" style="position:absolute;left:867308;top:150631;width:0;height:160638;z-index:6;mso-position-horizontal-relative:page;mso-position-vertical-relative:page;mso-width-relative:page;mso-height-relative:page;visibility:visible;">
                  <v:stroke endcap="round" weight="0.6pt"/>
                  <v:fill/>
                  <v:path textboxrect="0,0,0,160638"/>
                </v:shape>
                <v:shape id="1179" coordsize="0,160638" path="m0,0l0,160638e" filled="f" stroked="t" style="position:absolute;left:904434;top:150631;width:0;height:160638;z-index:7;mso-position-horizontal-relative:page;mso-position-vertical-relative:page;mso-width-relative:page;mso-height-relative:page;visibility:visible;">
                  <v:stroke endcap="round" weight="0.6pt"/>
                  <v:fill/>
                  <v:path textboxrect="0,0,0,160638"/>
                </v:shape>
                <v:shape id="1180" coordsize="125377,72846" path="m0,72846l125377,0e" filled="f" stroked="t" style="position:absolute;left:215262;top:611615;width:125377;height:72846;z-index:8;mso-position-horizontal-relative:page;mso-position-vertical-relative:page;mso-width-relative:page;mso-height-relative:page;visibility:visible;">
                  <v:stroke endcap="round" weight="0.6pt"/>
                  <v:fill/>
                  <v:path textboxrect="0,0,125377,72846"/>
                </v:shape>
                <v:shape id="1181" coordsize="0,149921" path="m0,149921l0,0e" filled="f" stroked="t" style="position:absolute;left:1417195;top:1016141;width:0;height:149921;z-index:9;mso-position-horizontal-relative:page;mso-position-vertical-relative:page;mso-width-relative:page;mso-height-relative:page;visibility:visible;">
                  <v:stroke endcap="round" weight="0.6pt"/>
                  <v:fill/>
                  <v:path textboxrect="0,0,0,149921"/>
                </v:shape>
                <v:shape id="1182" coordsize="125787,72625" path="m125787,72625l0,0e" filled="f" stroked="t" style="position:absolute;left:1594302;top:913885;width:125787;height:72625;z-index:10;mso-position-horizontal-relative:page;mso-position-vertical-relative:page;mso-width-relative:page;mso-height-relative:page;visibility:visible;">
                  <v:stroke endcap="round" weight="0.6pt"/>
                  <v:fill/>
                  <v:path textboxrect="0,0,125787,72625"/>
                </v:shape>
                <v:shape id="1183" coordsize="0,204511" path="m0,0l0,204511e" filled="f" stroked="t" style="position:absolute;left:708763;top:402809;width:0;height:204511;z-index:11;mso-position-horizontal-relative:page;mso-position-vertical-relative:page;mso-width-relative:page;mso-height-relative:page;visibility:visible;">
                  <v:stroke endcap="round" weight="0.6pt"/>
                  <v:fill/>
                  <v:path textboxrect="0,0,0,204511"/>
                </v:shape>
                <v:shape id="1184" coordsize="177108,102256" path="m0,102256l177108,0e" filled="f" stroked="t" style="position:absolute;left:708763;top:300552;width:177108;height:102256;z-index:12;mso-position-horizontal-relative:page;mso-position-vertical-relative:page;mso-width-relative:page;mso-height-relative:page;visibility:visible;">
                  <v:stroke endcap="round" weight="0.6pt"/>
                  <v:fill/>
                  <v:path textboxrect="0,0,177108,102256"/>
                </v:shape>
                <v:shape id="1185" coordsize="182834,109414" path="m182834,109414l0,0e" filled="f" stroked="t" style="position:absolute;left:525928;top:293394;width:182834;height:109414;z-index:13;mso-position-horizontal-relative:page;mso-position-vertical-relative:page;mso-width-relative:page;mso-height-relative:page;visibility:visible;">
                  <v:stroke endcap="round" weight="0.6pt"/>
                  <v:fill/>
                  <v:path textboxrect="0,0,182834,109414"/>
                </v:shape>
                <v:shape id="1186" coordsize="145654,87164" path="m145654,87164l0,0e" filled="f" stroked="t" style="position:absolute;left:525538;top:336426;width:145654;height:87164;z-index:14;mso-position-horizontal-relative:page;mso-position-vertical-relative:page;mso-width-relative:page;mso-height-relative:page;visibility:visible;">
                  <v:stroke endcap="round" weight="0.6pt"/>
                  <v:fill/>
                  <v:path textboxrect="0,0,145654,87164"/>
                </v:shape>
                <v:shape id="1187" coordsize="182834,109210" path="m182834,0l0,109210e" filled="f" stroked="t" style="position:absolute;left:525928;top:607320;width:182834;height:109210;z-index:15;mso-position-horizontal-relative:page;mso-position-vertical-relative:page;mso-width-relative:page;mso-height-relative:page;visibility:visible;">
                  <v:stroke endcap="round" weight="0.6pt"/>
                  <v:fill/>
                  <v:path textboxrect="0,0,182834,109210"/>
                </v:shape>
                <v:shape id="1188" coordsize="145656,87003" path="m145656,0l0,87003e" filled="f" stroked="t" style="position:absolute;left:525538;top:586516;width:145656;height:87003;z-index:16;mso-position-horizontal-relative:page;mso-position-vertical-relative:page;mso-width-relative:page;mso-height-relative:page;visibility:visible;">
                  <v:stroke endcap="round" weight="0.6pt"/>
                  <v:fill/>
                  <v:path textboxrect="0,0,145656,87003"/>
                </v:shape>
                <v:shape id="1189" coordsize="177108,102052" path="m0,0l177108,102052e" filled="f" stroked="t" style="position:absolute;left:1062978;top:607320;width:177108;height:102052;z-index:17;mso-position-horizontal-relative:page;mso-position-vertical-relative:page;mso-width-relative:page;mso-height-relative:page;visibility:visible;">
                  <v:stroke endcap="round" weight="0.6pt"/>
                  <v:fill/>
                  <v:path textboxrect="0,0,177108,102052"/>
                </v:shape>
                <v:shape id="1190" coordsize="0,204511" path="m0,204511l0,0e" filled="f" stroked="t" style="position:absolute;left:1062978;top:402809;width:0;height:204511;z-index:18;mso-position-horizontal-relative:page;mso-position-vertical-relative:page;mso-width-relative:page;mso-height-relative:page;visibility:visible;">
                  <v:stroke endcap="round" weight="0.6pt"/>
                  <v:fill/>
                  <v:path textboxrect="0,0,0,204511"/>
                </v:shape>
                <v:shape id="1191" coordsize="0,161641" path="m0,161641l0,0e" filled="f" stroked="t" style="position:absolute;left:1025852;top:424232;width:0;height:161641;z-index:19;mso-position-horizontal-relative:page;mso-position-vertical-relative:page;mso-width-relative:page;mso-height-relative:page;visibility:visible;">
                  <v:stroke endcap="round" weight="0.6pt"/>
                  <v:fill/>
                  <v:path textboxrect="0,0,0,161641"/>
                </v:shape>
                <v:shape id="1192" coordsize="0,204511" path="m0,0l0,204511e" filled="f" stroked="t" style="position:absolute;left:1240087;top:709373;width:0;height:204511;z-index:20;mso-position-horizontal-relative:page;mso-position-vertical-relative:page;mso-width-relative:page;mso-height-relative:page;visibility:visible;">
                  <v:stroke endcap="round" weight="0.6pt"/>
                  <v:fill/>
                  <v:path textboxrect="0,0,0,204511"/>
                </v:shape>
                <v:shape id="1193" coordsize="0,161641" path="m0,0l0,161641e" filled="f" stroked="t" style="position:absolute;left:1277213;top:730820;width:0;height:161641;z-index:21;mso-position-horizontal-relative:page;mso-position-vertical-relative:page;mso-width-relative:page;mso-height-relative:page;visibility:visible;">
                  <v:stroke endcap="round" weight="0.6pt"/>
                  <v:fill/>
                  <v:path textboxrect="0,0,0,161641"/>
                </v:shape>
                <v:shape id="1194" coordsize="177108,102052" path="m0,102052l177108,0e" filled="f" stroked="t" style="position:absolute;left:1240087;top:607320;width:177108;height:102052;z-index:22;mso-position-horizontal-relative:page;mso-position-vertical-relative:page;mso-width-relative:page;mso-height-relative:page;visibility:visible;">
                  <v:stroke endcap="round" weight="0.6pt"/>
                  <v:fill/>
                  <v:path textboxrect="0,0,177108,102052"/>
                </v:shape>
                <v:shape id="1195" coordsize="177107,102256" path="m177107,102256l0,0e" filled="f" stroked="t" style="position:absolute;left:885871;top:300552;width:177107;height:102256;z-index:23;mso-position-horizontal-relative:page;mso-position-vertical-relative:page;mso-width-relative:page;mso-height-relative:page;visibility:visible;">
                  <v:stroke endcap="round" weight="0.6pt"/>
                  <v:fill/>
                  <v:path textboxrect="0,0,177107,102256"/>
                </v:shape>
                <v:shape id="1196" coordsize="185288,105119" path="m185288,0l0,105119e" filled="f" stroked="t" style="position:absolute;left:340640;top:293394;width:185288;height:105119;z-index:24;mso-position-horizontal-relative:page;mso-position-vertical-relative:page;mso-width-relative:page;mso-height-relative:page;visibility:visible;">
                  <v:stroke endcap="round" weight="0.6pt"/>
                  <v:fill/>
                  <v:path textboxrect="0,0,185288,105119"/>
                </v:shape>
                <v:shape id="1197" coordsize="185288,104915" path="m185288,104915l0,0e" filled="f" stroked="t" style="position:absolute;left:340640;top:611615;width:185288;height:104915;z-index:25;mso-position-horizontal-relative:page;mso-position-vertical-relative:page;mso-width-relative:page;mso-height-relative:page;visibility:visible;">
                  <v:stroke endcap="round" weight="0.6pt"/>
                  <v:fill/>
                  <v:path textboxrect="0,0,185288,104915"/>
                </v:shape>
                <v:shape id="1198" coordsize="0,213101" path="m0,213101l0,0e" filled="f" stroked="t" style="position:absolute;left:340640;top:398514;width:0;height:213101;z-index:26;mso-position-horizontal-relative:page;mso-position-vertical-relative:page;mso-width-relative:page;mso-height-relative:page;visibility:visible;">
                  <v:stroke endcap="round" weight="0.6pt"/>
                  <v:fill/>
                  <v:path textboxrect="0,0,0,213101"/>
                </v:shape>
                <v:shape id="1199" coordsize="0,169955" path="m0,169955l0,0e" filled="f" stroked="t" style="position:absolute;left:377766;top:420075;width:0;height:169955;z-index:27;mso-position-horizontal-relative:page;mso-position-vertical-relative:page;mso-width-relative:page;mso-height-relative:page;visibility:visible;">
                  <v:stroke endcap="round" weight="0.6pt"/>
                  <v:fill/>
                  <v:path textboxrect="0,0,0,169955"/>
                </v:shape>
                <v:shape id="1200" coordsize="177108,102256" path="m0,0l177108,102256e" filled="f" stroked="t" style="position:absolute;left:1240087;top:913885;width:177108;height:102256;z-index:28;mso-position-horizontal-relative:page;mso-position-vertical-relative:page;mso-width-relative:page;mso-height-relative:page;visibility:visible;">
                  <v:stroke endcap="round" weight="0.6pt"/>
                  <v:fill/>
                  <v:path textboxrect="0,0,177108,102256"/>
                </v:shape>
                <v:shape id="1201" coordsize="177107,102052" path="m0,0l177107,102052e" filled="f" stroked="t" style="position:absolute;left:1417195;top:607320;width:177107;height:102052;z-index:29;mso-position-horizontal-relative:page;mso-position-vertical-relative:page;mso-width-relative:page;mso-height-relative:page;visibility:visible;">
                  <v:stroke endcap="round" weight="0.6pt"/>
                  <v:fill/>
                  <v:path textboxrect="0,0,177107,102052"/>
                </v:shape>
                <v:shape id="1202" coordsize="139973,80655" path="m0,0l139973,80655e" filled="f" stroked="t" style="position:absolute;left:1417195;top:650169;width:139973;height:80655;z-index:30;mso-position-horizontal-relative:page;mso-position-vertical-relative:page;mso-width-relative:page;mso-height-relative:page;visibility:visible;">
                  <v:stroke endcap="round" weight="0.6pt"/>
                  <v:fill/>
                  <v:path textboxrect="0,0,139973,80655"/>
                </v:shape>
                <v:shape id="1203" coordsize="177107,102256" path="m0,102256l177107,0e" filled="f" stroked="t" style="position:absolute;left:1417195;top:913885;width:177107;height:102256;z-index:31;mso-position-horizontal-relative:page;mso-position-vertical-relative:page;mso-width-relative:page;mso-height-relative:page;visibility:visible;">
                  <v:stroke endcap="round" weight="0.6pt"/>
                  <v:fill/>
                  <v:path textboxrect="0,0,177107,102256"/>
                </v:shape>
                <v:shape id="1204" coordsize="139971,80815" path="m0,80815l139971,0e" filled="f" stroked="t" style="position:absolute;left:1417195;top:892456;width:139971;height:80815;z-index:32;mso-position-horizontal-relative:page;mso-position-vertical-relative:page;mso-width-relative:page;mso-height-relative:page;visibility:visible;">
                  <v:stroke endcap="round" weight="0.6pt"/>
                  <v:fill/>
                  <v:path textboxrect="0,0,139971,80815"/>
                </v:shape>
                <v:shape id="1205" coordsize="0,204511" path="m0,0l0,204511e" filled="f" stroked="t" style="position:absolute;left:1594302;top:709373;width:0;height:204511;z-index:33;mso-position-horizontal-relative:page;mso-position-vertical-relative:page;mso-width-relative:page;mso-height-relative:page;visibility:visible;">
                  <v:stroke endcap="round" weight="0.6pt"/>
                  <v:fill/>
                  <v:path textboxrect="0,0,0,204511"/>
                </v:shape>
                <v:shape id="1206" coordsize="79782,86323" path="m0,44270c0,30427,3716,19589,11150,11757c18583,3919,28181,0,39946,0c47643,0,54583,1839,60766,5520c66954,9200,71667,14333,74906,20920c78150,27501,79772,34962,79773,43304c79773,51762,78064,59330,74648,66010c71238,72688,66402,77745,60140,81180c53884,84608,47134,86323,39891,86323c32034,86323,25014,84427,18832,80638c12649,76841,7963,71661,4774,65099c1591,58536,0,51593,0,44270xm11380,44445c11380,54497,14081,62415,19485,68199c24895,73983,31675,76875,39826,76875c48136,76875,54975,73955,60342,68116c65708,62271,68391,53982,68392,43249c68392,36459,67245,30530,64952,25465c62657,20399,59300,16473,54878,13689c50461,10898,45503,9502,40001,9503c32187,9503,25462,12189,19826,17562c14195,22928,11379,31889,11380,44445xe" fillcolor="#ff0d0d" stroked="f" style="position:absolute;left:845980;top:666211;width:79782;height:86323;z-index:34;mso-position-horizontal-relative:page;mso-position-vertical-relative:page;mso-width-relative:page;mso-height-relative:page;visibility:visible;">
                  <v:fill/>
                  <v:path textboxrect="0,0,79782,86323"/>
                </v:shape>
                <v:shape id="1207" coordsize="79782,86323" path="m0,44270c0,30427,3716,19589,11150,11757c18583,3919,28181,0,39946,0c47643,0,54583,1839,60766,5520c66954,9200,71667,14333,74906,20920c78150,27501,79772,34962,79773,43304c79773,51762,78064,59330,74648,66010c71238,72688,66402,77745,60140,81180c53884,84608,47134,86323,39891,86323c32034,86323,25014,84427,18832,80638c12649,76841,7963,71661,4774,65099c1591,58536,0,51593,0,44270xm11380,44445c11380,54497,14081,62415,19485,68199c24895,73983,31675,76875,39826,76875c48136,76875,54975,73955,60342,68116c65708,62271,68391,53982,68392,43249c68392,36459,67245,30530,64952,25465c62657,20399,59300,16473,54878,13689c50461,10898,45503,9502,40001,9503c32187,9503,25462,12189,19826,17562c14195,22928,11379,31889,11380,44445xe" fillcolor="#ff0d0d" stroked="f" style="position:absolute;left:1200196;top:257390;width:79782;height:86323;z-index:35;mso-position-horizontal-relative:page;mso-position-vertical-relative:page;mso-width-relative:page;mso-height-relative:page;visibility:visible;">
                  <v:fill/>
                  <v:path textboxrect="0,0,79782,86323"/>
                </v:shape>
                <v:shape id="1208" coordsize="65439,83416" path="m0,83416l0,0l11040,0l11040,34260l54399,34260l54399,0l65439,0l65439,83416l54399,83416l54399,44104l11040,44104l11040,83416xe" fillcolor="#ff0d0d" stroked="f" style="position:absolute;left:1292869;top:257390;width:65439;height:83416;z-index:36;mso-position-horizontal-relative:page;mso-position-vertical-relative:page;mso-width-relative:page;mso-height-relative:page;visibility:visible;">
                  <v:fill/>
                  <v:path textboxrect="0,0,65439,83416"/>
                </v:shape>
                <v:shape id="1209" coordsize="79782,86323" path="m0,44270c0,30427,3716,19589,11150,11757c18583,3919,28181,0,39946,0c47643,0,54583,1839,60766,5520c66954,9200,71667,14333,74906,20920c78150,27501,79772,34962,79773,43304c79773,51762,78064,59330,74648,66010c71238,72688,66402,77745,60140,81180c53884,84608,47134,86323,39891,86323c32034,86323,25014,84427,18832,80638c12649,76841,7963,71661,4774,65099c1591,58536,0,51593,0,44270xm11380,44445c11380,54497,14081,62415,19485,68199c24895,73983,31675,76875,39826,76875c48136,76875,54975,73955,60342,68116c65708,62271,68391,53982,68392,43249c68392,36459,67245,30530,64952,25465c62657,20399,59300,16473,54878,13689c50461,10898,45503,9502,40001,9503c32187,9503,25462,12189,19826,17562c14195,22928,11379,31889,11380,44445xe" fillcolor="#ff0d0d" stroked="f" style="position:absolute;left:488287;top:45720;width:79782;height:86323;z-index:37;mso-position-horizontal-relative:page;mso-position-vertical-relative:page;mso-width-relative:page;mso-height-relative:page;visibility:visible;">
                  <v:fill/>
                  <v:path textboxrect="0,0,79782,86323"/>
                </v:shape>
                <v:shape id="1210" coordsize="65439,83416" path="m0,83416l0,0l11040,0l11040,34260l54399,34260l54399,0l65439,0l65439,83416l54399,83416l54399,44104l11040,44104l11040,83416xe" fillcolor="#ff0d0d" stroked="f" style="position:absolute;left:580960;top:45720;width:65439;height:83416;z-index:38;mso-position-horizontal-relative:page;mso-position-vertical-relative:page;mso-width-relative:page;mso-height-relative:page;visibility:visible;">
                  <v:fill/>
                  <v:path textboxrect="0,0,65439,83416"/>
                </v:shape>
                <v:shape id="1211" coordsize="79782,86323" path="m0,44270c0,30427,3716,19589,11150,11757c18583,3919,28181,0,39946,0c47643,0,54583,1839,60766,5520c66954,9200,71667,14333,74906,20920c78150,27501,79772,34962,79773,43304c79773,51762,78064,59330,74648,66010c71238,72688,66402,77745,60140,81180c53884,84608,47134,86323,39891,86323c32034,86323,25014,84427,18832,80638c12649,76841,7963,71661,4774,65099c1591,58536,0,51593,0,44270xm11380,44445c11380,54497,14081,62415,19485,68199c24895,73983,31675,76875,39826,76875c48136,76875,54975,73955,60342,68116c65708,62271,68391,53982,68392,43249c68392,36459,67245,30530,64952,25465c62657,20399,59300,16473,54878,13689c50461,10898,45503,9502,40001,9503c32187,9503,25462,12189,19826,17562c14195,22928,11379,31889,11380,44445xe" fillcolor="#ff0d0d" stroked="f" style="position:absolute;left:845980;top:52877;width:79782;height:86323;z-index:39;mso-position-horizontal-relative:page;mso-position-vertical-relative:page;mso-width-relative:page;mso-height-relative:page;visibility:visible;">
                  <v:fill/>
                  <v:path textboxrect="0,0,79782,86323"/>
                </v:shape>
                <v:shape id="1212" coordsize="79782,86323" path="m0,44270c0,30427,3716,19589,11150,11757c18583,3919,28181,0,39946,0c47643,0,54583,1839,60766,5520c66954,9200,71667,14333,74906,20920c78150,27501,79772,34962,79773,43304c79773,51762,78064,59330,74648,66010c71238,72688,66402,77745,60140,81180c53884,84608,47134,86323,39891,86323c32034,86323,25014,84427,18832,80638c12649,76841,7963,71661,4774,65099c1591,58536,0,51593,0,44270xm11380,44445c11380,54497,14081,62415,19485,68199c24895,73983,31675,76875,39826,76875c48136,76875,54975,73955,60342,68116c65708,62271,68391,53982,68392,43249c68392,36459,67245,30530,64952,25465c62657,20399,59300,16473,54878,13689c50461,10898,45503,9502,40001,9503c32187,9503,25462,12189,19826,17562c14195,22928,11379,31889,11380,44445xe" fillcolor="#ff0d0d" stroked="f" style="position:absolute;left:124050;top:671119;width:79782;height:86323;z-index:40;mso-position-horizontal-relative:page;mso-position-vertical-relative:page;mso-width-relative:page;mso-height-relative:page;visibility:visible;">
                  <v:fill/>
                  <v:path textboxrect="0,0,79782,86323"/>
                </v:shape>
                <v:shape id="1213" coordsize="65439,83416" path="m0,83416l0,0l11040,0l11040,34260l54399,34260l54399,0l65439,0l65439,83416l54399,83416l54399,44104l11040,44104l11040,83416xe" fillcolor="#ff0d0d" stroked="f" style="position:absolute;left:45720;top:671119;width:65439;height:83416;z-index:41;mso-position-horizontal-relative:page;mso-position-vertical-relative:page;mso-width-relative:page;mso-height-relative:page;visibility:visible;">
                  <v:fill/>
                  <v:path textboxrect="0,0,65439,83416"/>
                </v:shape>
                <v:shape id="1214" coordsize="79782,86323" path="m0,44270c0,30427,3716,19589,11150,11757c18583,3919,28181,0,39946,0c47643,0,54583,1839,60766,5520c66954,9200,71667,14333,74906,20920c78150,27501,79772,34962,79773,43304c79773,51762,78064,59330,74648,66010c71238,72688,66402,77745,60140,81180c53884,84608,47134,86323,39891,86323c32034,86323,25014,84427,18832,80638c12649,76841,7963,71661,4774,65099c1591,58536,0,51593,0,44270xm11380,44445c11380,54497,14081,62415,19485,68199c24895,73983,31675,76875,39826,76875c48136,76875,54975,73955,60342,68116c65708,62271,68391,53982,68392,43249c68392,36459,67245,30530,64952,25465c62657,20399,59300,16473,54878,13689c50461,10898,45503,9502,40001,9503c32187,9503,25462,12189,19826,17562c14195,22928,11379,31889,11380,44445xe" fillcolor="#ff0d0d" stroked="f" style="position:absolute;left:1377304;top:1177492;width:79782;height:86323;z-index:42;mso-position-horizontal-relative:page;mso-position-vertical-relative:page;mso-width-relative:page;mso-height-relative:page;visibility:visible;">
                  <v:fill/>
                  <v:path textboxrect="0,0,79782,86323"/>
                </v:shape>
                <v:shape id="1215" coordsize="65439,83416" path="m0,83416l0,0l11040,0l11040,34260l54399,34260l54399,0l65439,0l65439,83416l54399,83416l54399,44104l11040,44104l11040,83416xe" fillcolor="#ff0d0d" stroked="f" style="position:absolute;left:1469977;top:1177492;width:65439;height:83416;z-index:43;mso-position-horizontal-relative:page;mso-position-vertical-relative:page;mso-width-relative:page;mso-height-relative:page;visibility:visible;">
                  <v:fill/>
                  <v:path textboxrect="0,0,65439,83416"/>
                </v:shape>
                <v:shape id="1216" coordsize="79782,86323" path="m0,44270c0,30427,3716,19589,11150,11757c18583,3919,28181,0,39946,0c47643,0,54583,1839,60766,5520c66954,9200,71667,14333,74906,20920c78150,27501,79772,34962,79773,43304c79773,51762,78064,59330,74648,66010c71238,72688,66402,77745,60140,81180c53884,84608,47134,86323,39891,86323c32034,86323,25014,84427,18832,80638c12649,76841,7963,71661,4774,65099c1591,58536,0,51593,0,44270xm11380,44445c11380,54497,14081,62415,19485,68199c24895,73983,31675,76875,39826,76875c48136,76875,54975,73955,60342,68116c65708,62271,68391,53982,68392,43249c68392,36459,67245,30530,64952,25465c62657,20399,59300,16473,54878,13689c50461,10898,45503,9502,40001,9503c32187,9503,25462,12189,19826,17562c14195,22928,11379,31889,11380,44445xe" fillcolor="#ff0d0d" stroked="f" style="position:absolute;left:1731520;top:972980;width:79782;height:86323;z-index:44;mso-position-horizontal-relative:page;mso-position-vertical-relative:page;mso-width-relative:page;mso-height-relative:page;visibility:visible;">
                  <v:fill/>
                  <v:path textboxrect="0,0,79782,86323"/>
                </v:shape>
                <v:shape id="1217" coordsize="65439,83416" path="m0,83416l0,0l11040,0l11040,34260l54399,34260l54399,0l65439,0l65439,83416l54399,83416l54399,44104l11040,44104l11040,83416xe" fillcolor="#ff0d0d" stroked="f" style="position:absolute;left:1824193;top:972980;width:65439;height:83416;z-index:45;mso-position-horizontal-relative:page;mso-position-vertical-relative:page;mso-width-relative:page;mso-height-relative:page;visibility:visible;">
                  <v:fill/>
                  <v:path textboxrect="0,0,65439,83416"/>
                </v:shape>
                <w10:anchorlock/>
                <v:fill rotate="true"/>
              </v:group>
            </w:pict>
          </mc:Fallback>
        </mc:AlternateContent>
      </w:r>
    </w:p>
    <w:p w14:paraId="7C17B0BF" w14:textId="77777777" w:rsidR="00911441" w:rsidRDefault="00AB5CEF">
      <w:pPr>
        <w:spacing w:line="360" w:lineRule="auto"/>
        <w:jc w:val="center"/>
      </w:pPr>
      <w:r>
        <w:rPr>
          <w:rFonts w:ascii="Times New Roman" w:hAnsi="Times New Roman" w:cs="Times New Roman"/>
          <w:sz w:val="24"/>
          <w:szCs w:val="28"/>
        </w:rPr>
        <w:t>Withaferin A</w:t>
      </w:r>
      <w:r>
        <w:tab/>
      </w:r>
      <w:r>
        <w:tab/>
      </w:r>
      <w:r>
        <w:tab/>
      </w:r>
      <w:r>
        <w:tab/>
      </w:r>
      <w:r>
        <w:tab/>
        <w:t xml:space="preserve">                  </w:t>
      </w:r>
      <w:r>
        <w:tab/>
      </w:r>
      <w:r>
        <w:rPr>
          <w:rFonts w:ascii="Times New Roman" w:hAnsi="Times New Roman" w:cs="Times New Roman"/>
          <w:sz w:val="24"/>
          <w:szCs w:val="28"/>
        </w:rPr>
        <w:t>Quercetin</w:t>
      </w:r>
    </w:p>
    <w:p w14:paraId="33E47D28" w14:textId="77777777" w:rsidR="00911441" w:rsidRDefault="00AB5CEF">
      <w:pPr>
        <w:spacing w:line="360" w:lineRule="auto"/>
        <w:jc w:val="both"/>
      </w:pPr>
      <w:r>
        <w:rPr>
          <w:noProof/>
        </w:rPr>
        <w:lastRenderedPageBreak/>
        <mc:AlternateContent>
          <mc:Choice Requires="wpg">
            <w:drawing>
              <wp:inline distT="0" distB="0" distL="0" distR="0" wp14:anchorId="4BFAC8BB" wp14:editId="6EF37AF5">
                <wp:extent cx="1870075" cy="2681605"/>
                <wp:effectExtent l="0" t="0" r="0" b="0"/>
                <wp:docPr id="1219" name="Group 27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70075" cy="2681605"/>
                          <a:chOff x="0" y="0"/>
                          <a:chExt cx="1869909" cy="2681877"/>
                        </a:xfrm>
                      </wpg:grpSpPr>
                      <wps:wsp>
                        <wps:cNvPr id="1151" name="Freeform: Shape 1151"/>
                        <wps:cNvSpPr/>
                        <wps:spPr>
                          <a:xfrm>
                            <a:off x="603200" y="2364992"/>
                            <a:ext cx="95212" cy="123050"/>
                          </a:xfrm>
                          <a:custGeom>
                            <a:avLst/>
                            <a:gdLst/>
                            <a:ahLst/>
                            <a:cxnLst/>
                            <a:rect l="l" t="t" r="r" b="b"/>
                            <a:pathLst>
                              <a:path w="95212" h="123050">
                                <a:moveTo>
                                  <a:pt x="95212" y="123050"/>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52" name="Freeform: Shape 1152"/>
                        <wps:cNvSpPr/>
                        <wps:spPr>
                          <a:xfrm>
                            <a:off x="795161" y="2404957"/>
                            <a:ext cx="125815" cy="98160"/>
                          </a:xfrm>
                          <a:custGeom>
                            <a:avLst/>
                            <a:gdLst/>
                            <a:ahLst/>
                            <a:cxnLst/>
                            <a:rect l="l" t="t" r="r" b="b"/>
                            <a:pathLst>
                              <a:path w="125815" h="98160">
                                <a:moveTo>
                                  <a:pt x="0" y="98160"/>
                                </a:moveTo>
                                <a:lnTo>
                                  <a:pt x="125815"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53" name="Freeform: Shape 1153"/>
                        <wps:cNvSpPr/>
                        <wps:spPr>
                          <a:xfrm>
                            <a:off x="780775" y="2184962"/>
                            <a:ext cx="163509" cy="41771"/>
                          </a:xfrm>
                          <a:custGeom>
                            <a:avLst/>
                            <a:gdLst/>
                            <a:ahLst/>
                            <a:cxnLst/>
                            <a:rect l="l" t="t" r="r" b="b"/>
                            <a:pathLst>
                              <a:path w="163509" h="41771">
                                <a:moveTo>
                                  <a:pt x="0" y="41771"/>
                                </a:moveTo>
                                <a:lnTo>
                                  <a:pt x="158113" y="0"/>
                                </a:lnTo>
                                <a:lnTo>
                                  <a:pt x="160811" y="19355"/>
                                </a:lnTo>
                                <a:lnTo>
                                  <a:pt x="163509" y="38711"/>
                                </a:lnTo>
                                <a:close/>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1154" name="Freeform: Shape 1154"/>
                        <wps:cNvSpPr/>
                        <wps:spPr>
                          <a:xfrm>
                            <a:off x="1012930" y="2253391"/>
                            <a:ext cx="41294" cy="127503"/>
                          </a:xfrm>
                          <a:custGeom>
                            <a:avLst/>
                            <a:gdLst/>
                            <a:ahLst/>
                            <a:cxnLst/>
                            <a:rect l="l" t="t" r="r" b="b"/>
                            <a:pathLst>
                              <a:path w="41294" h="127503">
                                <a:moveTo>
                                  <a:pt x="0" y="0"/>
                                </a:moveTo>
                                <a:lnTo>
                                  <a:pt x="41294" y="127503"/>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55" name="Freeform: Shape 1155"/>
                        <wps:cNvSpPr/>
                        <wps:spPr>
                          <a:xfrm>
                            <a:off x="947549" y="1921487"/>
                            <a:ext cx="150916" cy="84166"/>
                          </a:xfrm>
                          <a:custGeom>
                            <a:avLst/>
                            <a:gdLst/>
                            <a:ahLst/>
                            <a:cxnLst/>
                            <a:rect l="l" t="t" r="r" b="b"/>
                            <a:pathLst>
                              <a:path w="150916" h="84166">
                                <a:moveTo>
                                  <a:pt x="0" y="0"/>
                                </a:moveTo>
                                <a:lnTo>
                                  <a:pt x="150916" y="48735"/>
                                </a:lnTo>
                                <a:lnTo>
                                  <a:pt x="142665" y="66451"/>
                                </a:lnTo>
                                <a:lnTo>
                                  <a:pt x="134413" y="84166"/>
                                </a:lnTo>
                                <a:close/>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1156" name="Freeform: Shape 1156"/>
                        <wps:cNvSpPr/>
                        <wps:spPr>
                          <a:xfrm>
                            <a:off x="1196325" y="1995820"/>
                            <a:ext cx="139622" cy="12196"/>
                          </a:xfrm>
                          <a:custGeom>
                            <a:avLst/>
                            <a:gdLst/>
                            <a:ahLst/>
                            <a:cxnLst/>
                            <a:rect l="l" t="t" r="r" b="b"/>
                            <a:pathLst>
                              <a:path w="139622" h="12196">
                                <a:moveTo>
                                  <a:pt x="0" y="12196"/>
                                </a:moveTo>
                                <a:lnTo>
                                  <a:pt x="139622"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57" name="Oval 1157"/>
                        <wps:cNvSpPr/>
                        <wps:spPr>
                          <a:xfrm>
                            <a:off x="1025715" y="1717305"/>
                            <a:ext cx="9144" cy="9144"/>
                          </a:xfrm>
                          <a:prstGeom prst="ellipse">
                            <a:avLst/>
                          </a:prstGeom>
                          <a:solidFill>
                            <a:srgbClr val="000000"/>
                          </a:solidFill>
                        </wps:spPr>
                        <wps:bodyPr>
                          <a:prstTxWarp prst="textNoShape">
                            <a:avLst/>
                          </a:prstTxWarp>
                        </wps:bodyPr>
                      </wps:wsp>
                      <wps:wsp>
                        <wps:cNvPr id="1158" name="Freeform: Shape 1158"/>
                        <wps:cNvSpPr/>
                        <wps:spPr>
                          <a:xfrm>
                            <a:off x="1030286" y="1702334"/>
                            <a:ext cx="162972" cy="39085"/>
                          </a:xfrm>
                          <a:custGeom>
                            <a:avLst/>
                            <a:gdLst/>
                            <a:ahLst/>
                            <a:cxnLst/>
                            <a:rect l="l" t="t" r="r" b="b"/>
                            <a:pathLst>
                              <a:path w="162972" h="39085">
                                <a:moveTo>
                                  <a:pt x="23282" y="16750"/>
                                </a:moveTo>
                                <a:lnTo>
                                  <a:pt x="23282" y="22334"/>
                                </a:lnTo>
                              </a:path>
                              <a:path w="162972" h="39085">
                                <a:moveTo>
                                  <a:pt x="46563" y="13959"/>
                                </a:moveTo>
                                <a:lnTo>
                                  <a:pt x="46563" y="25126"/>
                                </a:lnTo>
                              </a:path>
                              <a:path w="162972" h="39085">
                                <a:moveTo>
                                  <a:pt x="69845" y="11167"/>
                                </a:moveTo>
                                <a:lnTo>
                                  <a:pt x="69845" y="27918"/>
                                </a:lnTo>
                              </a:path>
                              <a:path w="162972" h="39085">
                                <a:moveTo>
                                  <a:pt x="93127" y="8375"/>
                                </a:moveTo>
                                <a:lnTo>
                                  <a:pt x="93127" y="30709"/>
                                </a:lnTo>
                              </a:path>
                              <a:path w="162972" h="39085">
                                <a:moveTo>
                                  <a:pt x="116409" y="5583"/>
                                </a:moveTo>
                                <a:lnTo>
                                  <a:pt x="116409" y="33501"/>
                                </a:lnTo>
                              </a:path>
                              <a:path w="162972" h="39085">
                                <a:moveTo>
                                  <a:pt x="139690" y="2792"/>
                                </a:moveTo>
                                <a:lnTo>
                                  <a:pt x="139690" y="36293"/>
                                </a:lnTo>
                              </a:path>
                              <a:path w="162972" h="39085">
                                <a:moveTo>
                                  <a:pt x="162972" y="0"/>
                                </a:moveTo>
                                <a:lnTo>
                                  <a:pt x="162972" y="39085"/>
                                </a:lnTo>
                              </a:path>
                              <a:path w="162972" h="39085">
                                <a:moveTo>
                                  <a:pt x="162972" y="19542"/>
                                </a:moveTo>
                                <a:lnTo>
                                  <a:pt x="162972" y="0"/>
                                </a:lnTo>
                              </a:path>
                              <a:path w="162972" h="39085">
                                <a:moveTo>
                                  <a:pt x="162972" y="19542"/>
                                </a:moveTo>
                                <a:lnTo>
                                  <a:pt x="162972" y="39085"/>
                                </a:lnTo>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1159" name="Oval 1159"/>
                        <wps:cNvSpPr/>
                        <wps:spPr>
                          <a:xfrm>
                            <a:off x="363159" y="2051069"/>
                            <a:ext cx="9144" cy="9144"/>
                          </a:xfrm>
                          <a:prstGeom prst="ellipse">
                            <a:avLst/>
                          </a:prstGeom>
                          <a:solidFill>
                            <a:srgbClr val="000000"/>
                          </a:solidFill>
                        </wps:spPr>
                        <wps:bodyPr>
                          <a:prstTxWarp prst="textNoShape">
                            <a:avLst/>
                          </a:prstTxWarp>
                        </wps:bodyPr>
                      </wps:wsp>
                      <wps:wsp>
                        <wps:cNvPr id="1160" name="Freeform: Shape 1160"/>
                        <wps:cNvSpPr/>
                        <wps:spPr>
                          <a:xfrm>
                            <a:off x="214573" y="1975461"/>
                            <a:ext cx="153157" cy="80179"/>
                          </a:xfrm>
                          <a:custGeom>
                            <a:avLst/>
                            <a:gdLst/>
                            <a:ahLst/>
                            <a:cxnLst/>
                            <a:rect l="l" t="t" r="r" b="b"/>
                            <a:pathLst>
                              <a:path w="153157" h="80179">
                                <a:moveTo>
                                  <a:pt x="131277" y="73859"/>
                                </a:moveTo>
                                <a:lnTo>
                                  <a:pt x="133473" y="68725"/>
                                </a:lnTo>
                              </a:path>
                              <a:path w="153157" h="80179">
                                <a:moveTo>
                                  <a:pt x="109398" y="67538"/>
                                </a:moveTo>
                                <a:lnTo>
                                  <a:pt x="113789" y="57271"/>
                                </a:lnTo>
                              </a:path>
                              <a:path w="153157" h="80179">
                                <a:moveTo>
                                  <a:pt x="87518" y="61218"/>
                                </a:moveTo>
                                <a:lnTo>
                                  <a:pt x="94105" y="45817"/>
                                </a:lnTo>
                              </a:path>
                              <a:path w="153157" h="80179">
                                <a:moveTo>
                                  <a:pt x="65639" y="54898"/>
                                </a:moveTo>
                                <a:lnTo>
                                  <a:pt x="74420" y="34362"/>
                                </a:lnTo>
                              </a:path>
                              <a:path w="153157" h="80179">
                                <a:moveTo>
                                  <a:pt x="43759" y="48578"/>
                                </a:moveTo>
                                <a:lnTo>
                                  <a:pt x="54736" y="22908"/>
                                </a:lnTo>
                              </a:path>
                              <a:path w="153157" h="80179">
                                <a:moveTo>
                                  <a:pt x="21879" y="42257"/>
                                </a:moveTo>
                                <a:lnTo>
                                  <a:pt x="35052" y="11454"/>
                                </a:lnTo>
                              </a:path>
                              <a:path w="153157" h="80179">
                                <a:moveTo>
                                  <a:pt x="7684" y="17968"/>
                                </a:moveTo>
                                <a:lnTo>
                                  <a:pt x="0" y="35937"/>
                                </a:lnTo>
                              </a:path>
                              <a:path w="153157" h="80179">
                                <a:moveTo>
                                  <a:pt x="7684" y="17968"/>
                                </a:moveTo>
                                <a:lnTo>
                                  <a:pt x="15368" y="0"/>
                                </a:lnTo>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1161" name="Oval 1161"/>
                        <wps:cNvSpPr/>
                        <wps:spPr>
                          <a:xfrm>
                            <a:off x="543758" y="1517696"/>
                            <a:ext cx="9144" cy="9144"/>
                          </a:xfrm>
                          <a:prstGeom prst="ellipse">
                            <a:avLst/>
                          </a:prstGeom>
                          <a:solidFill>
                            <a:srgbClr val="000000"/>
                          </a:solidFill>
                        </wps:spPr>
                        <wps:bodyPr>
                          <a:prstTxWarp prst="textNoShape">
                            <a:avLst/>
                          </a:prstTxWarp>
                        </wps:bodyPr>
                      </wps:wsp>
                      <wps:wsp>
                        <wps:cNvPr id="1162" name="Freeform: Shape 1162"/>
                        <wps:cNvSpPr/>
                        <wps:spPr>
                          <a:xfrm>
                            <a:off x="434834" y="1408773"/>
                            <a:ext cx="113494" cy="113494"/>
                          </a:xfrm>
                          <a:custGeom>
                            <a:avLst/>
                            <a:gdLst/>
                            <a:ahLst/>
                            <a:cxnLst/>
                            <a:rect l="l" t="t" r="r" b="b"/>
                            <a:pathLst>
                              <a:path w="113494" h="113494">
                                <a:moveTo>
                                  <a:pt x="94578" y="99184"/>
                                </a:moveTo>
                                <a:lnTo>
                                  <a:pt x="99184" y="94578"/>
                                </a:lnTo>
                              </a:path>
                              <a:path w="113494" h="113494">
                                <a:moveTo>
                                  <a:pt x="75662" y="84875"/>
                                </a:moveTo>
                                <a:lnTo>
                                  <a:pt x="84875" y="75662"/>
                                </a:lnTo>
                              </a:path>
                              <a:path w="113494" h="113494">
                                <a:moveTo>
                                  <a:pt x="56747" y="70565"/>
                                </a:moveTo>
                                <a:lnTo>
                                  <a:pt x="70565" y="56747"/>
                                </a:lnTo>
                              </a:path>
                              <a:path w="113494" h="113494">
                                <a:moveTo>
                                  <a:pt x="37831" y="56256"/>
                                </a:moveTo>
                                <a:lnTo>
                                  <a:pt x="56256" y="37831"/>
                                </a:lnTo>
                              </a:path>
                              <a:path w="113494" h="113494">
                                <a:moveTo>
                                  <a:pt x="18915" y="41946"/>
                                </a:moveTo>
                                <a:lnTo>
                                  <a:pt x="41946" y="18915"/>
                                </a:lnTo>
                              </a:path>
                              <a:path w="113494" h="113494">
                                <a:moveTo>
                                  <a:pt x="13818" y="13818"/>
                                </a:moveTo>
                                <a:lnTo>
                                  <a:pt x="0" y="27637"/>
                                </a:lnTo>
                              </a:path>
                              <a:path w="113494" h="113494">
                                <a:moveTo>
                                  <a:pt x="13818" y="13818"/>
                                </a:moveTo>
                                <a:lnTo>
                                  <a:pt x="27637" y="0"/>
                                </a:lnTo>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1163" name="Freeform: Shape 1163"/>
                        <wps:cNvSpPr/>
                        <wps:spPr>
                          <a:xfrm>
                            <a:off x="410753" y="1182872"/>
                            <a:ext cx="34943" cy="130196"/>
                          </a:xfrm>
                          <a:custGeom>
                            <a:avLst/>
                            <a:gdLst/>
                            <a:ahLst/>
                            <a:cxnLst/>
                            <a:rect l="l" t="t" r="r" b="b"/>
                            <a:pathLst>
                              <a:path w="34943" h="130196">
                                <a:moveTo>
                                  <a:pt x="0" y="130196"/>
                                </a:moveTo>
                                <a:lnTo>
                                  <a:pt x="34943"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64" name="Freeform: Shape 1164"/>
                        <wps:cNvSpPr/>
                        <wps:spPr>
                          <a:xfrm>
                            <a:off x="302835" y="1741420"/>
                            <a:ext cx="171051" cy="0"/>
                          </a:xfrm>
                          <a:custGeom>
                            <a:avLst/>
                            <a:gdLst/>
                            <a:ahLst/>
                            <a:cxnLst/>
                            <a:rect l="l" t="t" r="r" b="b"/>
                            <a:pathLst>
                              <a:path w="171051">
                                <a:moveTo>
                                  <a:pt x="0" y="0"/>
                                </a:moveTo>
                                <a:lnTo>
                                  <a:pt x="171051"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65" name="Freeform: Shape 1165"/>
                        <wps:cNvSpPr/>
                        <wps:spPr>
                          <a:xfrm>
                            <a:off x="302835" y="1702334"/>
                            <a:ext cx="171051" cy="0"/>
                          </a:xfrm>
                          <a:custGeom>
                            <a:avLst/>
                            <a:gdLst/>
                            <a:ahLst/>
                            <a:cxnLst/>
                            <a:rect l="l" t="t" r="r" b="b"/>
                            <a:pathLst>
                              <a:path w="171051">
                                <a:moveTo>
                                  <a:pt x="0" y="0"/>
                                </a:moveTo>
                                <a:lnTo>
                                  <a:pt x="171051"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66" name="Freeform: Shape 1166"/>
                        <wps:cNvSpPr/>
                        <wps:spPr>
                          <a:xfrm>
                            <a:off x="1116266" y="1240187"/>
                            <a:ext cx="113484" cy="113363"/>
                          </a:xfrm>
                          <a:custGeom>
                            <a:avLst/>
                            <a:gdLst/>
                            <a:ahLst/>
                            <a:cxnLst/>
                            <a:rect l="l" t="t" r="r" b="b"/>
                            <a:pathLst>
                              <a:path w="113484" h="113363">
                                <a:moveTo>
                                  <a:pt x="0" y="113363"/>
                                </a:moveTo>
                                <a:lnTo>
                                  <a:pt x="85866" y="0"/>
                                </a:lnTo>
                                <a:lnTo>
                                  <a:pt x="99675" y="13828"/>
                                </a:lnTo>
                                <a:lnTo>
                                  <a:pt x="113484" y="27657"/>
                                </a:lnTo>
                                <a:close/>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1167" name="Freeform: Shape 1167"/>
                        <wps:cNvSpPr/>
                        <wps:spPr>
                          <a:xfrm>
                            <a:off x="1218891" y="1014152"/>
                            <a:ext cx="34965" cy="130413"/>
                          </a:xfrm>
                          <a:custGeom>
                            <a:avLst/>
                            <a:gdLst/>
                            <a:ahLst/>
                            <a:cxnLst/>
                            <a:rect l="l" t="t" r="r" b="b"/>
                            <a:pathLst>
                              <a:path w="34965" h="130413">
                                <a:moveTo>
                                  <a:pt x="34965" y="130413"/>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68" name="Freeform: Shape 1168"/>
                        <wps:cNvSpPr/>
                        <wps:spPr>
                          <a:xfrm>
                            <a:off x="1054225" y="2380894"/>
                            <a:ext cx="165172" cy="35297"/>
                          </a:xfrm>
                          <a:custGeom>
                            <a:avLst/>
                            <a:gdLst/>
                            <a:ahLst/>
                            <a:cxnLst/>
                            <a:rect l="l" t="t" r="r" b="b"/>
                            <a:pathLst>
                              <a:path w="165172" h="35297">
                                <a:moveTo>
                                  <a:pt x="165172" y="35297"/>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69" name="Freeform: Shape 1169"/>
                        <wps:cNvSpPr/>
                        <wps:spPr>
                          <a:xfrm>
                            <a:off x="1046088" y="2419123"/>
                            <a:ext cx="173309" cy="37036"/>
                          </a:xfrm>
                          <a:custGeom>
                            <a:avLst/>
                            <a:gdLst/>
                            <a:ahLst/>
                            <a:cxnLst/>
                            <a:rect l="l" t="t" r="r" b="b"/>
                            <a:pathLst>
                              <a:path w="173309" h="37036">
                                <a:moveTo>
                                  <a:pt x="173309" y="37036"/>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70" name="Freeform: Shape 1170"/>
                        <wps:cNvSpPr/>
                        <wps:spPr>
                          <a:xfrm>
                            <a:off x="1335947" y="1854603"/>
                            <a:ext cx="65932" cy="141216"/>
                          </a:xfrm>
                          <a:custGeom>
                            <a:avLst/>
                            <a:gdLst/>
                            <a:ahLst/>
                            <a:cxnLst/>
                            <a:rect l="l" t="t" r="r" b="b"/>
                            <a:pathLst>
                              <a:path w="65932" h="141216">
                                <a:moveTo>
                                  <a:pt x="65932" y="0"/>
                                </a:moveTo>
                                <a:lnTo>
                                  <a:pt x="0" y="14121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71" name="Freeform: Shape 1171"/>
                        <wps:cNvSpPr/>
                        <wps:spPr>
                          <a:xfrm>
                            <a:off x="1371377" y="1854603"/>
                            <a:ext cx="73638" cy="157722"/>
                          </a:xfrm>
                          <a:custGeom>
                            <a:avLst/>
                            <a:gdLst/>
                            <a:ahLst/>
                            <a:cxnLst/>
                            <a:rect l="l" t="t" r="r" b="b"/>
                            <a:pathLst>
                              <a:path w="73638" h="157722">
                                <a:moveTo>
                                  <a:pt x="73638" y="0"/>
                                </a:moveTo>
                                <a:lnTo>
                                  <a:pt x="0" y="157722"/>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72" name="Freeform: Shape 1172"/>
                        <wps:cNvSpPr/>
                        <wps:spPr>
                          <a:xfrm>
                            <a:off x="435594" y="1099111"/>
                            <a:ext cx="171582" cy="46003"/>
                          </a:xfrm>
                          <a:custGeom>
                            <a:avLst/>
                            <a:gdLst/>
                            <a:ahLst/>
                            <a:cxnLst/>
                            <a:rect l="l" t="t" r="r" b="b"/>
                            <a:pathLst>
                              <a:path w="171582" h="46003">
                                <a:moveTo>
                                  <a:pt x="171582" y="0"/>
                                </a:moveTo>
                                <a:lnTo>
                                  <a:pt x="0" y="46003"/>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74" name="Freeform: Shape 1174"/>
                        <wps:cNvSpPr/>
                        <wps:spPr>
                          <a:xfrm>
                            <a:off x="445697" y="1139577"/>
                            <a:ext cx="161478" cy="43295"/>
                          </a:xfrm>
                          <a:custGeom>
                            <a:avLst/>
                            <a:gdLst/>
                            <a:ahLst/>
                            <a:cxnLst/>
                            <a:rect l="l" t="t" r="r" b="b"/>
                            <a:pathLst>
                              <a:path w="161478" h="43295">
                                <a:moveTo>
                                  <a:pt x="161478" y="0"/>
                                </a:moveTo>
                                <a:lnTo>
                                  <a:pt x="0" y="43295"/>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75" name="Freeform: Shape 1175"/>
                        <wps:cNvSpPr/>
                        <wps:spPr>
                          <a:xfrm>
                            <a:off x="1057419" y="970859"/>
                            <a:ext cx="161472" cy="43293"/>
                          </a:xfrm>
                          <a:custGeom>
                            <a:avLst/>
                            <a:gdLst/>
                            <a:ahLst/>
                            <a:cxnLst/>
                            <a:rect l="l" t="t" r="r" b="b"/>
                            <a:pathLst>
                              <a:path w="161472" h="43293">
                                <a:moveTo>
                                  <a:pt x="0" y="0"/>
                                </a:moveTo>
                                <a:lnTo>
                                  <a:pt x="161472" y="43293"/>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76" name="Freeform: Shape 1176"/>
                        <wps:cNvSpPr/>
                        <wps:spPr>
                          <a:xfrm>
                            <a:off x="1057419" y="930393"/>
                            <a:ext cx="171583" cy="46004"/>
                          </a:xfrm>
                          <a:custGeom>
                            <a:avLst/>
                            <a:gdLst/>
                            <a:ahLst/>
                            <a:cxnLst/>
                            <a:rect l="l" t="t" r="r" b="b"/>
                            <a:pathLst>
                              <a:path w="171583" h="46004">
                                <a:moveTo>
                                  <a:pt x="0" y="0"/>
                                </a:moveTo>
                                <a:lnTo>
                                  <a:pt x="171583" y="46004"/>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77" name="Freeform: Shape 1177"/>
                        <wps:cNvSpPr/>
                        <wps:spPr>
                          <a:xfrm>
                            <a:off x="1365778" y="839621"/>
                            <a:ext cx="160687" cy="60602"/>
                          </a:xfrm>
                          <a:custGeom>
                            <a:avLst/>
                            <a:gdLst/>
                            <a:ahLst/>
                            <a:cxnLst/>
                            <a:rect l="l" t="t" r="r" b="b"/>
                            <a:pathLst>
                              <a:path w="160687" h="60602">
                                <a:moveTo>
                                  <a:pt x="0" y="0"/>
                                </a:moveTo>
                                <a:lnTo>
                                  <a:pt x="160687" y="22850"/>
                                </a:lnTo>
                                <a:lnTo>
                                  <a:pt x="155626" y="41726"/>
                                </a:lnTo>
                                <a:lnTo>
                                  <a:pt x="150566" y="60602"/>
                                </a:lnTo>
                                <a:close/>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1178" name="Freeform: Shape 1178"/>
                        <wps:cNvSpPr/>
                        <wps:spPr>
                          <a:xfrm>
                            <a:off x="1023614" y="238991"/>
                            <a:ext cx="121470" cy="121470"/>
                          </a:xfrm>
                          <a:custGeom>
                            <a:avLst/>
                            <a:gdLst/>
                            <a:ahLst/>
                            <a:cxnLst/>
                            <a:rect l="l" t="t" r="r" b="b"/>
                            <a:pathLst>
                              <a:path w="121470" h="121470">
                                <a:moveTo>
                                  <a:pt x="121470" y="0"/>
                                </a:moveTo>
                                <a:lnTo>
                                  <a:pt x="0" y="12147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79" name="Freeform: Shape 1179"/>
                        <wps:cNvSpPr/>
                        <wps:spPr>
                          <a:xfrm>
                            <a:off x="1051252" y="270042"/>
                            <a:ext cx="118057" cy="118057"/>
                          </a:xfrm>
                          <a:custGeom>
                            <a:avLst/>
                            <a:gdLst/>
                            <a:ahLst/>
                            <a:cxnLst/>
                            <a:rect l="l" t="t" r="r" b="b"/>
                            <a:pathLst>
                              <a:path w="118057" h="118057">
                                <a:moveTo>
                                  <a:pt x="118057" y="0"/>
                                </a:moveTo>
                                <a:lnTo>
                                  <a:pt x="0" y="118057"/>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80" name="Freeform: Shape 1180"/>
                        <wps:cNvSpPr/>
                        <wps:spPr>
                          <a:xfrm>
                            <a:off x="1142020" y="568369"/>
                            <a:ext cx="168022" cy="62568"/>
                          </a:xfrm>
                          <a:custGeom>
                            <a:avLst/>
                            <a:gdLst/>
                            <a:ahLst/>
                            <a:cxnLst/>
                            <a:rect l="l" t="t" r="r" b="b"/>
                            <a:pathLst>
                              <a:path w="168022" h="62568">
                                <a:moveTo>
                                  <a:pt x="168022" y="62568"/>
                                </a:moveTo>
                                <a:lnTo>
                                  <a:pt x="0" y="37752"/>
                                </a:lnTo>
                                <a:lnTo>
                                  <a:pt x="5061" y="18876"/>
                                </a:lnTo>
                                <a:lnTo>
                                  <a:pt x="10122" y="0"/>
                                </a:lnTo>
                                <a:close/>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1181" name="Freeform: Shape 1181"/>
                        <wps:cNvSpPr/>
                        <wps:spPr>
                          <a:xfrm>
                            <a:off x="1051252" y="388099"/>
                            <a:ext cx="35374" cy="131936"/>
                          </a:xfrm>
                          <a:custGeom>
                            <a:avLst/>
                            <a:gdLst/>
                            <a:ahLst/>
                            <a:cxnLst/>
                            <a:rect l="l" t="t" r="r" b="b"/>
                            <a:pathLst>
                              <a:path w="35374" h="131936">
                                <a:moveTo>
                                  <a:pt x="35374" y="131936"/>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82" name="Freeform: Shape 1182"/>
                        <wps:cNvSpPr/>
                        <wps:spPr>
                          <a:xfrm>
                            <a:off x="747939" y="2004010"/>
                            <a:ext cx="32836" cy="222724"/>
                          </a:xfrm>
                          <a:custGeom>
                            <a:avLst/>
                            <a:gdLst/>
                            <a:ahLst/>
                            <a:cxnLst/>
                            <a:rect l="l" t="t" r="r" b="b"/>
                            <a:pathLst>
                              <a:path w="32836" h="222724">
                                <a:moveTo>
                                  <a:pt x="0" y="0"/>
                                </a:moveTo>
                                <a:lnTo>
                                  <a:pt x="32836" y="222724"/>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83" name="Freeform: Shape 1183"/>
                        <wps:cNvSpPr/>
                        <wps:spPr>
                          <a:xfrm>
                            <a:off x="548329" y="1921487"/>
                            <a:ext cx="199609" cy="82522"/>
                          </a:xfrm>
                          <a:custGeom>
                            <a:avLst/>
                            <a:gdLst/>
                            <a:ahLst/>
                            <a:cxnLst/>
                            <a:rect l="l" t="t" r="r" b="b"/>
                            <a:pathLst>
                              <a:path w="199609" h="82522">
                                <a:moveTo>
                                  <a:pt x="199609" y="82522"/>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84" name="Freeform: Shape 1184"/>
                        <wps:cNvSpPr/>
                        <wps:spPr>
                          <a:xfrm>
                            <a:off x="747939" y="1921487"/>
                            <a:ext cx="199609" cy="82522"/>
                          </a:xfrm>
                          <a:custGeom>
                            <a:avLst/>
                            <a:gdLst/>
                            <a:ahLst/>
                            <a:cxnLst/>
                            <a:rect l="l" t="t" r="r" b="b"/>
                            <a:pathLst>
                              <a:path w="199609" h="82522">
                                <a:moveTo>
                                  <a:pt x="0" y="82522"/>
                                </a:moveTo>
                                <a:lnTo>
                                  <a:pt x="199609"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85" name="Freeform: Shape 1185"/>
                        <wps:cNvSpPr/>
                        <wps:spPr>
                          <a:xfrm>
                            <a:off x="747939" y="2004010"/>
                            <a:ext cx="131504" cy="69547"/>
                          </a:xfrm>
                          <a:custGeom>
                            <a:avLst/>
                            <a:gdLst/>
                            <a:ahLst/>
                            <a:cxnLst/>
                            <a:rect l="l" t="t" r="r" b="b"/>
                            <a:pathLst>
                              <a:path w="131504" h="69547">
                                <a:moveTo>
                                  <a:pt x="0" y="0"/>
                                </a:moveTo>
                                <a:lnTo>
                                  <a:pt x="131504" y="33450"/>
                                </a:lnTo>
                                <a:lnTo>
                                  <a:pt x="124009" y="51498"/>
                                </a:lnTo>
                                <a:lnTo>
                                  <a:pt x="116514" y="69547"/>
                                </a:lnTo>
                                <a:close/>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1186" name="Freeform: Shape 1186"/>
                        <wps:cNvSpPr/>
                        <wps:spPr>
                          <a:xfrm>
                            <a:off x="603200" y="2226734"/>
                            <a:ext cx="177574" cy="138258"/>
                          </a:xfrm>
                          <a:custGeom>
                            <a:avLst/>
                            <a:gdLst/>
                            <a:ahLst/>
                            <a:cxnLst/>
                            <a:rect l="l" t="t" r="r" b="b"/>
                            <a:pathLst>
                              <a:path w="177574" h="138258">
                                <a:moveTo>
                                  <a:pt x="177574" y="0"/>
                                </a:moveTo>
                                <a:lnTo>
                                  <a:pt x="0" y="138258"/>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87" name="Freeform: Shape 1187"/>
                        <wps:cNvSpPr/>
                        <wps:spPr>
                          <a:xfrm>
                            <a:off x="780775" y="2226734"/>
                            <a:ext cx="140202" cy="178222"/>
                          </a:xfrm>
                          <a:custGeom>
                            <a:avLst/>
                            <a:gdLst/>
                            <a:ahLst/>
                            <a:cxnLst/>
                            <a:rect l="l" t="t" r="r" b="b"/>
                            <a:pathLst>
                              <a:path w="140202" h="178222">
                                <a:moveTo>
                                  <a:pt x="0" y="0"/>
                                </a:moveTo>
                                <a:lnTo>
                                  <a:pt x="140202" y="178222"/>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88" name="Freeform: Shape 1188"/>
                        <wps:cNvSpPr/>
                        <wps:spPr>
                          <a:xfrm>
                            <a:off x="367730" y="1921487"/>
                            <a:ext cx="180598" cy="134153"/>
                          </a:xfrm>
                          <a:custGeom>
                            <a:avLst/>
                            <a:gdLst/>
                            <a:ahLst/>
                            <a:cxnLst/>
                            <a:rect l="l" t="t" r="r" b="b"/>
                            <a:pathLst>
                              <a:path w="180598" h="134153">
                                <a:moveTo>
                                  <a:pt x="180598" y="0"/>
                                </a:moveTo>
                                <a:lnTo>
                                  <a:pt x="0" y="134153"/>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89" name="Freeform: Shape 1189"/>
                        <wps:cNvSpPr/>
                        <wps:spPr>
                          <a:xfrm>
                            <a:off x="465807" y="1721877"/>
                            <a:ext cx="82521" cy="199609"/>
                          </a:xfrm>
                          <a:custGeom>
                            <a:avLst/>
                            <a:gdLst/>
                            <a:ahLst/>
                            <a:cxnLst/>
                            <a:rect l="l" t="t" r="r" b="b"/>
                            <a:pathLst>
                              <a:path w="82521" h="199609">
                                <a:moveTo>
                                  <a:pt x="82521" y="199609"/>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90" name="Oval 1190"/>
                        <wps:cNvSpPr/>
                        <wps:spPr>
                          <a:xfrm>
                            <a:off x="543758" y="1916915"/>
                            <a:ext cx="9144" cy="9144"/>
                          </a:xfrm>
                          <a:prstGeom prst="ellipse">
                            <a:avLst/>
                          </a:prstGeom>
                          <a:solidFill>
                            <a:srgbClr val="000000"/>
                          </a:solidFill>
                        </wps:spPr>
                        <wps:bodyPr>
                          <a:prstTxWarp prst="textNoShape">
                            <a:avLst/>
                          </a:prstTxWarp>
                        </wps:bodyPr>
                      </wps:wsp>
                      <wps:wsp>
                        <wps:cNvPr id="1191" name="Freeform: Shape 1191"/>
                        <wps:cNvSpPr/>
                        <wps:spPr>
                          <a:xfrm>
                            <a:off x="391144" y="1841381"/>
                            <a:ext cx="157185" cy="80105"/>
                          </a:xfrm>
                          <a:custGeom>
                            <a:avLst/>
                            <a:gdLst/>
                            <a:ahLst/>
                            <a:cxnLst/>
                            <a:rect l="l" t="t" r="r" b="b"/>
                            <a:pathLst>
                              <a:path w="157185" h="80105">
                                <a:moveTo>
                                  <a:pt x="134730" y="73819"/>
                                </a:moveTo>
                                <a:lnTo>
                                  <a:pt x="136868" y="68661"/>
                                </a:lnTo>
                              </a:path>
                              <a:path w="157185" h="80105">
                                <a:moveTo>
                                  <a:pt x="112275" y="67534"/>
                                </a:moveTo>
                                <a:lnTo>
                                  <a:pt x="116551" y="57218"/>
                                </a:lnTo>
                              </a:path>
                              <a:path w="157185" h="80105">
                                <a:moveTo>
                                  <a:pt x="89820" y="61248"/>
                                </a:moveTo>
                                <a:lnTo>
                                  <a:pt x="96234" y="45774"/>
                                </a:lnTo>
                              </a:path>
                              <a:path w="157185" h="80105">
                                <a:moveTo>
                                  <a:pt x="67365" y="54963"/>
                                </a:moveTo>
                                <a:lnTo>
                                  <a:pt x="75917" y="34331"/>
                                </a:lnTo>
                              </a:path>
                              <a:path w="157185" h="80105">
                                <a:moveTo>
                                  <a:pt x="44910" y="48677"/>
                                </a:moveTo>
                                <a:lnTo>
                                  <a:pt x="55600" y="22887"/>
                                </a:lnTo>
                              </a:path>
                              <a:path w="157185" h="80105">
                                <a:moveTo>
                                  <a:pt x="22455" y="42392"/>
                                </a:moveTo>
                                <a:lnTo>
                                  <a:pt x="35283" y="11444"/>
                                </a:lnTo>
                              </a:path>
                              <a:path w="157185" h="80105">
                                <a:moveTo>
                                  <a:pt x="7483" y="18053"/>
                                </a:moveTo>
                                <a:lnTo>
                                  <a:pt x="14966" y="0"/>
                                </a:lnTo>
                              </a:path>
                              <a:path w="157185" h="80105">
                                <a:moveTo>
                                  <a:pt x="7483" y="18053"/>
                                </a:moveTo>
                                <a:lnTo>
                                  <a:pt x="0" y="36106"/>
                                </a:lnTo>
                              </a:path>
                              <a:path w="157185" h="80105">
                                <a:moveTo>
                                  <a:pt x="7483" y="18053"/>
                                </a:moveTo>
                                <a:lnTo>
                                  <a:pt x="14966" y="0"/>
                                </a:lnTo>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1192" name="Freeform: Shape 1192"/>
                        <wps:cNvSpPr/>
                        <wps:spPr>
                          <a:xfrm>
                            <a:off x="395382" y="2279013"/>
                            <a:ext cx="207818" cy="85979"/>
                          </a:xfrm>
                          <a:custGeom>
                            <a:avLst/>
                            <a:gdLst/>
                            <a:ahLst/>
                            <a:cxnLst/>
                            <a:rect l="l" t="t" r="r" b="b"/>
                            <a:pathLst>
                              <a:path w="207818" h="85979">
                                <a:moveTo>
                                  <a:pt x="207818" y="85979"/>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93" name="Freeform: Shape 1193"/>
                        <wps:cNvSpPr/>
                        <wps:spPr>
                          <a:xfrm>
                            <a:off x="518141" y="2364992"/>
                            <a:ext cx="85059" cy="102940"/>
                          </a:xfrm>
                          <a:custGeom>
                            <a:avLst/>
                            <a:gdLst/>
                            <a:ahLst/>
                            <a:cxnLst/>
                            <a:rect l="l" t="t" r="r" b="b"/>
                            <a:pathLst>
                              <a:path w="85059" h="102940">
                                <a:moveTo>
                                  <a:pt x="85059" y="0"/>
                                </a:moveTo>
                                <a:lnTo>
                                  <a:pt x="31068" y="102940"/>
                                </a:lnTo>
                                <a:lnTo>
                                  <a:pt x="15534" y="91082"/>
                                </a:lnTo>
                                <a:lnTo>
                                  <a:pt x="0" y="79225"/>
                                </a:lnTo>
                                <a:close/>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1194" name="Freeform: Shape 1194"/>
                        <wps:cNvSpPr/>
                        <wps:spPr>
                          <a:xfrm>
                            <a:off x="947549" y="1721877"/>
                            <a:ext cx="82737" cy="199609"/>
                          </a:xfrm>
                          <a:custGeom>
                            <a:avLst/>
                            <a:gdLst/>
                            <a:ahLst/>
                            <a:cxnLst/>
                            <a:rect l="l" t="t" r="r" b="b"/>
                            <a:pathLst>
                              <a:path w="82737" h="199609">
                                <a:moveTo>
                                  <a:pt x="0" y="199609"/>
                                </a:moveTo>
                                <a:lnTo>
                                  <a:pt x="82737"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95" name="Freeform: Shape 1195"/>
                        <wps:cNvSpPr/>
                        <wps:spPr>
                          <a:xfrm>
                            <a:off x="947549" y="1522268"/>
                            <a:ext cx="82737" cy="199608"/>
                          </a:xfrm>
                          <a:custGeom>
                            <a:avLst/>
                            <a:gdLst/>
                            <a:ahLst/>
                            <a:cxnLst/>
                            <a:rect l="l" t="t" r="r" b="b"/>
                            <a:pathLst>
                              <a:path w="82737" h="199608">
                                <a:moveTo>
                                  <a:pt x="82737" y="199608"/>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96" name="Freeform: Shape 1196"/>
                        <wps:cNvSpPr/>
                        <wps:spPr>
                          <a:xfrm>
                            <a:off x="1030286" y="1561584"/>
                            <a:ext cx="145386" cy="160292"/>
                          </a:xfrm>
                          <a:custGeom>
                            <a:avLst/>
                            <a:gdLst/>
                            <a:ahLst/>
                            <a:cxnLst/>
                            <a:rect l="l" t="t" r="r" b="b"/>
                            <a:pathLst>
                              <a:path w="145386" h="160292">
                                <a:moveTo>
                                  <a:pt x="0" y="160292"/>
                                </a:moveTo>
                                <a:lnTo>
                                  <a:pt x="145386"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97" name="Freeform: Shape 1197"/>
                        <wps:cNvSpPr/>
                        <wps:spPr>
                          <a:xfrm>
                            <a:off x="367730" y="2055640"/>
                            <a:ext cx="27651" cy="223372"/>
                          </a:xfrm>
                          <a:custGeom>
                            <a:avLst/>
                            <a:gdLst/>
                            <a:ahLst/>
                            <a:cxnLst/>
                            <a:rect l="l" t="t" r="r" b="b"/>
                            <a:pathLst>
                              <a:path w="27651" h="223372">
                                <a:moveTo>
                                  <a:pt x="0" y="0"/>
                                </a:moveTo>
                                <a:lnTo>
                                  <a:pt x="27651" y="223372"/>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98" name="Freeform: Shape 1198"/>
                        <wps:cNvSpPr/>
                        <wps:spPr>
                          <a:xfrm>
                            <a:off x="747939" y="1439529"/>
                            <a:ext cx="199609" cy="82738"/>
                          </a:xfrm>
                          <a:custGeom>
                            <a:avLst/>
                            <a:gdLst/>
                            <a:ahLst/>
                            <a:cxnLst/>
                            <a:rect l="l" t="t" r="r" b="b"/>
                            <a:pathLst>
                              <a:path w="199609" h="82738">
                                <a:moveTo>
                                  <a:pt x="199609" y="82738"/>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199" name="Freeform: Shape 1199"/>
                        <wps:cNvSpPr/>
                        <wps:spPr>
                          <a:xfrm>
                            <a:off x="947549" y="1344202"/>
                            <a:ext cx="47804" cy="178065"/>
                          </a:xfrm>
                          <a:custGeom>
                            <a:avLst/>
                            <a:gdLst/>
                            <a:ahLst/>
                            <a:cxnLst/>
                            <a:rect l="l" t="t" r="r" b="b"/>
                            <a:pathLst>
                              <a:path w="47804" h="178065">
                                <a:moveTo>
                                  <a:pt x="0" y="178065"/>
                                </a:moveTo>
                                <a:lnTo>
                                  <a:pt x="47804"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00" name="Freeform: Shape 1200"/>
                        <wps:cNvSpPr/>
                        <wps:spPr>
                          <a:xfrm>
                            <a:off x="947549" y="1471278"/>
                            <a:ext cx="190099" cy="50990"/>
                          </a:xfrm>
                          <a:custGeom>
                            <a:avLst/>
                            <a:gdLst/>
                            <a:ahLst/>
                            <a:cxnLst/>
                            <a:rect l="l" t="t" r="r" b="b"/>
                            <a:pathLst>
                              <a:path w="190099" h="50990">
                                <a:moveTo>
                                  <a:pt x="0" y="50990"/>
                                </a:moveTo>
                                <a:lnTo>
                                  <a:pt x="190099"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01" name="Freeform: Shape 1201"/>
                        <wps:cNvSpPr/>
                        <wps:spPr>
                          <a:xfrm>
                            <a:off x="465807" y="1522268"/>
                            <a:ext cx="82521" cy="199608"/>
                          </a:xfrm>
                          <a:custGeom>
                            <a:avLst/>
                            <a:gdLst/>
                            <a:ahLst/>
                            <a:cxnLst/>
                            <a:rect l="l" t="t" r="r" b="b"/>
                            <a:pathLst>
                              <a:path w="82521" h="199608">
                                <a:moveTo>
                                  <a:pt x="0" y="199608"/>
                                </a:moveTo>
                                <a:lnTo>
                                  <a:pt x="82521"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02" name="Freeform: Shape 1202"/>
                        <wps:cNvSpPr/>
                        <wps:spPr>
                          <a:xfrm>
                            <a:off x="1162179" y="1514331"/>
                            <a:ext cx="13493" cy="47253"/>
                          </a:xfrm>
                          <a:custGeom>
                            <a:avLst/>
                            <a:gdLst/>
                            <a:ahLst/>
                            <a:cxnLst/>
                            <a:rect l="l" t="t" r="r" b="b"/>
                            <a:pathLst>
                              <a:path w="13493" h="47253">
                                <a:moveTo>
                                  <a:pt x="13493" y="47253"/>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03" name="Freeform: Shape 1203"/>
                        <wps:cNvSpPr/>
                        <wps:spPr>
                          <a:xfrm>
                            <a:off x="548329" y="1439529"/>
                            <a:ext cx="199609" cy="82738"/>
                          </a:xfrm>
                          <a:custGeom>
                            <a:avLst/>
                            <a:gdLst/>
                            <a:ahLst/>
                            <a:cxnLst/>
                            <a:rect l="l" t="t" r="r" b="b"/>
                            <a:pathLst>
                              <a:path w="199609" h="82738">
                                <a:moveTo>
                                  <a:pt x="199609" y="0"/>
                                </a:moveTo>
                                <a:lnTo>
                                  <a:pt x="0" y="82738"/>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04" name="Freeform: Shape 1204"/>
                        <wps:cNvSpPr/>
                        <wps:spPr>
                          <a:xfrm>
                            <a:off x="747939" y="1294358"/>
                            <a:ext cx="160292" cy="145171"/>
                          </a:xfrm>
                          <a:custGeom>
                            <a:avLst/>
                            <a:gdLst/>
                            <a:ahLst/>
                            <a:cxnLst/>
                            <a:rect l="l" t="t" r="r" b="b"/>
                            <a:pathLst>
                              <a:path w="160292" h="145171">
                                <a:moveTo>
                                  <a:pt x="0" y="145171"/>
                                </a:moveTo>
                                <a:lnTo>
                                  <a:pt x="160292"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05" name="Freeform: Shape 1205"/>
                        <wps:cNvSpPr/>
                        <wps:spPr>
                          <a:xfrm>
                            <a:off x="819932" y="1338322"/>
                            <a:ext cx="97982" cy="88738"/>
                          </a:xfrm>
                          <a:custGeom>
                            <a:avLst/>
                            <a:gdLst/>
                            <a:ahLst/>
                            <a:cxnLst/>
                            <a:rect l="l" t="t" r="r" b="b"/>
                            <a:pathLst>
                              <a:path w="97982" h="88738">
                                <a:moveTo>
                                  <a:pt x="0" y="88738"/>
                                </a:moveTo>
                                <a:lnTo>
                                  <a:pt x="97982"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06" name="Freeform: Shape 1206"/>
                        <wps:cNvSpPr/>
                        <wps:spPr>
                          <a:xfrm>
                            <a:off x="1061831" y="1338062"/>
                            <a:ext cx="54434" cy="15488"/>
                          </a:xfrm>
                          <a:custGeom>
                            <a:avLst/>
                            <a:gdLst/>
                            <a:ahLst/>
                            <a:cxnLst/>
                            <a:rect l="l" t="t" r="r" b="b"/>
                            <a:pathLst>
                              <a:path w="54434" h="15488">
                                <a:moveTo>
                                  <a:pt x="54434" y="15488"/>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07" name="Freeform: Shape 1207"/>
                        <wps:cNvSpPr/>
                        <wps:spPr>
                          <a:xfrm>
                            <a:off x="874689" y="1151068"/>
                            <a:ext cx="33542" cy="143290"/>
                          </a:xfrm>
                          <a:custGeom>
                            <a:avLst/>
                            <a:gdLst/>
                            <a:ahLst/>
                            <a:cxnLst/>
                            <a:rect l="l" t="t" r="r" b="b"/>
                            <a:pathLst>
                              <a:path w="33542" h="143290">
                                <a:moveTo>
                                  <a:pt x="33542" y="143290"/>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08" name="Freeform: Shape 1208"/>
                        <wps:cNvSpPr/>
                        <wps:spPr>
                          <a:xfrm>
                            <a:off x="966563" y="2419123"/>
                            <a:ext cx="79524" cy="88321"/>
                          </a:xfrm>
                          <a:custGeom>
                            <a:avLst/>
                            <a:gdLst/>
                            <a:ahLst/>
                            <a:cxnLst/>
                            <a:rect l="l" t="t" r="r" b="b"/>
                            <a:pathLst>
                              <a:path w="79524" h="88321">
                                <a:moveTo>
                                  <a:pt x="79524" y="0"/>
                                </a:moveTo>
                                <a:lnTo>
                                  <a:pt x="0" y="88321"/>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09" name="Freeform: Shape 1209"/>
                        <wps:cNvSpPr/>
                        <wps:spPr>
                          <a:xfrm>
                            <a:off x="1371377" y="2012326"/>
                            <a:ext cx="111055" cy="158456"/>
                          </a:xfrm>
                          <a:custGeom>
                            <a:avLst/>
                            <a:gdLst/>
                            <a:ahLst/>
                            <a:cxnLst/>
                            <a:rect l="l" t="t" r="r" b="b"/>
                            <a:pathLst>
                              <a:path w="111055" h="158456">
                                <a:moveTo>
                                  <a:pt x="0" y="0"/>
                                </a:moveTo>
                                <a:lnTo>
                                  <a:pt x="111055" y="15845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10" name="Freeform: Shape 1210"/>
                        <wps:cNvSpPr/>
                        <wps:spPr>
                          <a:xfrm>
                            <a:off x="348724" y="1058245"/>
                            <a:ext cx="86869" cy="86869"/>
                          </a:xfrm>
                          <a:custGeom>
                            <a:avLst/>
                            <a:gdLst/>
                            <a:ahLst/>
                            <a:cxnLst/>
                            <a:rect l="l" t="t" r="r" b="b"/>
                            <a:pathLst>
                              <a:path w="86869" h="86869">
                                <a:moveTo>
                                  <a:pt x="86869" y="86869"/>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11" name="Freeform: Shape 1211"/>
                        <wps:cNvSpPr/>
                        <wps:spPr>
                          <a:xfrm>
                            <a:off x="1229002" y="839621"/>
                            <a:ext cx="136776" cy="136776"/>
                          </a:xfrm>
                          <a:custGeom>
                            <a:avLst/>
                            <a:gdLst/>
                            <a:ahLst/>
                            <a:cxnLst/>
                            <a:rect l="l" t="t" r="r" b="b"/>
                            <a:pathLst>
                              <a:path w="136776" h="136776">
                                <a:moveTo>
                                  <a:pt x="0" y="136776"/>
                                </a:moveTo>
                                <a:lnTo>
                                  <a:pt x="136776"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12" name="Freeform: Shape 1212"/>
                        <wps:cNvSpPr/>
                        <wps:spPr>
                          <a:xfrm>
                            <a:off x="1482432" y="2151988"/>
                            <a:ext cx="215163" cy="18794"/>
                          </a:xfrm>
                          <a:custGeom>
                            <a:avLst/>
                            <a:gdLst/>
                            <a:ahLst/>
                            <a:cxnLst/>
                            <a:rect l="l" t="t" r="r" b="b"/>
                            <a:pathLst>
                              <a:path w="215163" h="18794">
                                <a:moveTo>
                                  <a:pt x="0" y="18794"/>
                                </a:moveTo>
                                <a:lnTo>
                                  <a:pt x="215163"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13" name="Freeform: Shape 1213"/>
                        <wps:cNvSpPr/>
                        <wps:spPr>
                          <a:xfrm>
                            <a:off x="1508320" y="2192886"/>
                            <a:ext cx="170226" cy="14869"/>
                          </a:xfrm>
                          <a:custGeom>
                            <a:avLst/>
                            <a:gdLst/>
                            <a:ahLst/>
                            <a:cxnLst/>
                            <a:rect l="l" t="t" r="r" b="b"/>
                            <a:pathLst>
                              <a:path w="170226" h="14869">
                                <a:moveTo>
                                  <a:pt x="0" y="14869"/>
                                </a:moveTo>
                                <a:lnTo>
                                  <a:pt x="170226"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14" name="Freeform: Shape 1214"/>
                        <wps:cNvSpPr/>
                        <wps:spPr>
                          <a:xfrm>
                            <a:off x="1391269" y="2170782"/>
                            <a:ext cx="91163" cy="195937"/>
                          </a:xfrm>
                          <a:custGeom>
                            <a:avLst/>
                            <a:gdLst/>
                            <a:ahLst/>
                            <a:cxnLst/>
                            <a:rect l="l" t="t" r="r" b="b"/>
                            <a:pathLst>
                              <a:path w="91163" h="195937">
                                <a:moveTo>
                                  <a:pt x="91163" y="0"/>
                                </a:moveTo>
                                <a:lnTo>
                                  <a:pt x="0" y="195937"/>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15" name="Freeform: Shape 1215"/>
                        <wps:cNvSpPr/>
                        <wps:spPr>
                          <a:xfrm>
                            <a:off x="1310042" y="630938"/>
                            <a:ext cx="55735" cy="208682"/>
                          </a:xfrm>
                          <a:custGeom>
                            <a:avLst/>
                            <a:gdLst/>
                            <a:ahLst/>
                            <a:cxnLst/>
                            <a:rect l="l" t="t" r="r" b="b"/>
                            <a:pathLst>
                              <a:path w="55735" h="208682">
                                <a:moveTo>
                                  <a:pt x="55735" y="208682"/>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16" name="Freeform: Shape 1216"/>
                        <wps:cNvSpPr/>
                        <wps:spPr>
                          <a:xfrm>
                            <a:off x="1697596" y="2151988"/>
                            <a:ext cx="123999" cy="176927"/>
                          </a:xfrm>
                          <a:custGeom>
                            <a:avLst/>
                            <a:gdLst/>
                            <a:ahLst/>
                            <a:cxnLst/>
                            <a:rect l="l" t="t" r="r" b="b"/>
                            <a:pathLst>
                              <a:path w="123999" h="176927">
                                <a:moveTo>
                                  <a:pt x="0" y="0"/>
                                </a:moveTo>
                                <a:lnTo>
                                  <a:pt x="123999" y="176927"/>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17" name="Freeform: Shape 1217"/>
                        <wps:cNvSpPr/>
                        <wps:spPr>
                          <a:xfrm>
                            <a:off x="1391269" y="2366720"/>
                            <a:ext cx="123784" cy="176926"/>
                          </a:xfrm>
                          <a:custGeom>
                            <a:avLst/>
                            <a:gdLst/>
                            <a:ahLst/>
                            <a:cxnLst/>
                            <a:rect l="l" t="t" r="r" b="b"/>
                            <a:pathLst>
                              <a:path w="123784" h="176926">
                                <a:moveTo>
                                  <a:pt x="0" y="0"/>
                                </a:moveTo>
                                <a:lnTo>
                                  <a:pt x="123784" y="17692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18" name="Freeform: Shape 1218"/>
                        <wps:cNvSpPr/>
                        <wps:spPr>
                          <a:xfrm>
                            <a:off x="1436207" y="2362770"/>
                            <a:ext cx="97925" cy="139965"/>
                          </a:xfrm>
                          <a:custGeom>
                            <a:avLst/>
                            <a:gdLst/>
                            <a:ahLst/>
                            <a:cxnLst/>
                            <a:rect l="l" t="t" r="r" b="b"/>
                            <a:pathLst>
                              <a:path w="97925" h="139965">
                                <a:moveTo>
                                  <a:pt x="0" y="0"/>
                                </a:moveTo>
                                <a:lnTo>
                                  <a:pt x="97925" y="139965"/>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20" name="Freeform: Shape 1220"/>
                        <wps:cNvSpPr/>
                        <wps:spPr>
                          <a:xfrm>
                            <a:off x="1310042" y="478207"/>
                            <a:ext cx="152731" cy="152731"/>
                          </a:xfrm>
                          <a:custGeom>
                            <a:avLst/>
                            <a:gdLst/>
                            <a:ahLst/>
                            <a:cxnLst/>
                            <a:rect l="l" t="t" r="r" b="b"/>
                            <a:pathLst>
                              <a:path w="152731" h="152731">
                                <a:moveTo>
                                  <a:pt x="0" y="152731"/>
                                </a:moveTo>
                                <a:lnTo>
                                  <a:pt x="152731"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21" name="Freeform: Shape 1221"/>
                        <wps:cNvSpPr/>
                        <wps:spPr>
                          <a:xfrm>
                            <a:off x="1730216" y="2328915"/>
                            <a:ext cx="91380" cy="195936"/>
                          </a:xfrm>
                          <a:custGeom>
                            <a:avLst/>
                            <a:gdLst/>
                            <a:ahLst/>
                            <a:cxnLst/>
                            <a:rect l="l" t="t" r="r" b="b"/>
                            <a:pathLst>
                              <a:path w="91380" h="195936">
                                <a:moveTo>
                                  <a:pt x="91380" y="0"/>
                                </a:moveTo>
                                <a:lnTo>
                                  <a:pt x="0" y="19593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22" name="Freeform: Shape 1222"/>
                        <wps:cNvSpPr/>
                        <wps:spPr>
                          <a:xfrm>
                            <a:off x="1704341" y="2332864"/>
                            <a:ext cx="72286" cy="154995"/>
                          </a:xfrm>
                          <a:custGeom>
                            <a:avLst/>
                            <a:gdLst/>
                            <a:ahLst/>
                            <a:cxnLst/>
                            <a:rect l="l" t="t" r="r" b="b"/>
                            <a:pathLst>
                              <a:path w="72286" h="154995">
                                <a:moveTo>
                                  <a:pt x="72286" y="0"/>
                                </a:moveTo>
                                <a:lnTo>
                                  <a:pt x="0" y="154995"/>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23" name="Freeform: Shape 1223"/>
                        <wps:cNvSpPr/>
                        <wps:spPr>
                          <a:xfrm>
                            <a:off x="1515053" y="2524852"/>
                            <a:ext cx="215162" cy="18794"/>
                          </a:xfrm>
                          <a:custGeom>
                            <a:avLst/>
                            <a:gdLst/>
                            <a:ahLst/>
                            <a:cxnLst/>
                            <a:rect l="l" t="t" r="r" b="b"/>
                            <a:pathLst>
                              <a:path w="215162" h="18794">
                                <a:moveTo>
                                  <a:pt x="0" y="18794"/>
                                </a:moveTo>
                                <a:lnTo>
                                  <a:pt x="215162"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24" name="Freeform: Shape 1224"/>
                        <wps:cNvSpPr/>
                        <wps:spPr>
                          <a:xfrm>
                            <a:off x="1462774" y="478207"/>
                            <a:ext cx="208682" cy="55734"/>
                          </a:xfrm>
                          <a:custGeom>
                            <a:avLst/>
                            <a:gdLst/>
                            <a:ahLst/>
                            <a:cxnLst/>
                            <a:rect l="l" t="t" r="r" b="b"/>
                            <a:pathLst>
                              <a:path w="208682" h="55734">
                                <a:moveTo>
                                  <a:pt x="0" y="0"/>
                                </a:moveTo>
                                <a:lnTo>
                                  <a:pt x="208682" y="55734"/>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25" name="Freeform: Shape 1225"/>
                        <wps:cNvSpPr/>
                        <wps:spPr>
                          <a:xfrm>
                            <a:off x="1494684" y="446274"/>
                            <a:ext cx="165082" cy="44089"/>
                          </a:xfrm>
                          <a:custGeom>
                            <a:avLst/>
                            <a:gdLst/>
                            <a:ahLst/>
                            <a:cxnLst/>
                            <a:rect l="l" t="t" r="r" b="b"/>
                            <a:pathLst>
                              <a:path w="165082" h="44089">
                                <a:moveTo>
                                  <a:pt x="0" y="0"/>
                                </a:moveTo>
                                <a:lnTo>
                                  <a:pt x="165082" y="44089"/>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26" name="Freeform: Shape 1226"/>
                        <wps:cNvSpPr/>
                        <wps:spPr>
                          <a:xfrm>
                            <a:off x="1406823" y="269524"/>
                            <a:ext cx="55951" cy="208682"/>
                          </a:xfrm>
                          <a:custGeom>
                            <a:avLst/>
                            <a:gdLst/>
                            <a:ahLst/>
                            <a:cxnLst/>
                            <a:rect l="l" t="t" r="r" b="b"/>
                            <a:pathLst>
                              <a:path w="55951" h="208682">
                                <a:moveTo>
                                  <a:pt x="55951" y="208682"/>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27" name="Freeform: Shape 1227"/>
                        <wps:cNvSpPr/>
                        <wps:spPr>
                          <a:xfrm>
                            <a:off x="1671456" y="381210"/>
                            <a:ext cx="152732" cy="152731"/>
                          </a:xfrm>
                          <a:custGeom>
                            <a:avLst/>
                            <a:gdLst/>
                            <a:ahLst/>
                            <a:cxnLst/>
                            <a:rect l="l" t="t" r="r" b="b"/>
                            <a:pathLst>
                              <a:path w="152732" h="152731">
                                <a:moveTo>
                                  <a:pt x="0" y="152731"/>
                                </a:moveTo>
                                <a:lnTo>
                                  <a:pt x="152732"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28" name="Freeform: Shape 1228"/>
                        <wps:cNvSpPr/>
                        <wps:spPr>
                          <a:xfrm>
                            <a:off x="1406823" y="116792"/>
                            <a:ext cx="152732" cy="152732"/>
                          </a:xfrm>
                          <a:custGeom>
                            <a:avLst/>
                            <a:gdLst/>
                            <a:ahLst/>
                            <a:cxnLst/>
                            <a:rect l="l" t="t" r="r" b="b"/>
                            <a:pathLst>
                              <a:path w="152732" h="152732">
                                <a:moveTo>
                                  <a:pt x="0" y="152732"/>
                                </a:moveTo>
                                <a:lnTo>
                                  <a:pt x="152732"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29" name="Freeform: Shape 1229"/>
                        <wps:cNvSpPr/>
                        <wps:spPr>
                          <a:xfrm>
                            <a:off x="1450429" y="160376"/>
                            <a:ext cx="120817" cy="120817"/>
                          </a:xfrm>
                          <a:custGeom>
                            <a:avLst/>
                            <a:gdLst/>
                            <a:ahLst/>
                            <a:cxnLst/>
                            <a:rect l="l" t="t" r="r" b="b"/>
                            <a:pathLst>
                              <a:path w="120817" h="120817">
                                <a:moveTo>
                                  <a:pt x="0" y="120817"/>
                                </a:moveTo>
                                <a:lnTo>
                                  <a:pt x="120817"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30" name="Freeform: Shape 1230"/>
                        <wps:cNvSpPr/>
                        <wps:spPr>
                          <a:xfrm>
                            <a:off x="836726" y="310353"/>
                            <a:ext cx="186888" cy="50107"/>
                          </a:xfrm>
                          <a:custGeom>
                            <a:avLst/>
                            <a:gdLst/>
                            <a:ahLst/>
                            <a:cxnLst/>
                            <a:rect l="l" t="t" r="r" b="b"/>
                            <a:pathLst>
                              <a:path w="186888" h="50107">
                                <a:moveTo>
                                  <a:pt x="186888" y="50107"/>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31" name="Freeform: Shape 1231"/>
                        <wps:cNvSpPr/>
                        <wps:spPr>
                          <a:xfrm>
                            <a:off x="1768237" y="172528"/>
                            <a:ext cx="55951" cy="208682"/>
                          </a:xfrm>
                          <a:custGeom>
                            <a:avLst/>
                            <a:gdLst/>
                            <a:ahLst/>
                            <a:cxnLst/>
                            <a:rect l="l" t="t" r="r" b="b"/>
                            <a:pathLst>
                              <a:path w="55951" h="208682">
                                <a:moveTo>
                                  <a:pt x="55951" y="208682"/>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32" name="Freeform: Shape 1232"/>
                        <wps:cNvSpPr/>
                        <wps:spPr>
                          <a:xfrm>
                            <a:off x="1736332" y="204456"/>
                            <a:ext cx="44262" cy="165088"/>
                          </a:xfrm>
                          <a:custGeom>
                            <a:avLst/>
                            <a:gdLst/>
                            <a:ahLst/>
                            <a:cxnLst/>
                            <a:rect l="l" t="t" r="r" b="b"/>
                            <a:pathLst>
                              <a:path w="44262" h="165088">
                                <a:moveTo>
                                  <a:pt x="44262" y="165088"/>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33" name="Freeform: Shape 1233"/>
                        <wps:cNvSpPr/>
                        <wps:spPr>
                          <a:xfrm>
                            <a:off x="1559555" y="116792"/>
                            <a:ext cx="208682" cy="55735"/>
                          </a:xfrm>
                          <a:custGeom>
                            <a:avLst/>
                            <a:gdLst/>
                            <a:ahLst/>
                            <a:cxnLst/>
                            <a:rect l="l" t="t" r="r" b="b"/>
                            <a:pathLst>
                              <a:path w="208682" h="55735">
                                <a:moveTo>
                                  <a:pt x="0" y="0"/>
                                </a:moveTo>
                                <a:lnTo>
                                  <a:pt x="208682" y="55735"/>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34" name="Freeform: Shape 1234"/>
                        <wps:cNvSpPr/>
                        <wps:spPr>
                          <a:xfrm>
                            <a:off x="683995" y="310353"/>
                            <a:ext cx="152731" cy="152731"/>
                          </a:xfrm>
                          <a:custGeom>
                            <a:avLst/>
                            <a:gdLst/>
                            <a:ahLst/>
                            <a:cxnLst/>
                            <a:rect l="l" t="t" r="r" b="b"/>
                            <a:pathLst>
                              <a:path w="152731" h="152731">
                                <a:moveTo>
                                  <a:pt x="152731" y="0"/>
                                </a:moveTo>
                                <a:lnTo>
                                  <a:pt x="0" y="152731"/>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35" name="Freeform: Shape 1235"/>
                        <wps:cNvSpPr/>
                        <wps:spPr>
                          <a:xfrm>
                            <a:off x="672309" y="298668"/>
                            <a:ext cx="120826" cy="120826"/>
                          </a:xfrm>
                          <a:custGeom>
                            <a:avLst/>
                            <a:gdLst/>
                            <a:ahLst/>
                            <a:cxnLst/>
                            <a:rect l="l" t="t" r="r" b="b"/>
                            <a:pathLst>
                              <a:path w="120826" h="120826">
                                <a:moveTo>
                                  <a:pt x="120826" y="0"/>
                                </a:moveTo>
                                <a:lnTo>
                                  <a:pt x="0" y="12082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36" name="Freeform: Shape 1236"/>
                        <wps:cNvSpPr/>
                        <wps:spPr>
                          <a:xfrm>
                            <a:off x="780775" y="101671"/>
                            <a:ext cx="55951" cy="208682"/>
                          </a:xfrm>
                          <a:custGeom>
                            <a:avLst/>
                            <a:gdLst/>
                            <a:ahLst/>
                            <a:cxnLst/>
                            <a:rect l="l" t="t" r="r" b="b"/>
                            <a:pathLst>
                              <a:path w="55951" h="208682">
                                <a:moveTo>
                                  <a:pt x="55951" y="208682"/>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37" name="Freeform: Shape 1237"/>
                        <wps:cNvSpPr/>
                        <wps:spPr>
                          <a:xfrm>
                            <a:off x="475312" y="407133"/>
                            <a:ext cx="208682" cy="55951"/>
                          </a:xfrm>
                          <a:custGeom>
                            <a:avLst/>
                            <a:gdLst/>
                            <a:ahLst/>
                            <a:cxnLst/>
                            <a:rect l="l" t="t" r="r" b="b"/>
                            <a:pathLst>
                              <a:path w="208682" h="55951">
                                <a:moveTo>
                                  <a:pt x="208682" y="55951"/>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38" name="Freeform: Shape 1238"/>
                        <wps:cNvSpPr/>
                        <wps:spPr>
                          <a:xfrm>
                            <a:off x="572092" y="45720"/>
                            <a:ext cx="208682" cy="55951"/>
                          </a:xfrm>
                          <a:custGeom>
                            <a:avLst/>
                            <a:gdLst/>
                            <a:ahLst/>
                            <a:cxnLst/>
                            <a:rect l="l" t="t" r="r" b="b"/>
                            <a:pathLst>
                              <a:path w="208682" h="55951">
                                <a:moveTo>
                                  <a:pt x="208682" y="55951"/>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39" name="Freeform: Shape 1239"/>
                        <wps:cNvSpPr/>
                        <wps:spPr>
                          <a:xfrm>
                            <a:off x="583784" y="89320"/>
                            <a:ext cx="165084" cy="44261"/>
                          </a:xfrm>
                          <a:custGeom>
                            <a:avLst/>
                            <a:gdLst/>
                            <a:ahLst/>
                            <a:cxnLst/>
                            <a:rect l="l" t="t" r="r" b="b"/>
                            <a:pathLst>
                              <a:path w="165084" h="44261">
                                <a:moveTo>
                                  <a:pt x="165084" y="44261"/>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40" name="Freeform: Shape 1240"/>
                        <wps:cNvSpPr/>
                        <wps:spPr>
                          <a:xfrm>
                            <a:off x="419361" y="198667"/>
                            <a:ext cx="55951" cy="208466"/>
                          </a:xfrm>
                          <a:custGeom>
                            <a:avLst/>
                            <a:gdLst/>
                            <a:ahLst/>
                            <a:cxnLst/>
                            <a:rect l="l" t="t" r="r" b="b"/>
                            <a:pathLst>
                              <a:path w="55951" h="208466">
                                <a:moveTo>
                                  <a:pt x="55951" y="208466"/>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41" name="Freeform: Shape 1241"/>
                        <wps:cNvSpPr/>
                        <wps:spPr>
                          <a:xfrm>
                            <a:off x="462956" y="210313"/>
                            <a:ext cx="44263" cy="164919"/>
                          </a:xfrm>
                          <a:custGeom>
                            <a:avLst/>
                            <a:gdLst/>
                            <a:ahLst/>
                            <a:cxnLst/>
                            <a:rect l="l" t="t" r="r" b="b"/>
                            <a:pathLst>
                              <a:path w="44263" h="164919">
                                <a:moveTo>
                                  <a:pt x="44263" y="164919"/>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42" name="Freeform: Shape 1242"/>
                        <wps:cNvSpPr/>
                        <wps:spPr>
                          <a:xfrm>
                            <a:off x="419361" y="45720"/>
                            <a:ext cx="152731" cy="152947"/>
                          </a:xfrm>
                          <a:custGeom>
                            <a:avLst/>
                            <a:gdLst/>
                            <a:ahLst/>
                            <a:cxnLst/>
                            <a:rect l="l" t="t" r="r" b="b"/>
                            <a:pathLst>
                              <a:path w="152731" h="152947">
                                <a:moveTo>
                                  <a:pt x="152731" y="0"/>
                                </a:moveTo>
                                <a:lnTo>
                                  <a:pt x="0" y="152947"/>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43" name="Freeform: Shape 1243"/>
                        <wps:cNvSpPr/>
                        <wps:spPr>
                          <a:xfrm>
                            <a:off x="908231" y="1294358"/>
                            <a:ext cx="53786" cy="15303"/>
                          </a:xfrm>
                          <a:custGeom>
                            <a:avLst/>
                            <a:gdLst/>
                            <a:ahLst/>
                            <a:cxnLst/>
                            <a:rect l="l" t="t" r="r" b="b"/>
                            <a:pathLst>
                              <a:path w="53786" h="15303">
                                <a:moveTo>
                                  <a:pt x="53786" y="15303"/>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44" name="Freeform: Shape 1244"/>
                        <wps:cNvSpPr/>
                        <wps:spPr>
                          <a:xfrm>
                            <a:off x="1116266" y="1353550"/>
                            <a:ext cx="21382" cy="74877"/>
                          </a:xfrm>
                          <a:custGeom>
                            <a:avLst/>
                            <a:gdLst/>
                            <a:ahLst/>
                            <a:cxnLst/>
                            <a:rect l="l" t="t" r="r" b="b"/>
                            <a:pathLst>
                              <a:path w="21382" h="74877">
                                <a:moveTo>
                                  <a:pt x="21382" y="74877"/>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45" name="Freeform: Shape 1245"/>
                        <wps:cNvSpPr/>
                        <wps:spPr>
                          <a:xfrm>
                            <a:off x="700480" y="2499472"/>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246" name="Freeform: Shape 1246"/>
                        <wps:cNvSpPr/>
                        <wps:spPr>
                          <a:xfrm>
                            <a:off x="953016" y="2151884"/>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247" name="Freeform: Shape 1247"/>
                        <wps:cNvSpPr/>
                        <wps:spPr>
                          <a:xfrm>
                            <a:off x="1101644" y="1967612"/>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248" name="Freeform: Shape 1248"/>
                        <wps:cNvSpPr/>
                        <wps:spPr>
                          <a:xfrm>
                            <a:off x="1204689" y="1676838"/>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249" name="Freeform: Shape 1249"/>
                        <wps:cNvSpPr/>
                        <wps:spPr>
                          <a:xfrm>
                            <a:off x="1301511" y="1676838"/>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FF0D0D"/>
                          </a:solidFill>
                        </wps:spPr>
                        <wps:bodyPr>
                          <a:prstTxWarp prst="textNoShape">
                            <a:avLst/>
                          </a:prstTxWarp>
                        </wps:bodyPr>
                      </wps:wsp>
                      <wps:wsp>
                        <wps:cNvPr id="1250" name="Freeform: Shape 1250"/>
                        <wps:cNvSpPr/>
                        <wps:spPr>
                          <a:xfrm>
                            <a:off x="127576" y="1925702"/>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251" name="Freeform: Shape 1251"/>
                        <wps:cNvSpPr/>
                        <wps:spPr>
                          <a:xfrm>
                            <a:off x="45720" y="1925702"/>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FF0D0D"/>
                          </a:solidFill>
                        </wps:spPr>
                        <wps:bodyPr>
                          <a:prstTxWarp prst="textNoShape">
                            <a:avLst/>
                          </a:prstTxWarp>
                        </wps:bodyPr>
                      </wps:wsp>
                      <wps:wsp>
                        <wps:cNvPr id="1252" name="Freeform: Shape 1252"/>
                        <wps:cNvSpPr/>
                        <wps:spPr>
                          <a:xfrm>
                            <a:off x="353972" y="1324498"/>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253" name="Freeform: Shape 1253"/>
                        <wps:cNvSpPr/>
                        <wps:spPr>
                          <a:xfrm>
                            <a:off x="208154" y="1676838"/>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254" name="Freeform: Shape 1254"/>
                        <wps:cNvSpPr/>
                        <wps:spPr>
                          <a:xfrm>
                            <a:off x="1227371" y="1155996"/>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255" name="Freeform: Shape 1255"/>
                        <wps:cNvSpPr/>
                        <wps:spPr>
                          <a:xfrm>
                            <a:off x="1230828" y="2402475"/>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256" name="Freeform: Shape 1256"/>
                        <wps:cNvSpPr/>
                        <wps:spPr>
                          <a:xfrm>
                            <a:off x="1408187" y="1753097"/>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257" name="Freeform: Shape 1257"/>
                        <wps:cNvSpPr/>
                        <wps:spPr>
                          <a:xfrm>
                            <a:off x="618606" y="1060080"/>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258" name="Freeform: Shape 1258"/>
                        <wps:cNvSpPr/>
                        <wps:spPr>
                          <a:xfrm>
                            <a:off x="962737" y="891362"/>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259" name="Freeform: Shape 1259"/>
                        <wps:cNvSpPr/>
                        <wps:spPr>
                          <a:xfrm>
                            <a:off x="1532835" y="850534"/>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260" name="Freeform: Shape 1260"/>
                        <wps:cNvSpPr/>
                        <wps:spPr>
                          <a:xfrm>
                            <a:off x="1629657" y="850534"/>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FF0D0D"/>
                          </a:solidFill>
                        </wps:spPr>
                        <wps:bodyPr>
                          <a:prstTxWarp prst="textNoShape">
                            <a:avLst/>
                          </a:prstTxWarp>
                        </wps:bodyPr>
                      </wps:wsp>
                      <wps:wsp>
                        <wps:cNvPr id="1261" name="Freeform: Shape 1261"/>
                        <wps:cNvSpPr/>
                        <wps:spPr>
                          <a:xfrm>
                            <a:off x="1156514" y="168535"/>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262" name="Freeform: Shape 1262"/>
                        <wps:cNvSpPr/>
                        <wps:spPr>
                          <a:xfrm>
                            <a:off x="1067069" y="531465"/>
                            <a:ext cx="68582" cy="87043"/>
                          </a:xfrm>
                          <a:custGeom>
                            <a:avLst/>
                            <a:gdLst/>
                            <a:ahLst/>
                            <a:cxnLst/>
                            <a:rect l="l" t="t" r="r" b="b"/>
                            <a:pathLst>
                              <a:path w="68582" h="87043">
                                <a:moveTo>
                                  <a:pt x="-9" y="87043"/>
                                </a:moveTo>
                                <a:lnTo>
                                  <a:pt x="-9" y="0"/>
                                </a:lnTo>
                                <a:lnTo>
                                  <a:pt x="11808" y="0"/>
                                </a:lnTo>
                                <a:lnTo>
                                  <a:pt x="57532" y="68342"/>
                                </a:lnTo>
                                <a:lnTo>
                                  <a:pt x="57532" y="0"/>
                                </a:lnTo>
                                <a:lnTo>
                                  <a:pt x="68572" y="0"/>
                                </a:lnTo>
                                <a:lnTo>
                                  <a:pt x="68572" y="87043"/>
                                </a:lnTo>
                                <a:lnTo>
                                  <a:pt x="56755" y="87043"/>
                                </a:lnTo>
                                <a:lnTo>
                                  <a:pt x="11040" y="18643"/>
                                </a:lnTo>
                                <a:lnTo>
                                  <a:pt x="11040" y="87043"/>
                                </a:lnTo>
                                <a:close/>
                              </a:path>
                            </a:pathLst>
                          </a:custGeom>
                          <a:solidFill>
                            <a:srgbClr val="3050F8"/>
                          </a:solidFill>
                        </wps:spPr>
                        <wps:bodyPr>
                          <a:prstTxWarp prst="textNoShape">
                            <a:avLst/>
                          </a:prstTxWarp>
                        </wps:bodyPr>
                      </wps:wsp>
                      <wps:wsp>
                        <wps:cNvPr id="1263" name="Freeform: Shape 1263"/>
                        <wps:cNvSpPr/>
                        <wps:spPr>
                          <a:xfrm>
                            <a:off x="1067217" y="632080"/>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3050F8"/>
                          </a:solidFill>
                        </wps:spPr>
                        <wps:bodyPr>
                          <a:prstTxWarp prst="textNoShape">
                            <a:avLst/>
                          </a:prstTxWarp>
                        </wps:bodyPr>
                      </wps:wsp>
                      <wps:wsp>
                        <wps:cNvPr id="1264" name="Freeform: Shape 1264"/>
                        <wps:cNvSpPr/>
                        <wps:spPr>
                          <a:xfrm>
                            <a:off x="310243" y="1793739"/>
                            <a:ext cx="76953" cy="90019"/>
                          </a:xfrm>
                          <a:custGeom>
                            <a:avLst/>
                            <a:gdLst/>
                            <a:ahLst/>
                            <a:cxnLst/>
                            <a:rect l="l" t="t" r="r" b="b"/>
                            <a:pathLst>
                              <a:path w="76953" h="90019">
                                <a:moveTo>
                                  <a:pt x="65424" y="58012"/>
                                </a:moveTo>
                                <a:lnTo>
                                  <a:pt x="76944" y="60921"/>
                                </a:lnTo>
                                <a:cubicBezTo>
                                  <a:pt x="74530" y="70387"/>
                                  <a:pt x="70184" y="77603"/>
                                  <a:pt x="63907" y="82569"/>
                                </a:cubicBezTo>
                                <a:cubicBezTo>
                                  <a:pt x="57635" y="87535"/>
                                  <a:pt x="49967" y="90019"/>
                                  <a:pt x="40905" y="90019"/>
                                </a:cubicBezTo>
                                <a:cubicBezTo>
                                  <a:pt x="31523" y="90018"/>
                                  <a:pt x="23890" y="88108"/>
                                  <a:pt x="18009" y="84288"/>
                                </a:cubicBezTo>
                                <a:cubicBezTo>
                                  <a:pt x="12133" y="80466"/>
                                  <a:pt x="7660" y="74936"/>
                                  <a:pt x="4588" y="67699"/>
                                </a:cubicBezTo>
                                <a:cubicBezTo>
                                  <a:pt x="1523" y="60454"/>
                                  <a:pt x="-9" y="52675"/>
                                  <a:pt x="-9" y="44361"/>
                                </a:cubicBezTo>
                                <a:cubicBezTo>
                                  <a:pt x="-9" y="35292"/>
                                  <a:pt x="1722" y="27385"/>
                                  <a:pt x="5184" y="20640"/>
                                </a:cubicBezTo>
                                <a:cubicBezTo>
                                  <a:pt x="8652" y="13888"/>
                                  <a:pt x="13583" y="8761"/>
                                  <a:pt x="19977" y="5260"/>
                                </a:cubicBezTo>
                                <a:cubicBezTo>
                                  <a:pt x="26371" y="1759"/>
                                  <a:pt x="33404" y="8"/>
                                  <a:pt x="41078" y="9"/>
                                </a:cubicBezTo>
                                <a:cubicBezTo>
                                  <a:pt x="49788" y="9"/>
                                  <a:pt x="57113" y="2226"/>
                                  <a:pt x="63052" y="6662"/>
                                </a:cubicBezTo>
                                <a:cubicBezTo>
                                  <a:pt x="68991" y="11090"/>
                                  <a:pt x="73128" y="17324"/>
                                  <a:pt x="75465" y="25363"/>
                                </a:cubicBezTo>
                                <a:lnTo>
                                  <a:pt x="64118" y="28032"/>
                                </a:lnTo>
                                <a:cubicBezTo>
                                  <a:pt x="62102" y="21696"/>
                                  <a:pt x="59174" y="17084"/>
                                  <a:pt x="55334" y="14198"/>
                                </a:cubicBezTo>
                                <a:cubicBezTo>
                                  <a:pt x="51494" y="11305"/>
                                  <a:pt x="46665" y="9859"/>
                                  <a:pt x="40848" y="9859"/>
                                </a:cubicBezTo>
                                <a:cubicBezTo>
                                  <a:pt x="34153" y="9859"/>
                                  <a:pt x="28559" y="11462"/>
                                  <a:pt x="24067" y="14668"/>
                                </a:cubicBezTo>
                                <a:cubicBezTo>
                                  <a:pt x="19574" y="17874"/>
                                  <a:pt x="16415" y="22181"/>
                                  <a:pt x="14592" y="27590"/>
                                </a:cubicBezTo>
                                <a:cubicBezTo>
                                  <a:pt x="12774" y="32991"/>
                                  <a:pt x="11864" y="38562"/>
                                  <a:pt x="11865" y="44304"/>
                                </a:cubicBezTo>
                                <a:cubicBezTo>
                                  <a:pt x="11865" y="51702"/>
                                  <a:pt x="12943" y="58162"/>
                                  <a:pt x="15100" y="63686"/>
                                </a:cubicBezTo>
                                <a:cubicBezTo>
                                  <a:pt x="17263" y="69209"/>
                                  <a:pt x="20620" y="73337"/>
                                  <a:pt x="25171" y="76070"/>
                                </a:cubicBezTo>
                                <a:cubicBezTo>
                                  <a:pt x="29721" y="78796"/>
                                  <a:pt x="34649" y="80159"/>
                                  <a:pt x="39955" y="80160"/>
                                </a:cubicBezTo>
                                <a:cubicBezTo>
                                  <a:pt x="46406" y="80160"/>
                                  <a:pt x="51868" y="78300"/>
                                  <a:pt x="56342" y="74582"/>
                                </a:cubicBezTo>
                                <a:cubicBezTo>
                                  <a:pt x="60815" y="70863"/>
                                  <a:pt x="63842" y="65339"/>
                                  <a:pt x="65424" y="58012"/>
                                </a:cubicBezTo>
                                <a:close/>
                              </a:path>
                            </a:pathLst>
                          </a:custGeom>
                          <a:solidFill>
                            <a:srgbClr val="000000"/>
                          </a:solidFill>
                        </wps:spPr>
                        <wps:bodyPr>
                          <a:prstTxWarp prst="textNoShape">
                            <a:avLst/>
                          </a:prstTxWarp>
                        </wps:bodyPr>
                      </wps:wsp>
                      <wps:wsp>
                        <wps:cNvPr id="1265" name="Freeform: Shape 1265"/>
                        <wps:cNvSpPr/>
                        <wps:spPr>
                          <a:xfrm>
                            <a:off x="174648" y="1793739"/>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bodyPr>
                          <a:prstTxWarp prst="textNoShape">
                            <a:avLst/>
                          </a:prstTxWarp>
                        </wps:bodyPr>
                      </wps:wsp>
                      <wps:wsp>
                        <wps:cNvPr id="1266" name="Freeform: Shape 1266"/>
                        <wps:cNvSpPr/>
                        <wps:spPr>
                          <a:xfrm>
                            <a:off x="262469" y="1858666"/>
                            <a:ext cx="34202" cy="53366"/>
                          </a:xfrm>
                          <a:custGeom>
                            <a:avLst/>
                            <a:gdLst/>
                            <a:ahLst/>
                            <a:cxnLst/>
                            <a:rect l="l" t="t" r="r" b="b"/>
                            <a:pathLst>
                              <a:path w="34202" h="53366">
                                <a:moveTo>
                                  <a:pt x="-5" y="38655"/>
                                </a:moveTo>
                                <a:lnTo>
                                  <a:pt x="6410" y="37797"/>
                                </a:lnTo>
                                <a:cubicBezTo>
                                  <a:pt x="7144" y="41433"/>
                                  <a:pt x="8396" y="44053"/>
                                  <a:pt x="10166" y="45659"/>
                                </a:cubicBezTo>
                                <a:cubicBezTo>
                                  <a:pt x="11936" y="47260"/>
                                  <a:pt x="14091" y="48060"/>
                                  <a:pt x="16634" y="48061"/>
                                </a:cubicBezTo>
                                <a:cubicBezTo>
                                  <a:pt x="19648" y="48061"/>
                                  <a:pt x="22194" y="47016"/>
                                  <a:pt x="24272" y="44928"/>
                                </a:cubicBezTo>
                                <a:cubicBezTo>
                                  <a:pt x="26353" y="42834"/>
                                  <a:pt x="27394" y="40244"/>
                                  <a:pt x="27394" y="37157"/>
                                </a:cubicBezTo>
                                <a:cubicBezTo>
                                  <a:pt x="27394" y="34211"/>
                                  <a:pt x="26431" y="31783"/>
                                  <a:pt x="24508" y="29871"/>
                                </a:cubicBezTo>
                                <a:cubicBezTo>
                                  <a:pt x="22584" y="27958"/>
                                  <a:pt x="20138" y="27001"/>
                                  <a:pt x="17170" y="27002"/>
                                </a:cubicBezTo>
                                <a:cubicBezTo>
                                  <a:pt x="15956" y="27002"/>
                                  <a:pt x="14447" y="27240"/>
                                  <a:pt x="12643" y="27717"/>
                                </a:cubicBezTo>
                                <a:lnTo>
                                  <a:pt x="13357" y="22089"/>
                                </a:lnTo>
                                <a:cubicBezTo>
                                  <a:pt x="13783" y="22135"/>
                                  <a:pt x="14126" y="22157"/>
                                  <a:pt x="14388" y="22158"/>
                                </a:cubicBezTo>
                                <a:cubicBezTo>
                                  <a:pt x="17118" y="22158"/>
                                  <a:pt x="19575" y="21445"/>
                                  <a:pt x="21761" y="20021"/>
                                </a:cubicBezTo>
                                <a:cubicBezTo>
                                  <a:pt x="23949" y="18596"/>
                                  <a:pt x="25043" y="16399"/>
                                  <a:pt x="25044" y="13432"/>
                                </a:cubicBezTo>
                                <a:cubicBezTo>
                                  <a:pt x="25044" y="11082"/>
                                  <a:pt x="24247" y="9134"/>
                                  <a:pt x="22654" y="7591"/>
                                </a:cubicBezTo>
                                <a:cubicBezTo>
                                  <a:pt x="21064" y="6043"/>
                                  <a:pt x="19009" y="5269"/>
                                  <a:pt x="16490" y="5270"/>
                                </a:cubicBezTo>
                                <a:cubicBezTo>
                                  <a:pt x="13998" y="5270"/>
                                  <a:pt x="11920" y="6055"/>
                                  <a:pt x="10258" y="7626"/>
                                </a:cubicBezTo>
                                <a:cubicBezTo>
                                  <a:pt x="8595" y="9192"/>
                                  <a:pt x="7525" y="11542"/>
                                  <a:pt x="7050" y="14676"/>
                                </a:cubicBezTo>
                                <a:lnTo>
                                  <a:pt x="639" y="13536"/>
                                </a:lnTo>
                                <a:cubicBezTo>
                                  <a:pt x="1422" y="9238"/>
                                  <a:pt x="3202" y="5909"/>
                                  <a:pt x="5978" y="3548"/>
                                </a:cubicBezTo>
                                <a:cubicBezTo>
                                  <a:pt x="8758" y="1182"/>
                                  <a:pt x="12214" y="0"/>
                                  <a:pt x="16346" y="0"/>
                                </a:cubicBezTo>
                                <a:cubicBezTo>
                                  <a:pt x="19199" y="0"/>
                                  <a:pt x="21823" y="612"/>
                                  <a:pt x="24220" y="1837"/>
                                </a:cubicBezTo>
                                <a:cubicBezTo>
                                  <a:pt x="26620" y="3058"/>
                                  <a:pt x="28455" y="4726"/>
                                  <a:pt x="29727" y="6842"/>
                                </a:cubicBezTo>
                                <a:cubicBezTo>
                                  <a:pt x="30997" y="8954"/>
                                  <a:pt x="31632" y="11198"/>
                                  <a:pt x="31633" y="13576"/>
                                </a:cubicBezTo>
                                <a:cubicBezTo>
                                  <a:pt x="31633" y="15830"/>
                                  <a:pt x="31026" y="17884"/>
                                  <a:pt x="29813" y="19739"/>
                                </a:cubicBezTo>
                                <a:cubicBezTo>
                                  <a:pt x="28603" y="21589"/>
                                  <a:pt x="26810" y="23062"/>
                                  <a:pt x="24433" y="24157"/>
                                </a:cubicBezTo>
                                <a:cubicBezTo>
                                  <a:pt x="27520" y="24867"/>
                                  <a:pt x="29918" y="26345"/>
                                  <a:pt x="31628" y="28592"/>
                                </a:cubicBezTo>
                                <a:cubicBezTo>
                                  <a:pt x="33340" y="30834"/>
                                  <a:pt x="34197" y="33641"/>
                                  <a:pt x="34197" y="37013"/>
                                </a:cubicBezTo>
                                <a:cubicBezTo>
                                  <a:pt x="34197" y="41574"/>
                                  <a:pt x="32533" y="45442"/>
                                  <a:pt x="29208" y="48614"/>
                                </a:cubicBezTo>
                                <a:cubicBezTo>
                                  <a:pt x="25882" y="51781"/>
                                  <a:pt x="21679" y="53366"/>
                                  <a:pt x="16600" y="53366"/>
                                </a:cubicBezTo>
                                <a:cubicBezTo>
                                  <a:pt x="12014" y="53365"/>
                                  <a:pt x="8207" y="52001"/>
                                  <a:pt x="5178" y="49271"/>
                                </a:cubicBezTo>
                                <a:cubicBezTo>
                                  <a:pt x="2151" y="46540"/>
                                  <a:pt x="424" y="43001"/>
                                  <a:pt x="-5" y="38655"/>
                                </a:cubicBezTo>
                                <a:close/>
                              </a:path>
                            </a:pathLst>
                          </a:custGeom>
                          <a:solidFill>
                            <a:srgbClr val="000000"/>
                          </a:solidFill>
                        </wps:spPr>
                        <wps:bodyPr>
                          <a:prstTxWarp prst="textNoShape">
                            <a:avLst/>
                          </a:prstTxWarp>
                        </wps:bodyPr>
                      </wps:wsp>
                      <wps:wsp>
                        <wps:cNvPr id="1267" name="Freeform: Shape 1267"/>
                        <wps:cNvSpPr/>
                        <wps:spPr>
                          <a:xfrm>
                            <a:off x="973447" y="1237468"/>
                            <a:ext cx="76953" cy="90019"/>
                          </a:xfrm>
                          <a:custGeom>
                            <a:avLst/>
                            <a:gdLst/>
                            <a:ahLst/>
                            <a:cxnLst/>
                            <a:rect l="l" t="t" r="r" b="b"/>
                            <a:pathLst>
                              <a:path w="76953" h="90019">
                                <a:moveTo>
                                  <a:pt x="65424" y="58012"/>
                                </a:moveTo>
                                <a:lnTo>
                                  <a:pt x="76944" y="60921"/>
                                </a:lnTo>
                                <a:cubicBezTo>
                                  <a:pt x="74530" y="70387"/>
                                  <a:pt x="70184" y="77603"/>
                                  <a:pt x="63907" y="82569"/>
                                </a:cubicBezTo>
                                <a:cubicBezTo>
                                  <a:pt x="57635" y="87535"/>
                                  <a:pt x="49967" y="90019"/>
                                  <a:pt x="40905" y="90019"/>
                                </a:cubicBezTo>
                                <a:cubicBezTo>
                                  <a:pt x="31523" y="90018"/>
                                  <a:pt x="23890" y="88108"/>
                                  <a:pt x="18009" y="84288"/>
                                </a:cubicBezTo>
                                <a:cubicBezTo>
                                  <a:pt x="12133" y="80466"/>
                                  <a:pt x="7660" y="74936"/>
                                  <a:pt x="4588" y="67699"/>
                                </a:cubicBezTo>
                                <a:cubicBezTo>
                                  <a:pt x="1523" y="60454"/>
                                  <a:pt x="-9" y="52675"/>
                                  <a:pt x="-9" y="44361"/>
                                </a:cubicBezTo>
                                <a:cubicBezTo>
                                  <a:pt x="-9" y="35292"/>
                                  <a:pt x="1722" y="27385"/>
                                  <a:pt x="5184" y="20640"/>
                                </a:cubicBezTo>
                                <a:cubicBezTo>
                                  <a:pt x="8652" y="13888"/>
                                  <a:pt x="13583" y="8761"/>
                                  <a:pt x="19977" y="5260"/>
                                </a:cubicBezTo>
                                <a:cubicBezTo>
                                  <a:pt x="26371" y="1759"/>
                                  <a:pt x="33404" y="8"/>
                                  <a:pt x="41078" y="9"/>
                                </a:cubicBezTo>
                                <a:cubicBezTo>
                                  <a:pt x="49788" y="9"/>
                                  <a:pt x="57113" y="2226"/>
                                  <a:pt x="63052" y="6662"/>
                                </a:cubicBezTo>
                                <a:cubicBezTo>
                                  <a:pt x="68991" y="11090"/>
                                  <a:pt x="73128" y="17324"/>
                                  <a:pt x="75465" y="25363"/>
                                </a:cubicBezTo>
                                <a:lnTo>
                                  <a:pt x="64118" y="28032"/>
                                </a:lnTo>
                                <a:cubicBezTo>
                                  <a:pt x="62102" y="21696"/>
                                  <a:pt x="59174" y="17084"/>
                                  <a:pt x="55334" y="14198"/>
                                </a:cubicBezTo>
                                <a:cubicBezTo>
                                  <a:pt x="51494" y="11305"/>
                                  <a:pt x="46665" y="9859"/>
                                  <a:pt x="40848" y="9859"/>
                                </a:cubicBezTo>
                                <a:cubicBezTo>
                                  <a:pt x="34153" y="9859"/>
                                  <a:pt x="28559" y="11462"/>
                                  <a:pt x="24067" y="14668"/>
                                </a:cubicBezTo>
                                <a:cubicBezTo>
                                  <a:pt x="19574" y="17874"/>
                                  <a:pt x="16415" y="22181"/>
                                  <a:pt x="14592" y="27590"/>
                                </a:cubicBezTo>
                                <a:cubicBezTo>
                                  <a:pt x="12774" y="32991"/>
                                  <a:pt x="11864" y="38562"/>
                                  <a:pt x="11865" y="44304"/>
                                </a:cubicBezTo>
                                <a:cubicBezTo>
                                  <a:pt x="11865" y="51702"/>
                                  <a:pt x="12943" y="58162"/>
                                  <a:pt x="15100" y="63686"/>
                                </a:cubicBezTo>
                                <a:cubicBezTo>
                                  <a:pt x="17263" y="69209"/>
                                  <a:pt x="20620" y="73337"/>
                                  <a:pt x="25171" y="76070"/>
                                </a:cubicBezTo>
                                <a:cubicBezTo>
                                  <a:pt x="29721" y="78796"/>
                                  <a:pt x="34649" y="80159"/>
                                  <a:pt x="39955" y="80160"/>
                                </a:cubicBezTo>
                                <a:cubicBezTo>
                                  <a:pt x="46406" y="80160"/>
                                  <a:pt x="51868" y="78300"/>
                                  <a:pt x="56342" y="74582"/>
                                </a:cubicBezTo>
                                <a:cubicBezTo>
                                  <a:pt x="60815" y="70863"/>
                                  <a:pt x="63842" y="65339"/>
                                  <a:pt x="65424" y="58012"/>
                                </a:cubicBezTo>
                                <a:close/>
                              </a:path>
                            </a:pathLst>
                          </a:custGeom>
                          <a:solidFill>
                            <a:srgbClr val="000000"/>
                          </a:solidFill>
                        </wps:spPr>
                        <wps:bodyPr>
                          <a:prstTxWarp prst="textNoShape">
                            <a:avLst/>
                          </a:prstTxWarp>
                        </wps:bodyPr>
                      </wps:wsp>
                      <wps:wsp>
                        <wps:cNvPr id="1268" name="Freeform: Shape 1268"/>
                        <wps:cNvSpPr/>
                        <wps:spPr>
                          <a:xfrm>
                            <a:off x="1063972" y="1237468"/>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bodyPr>
                          <a:prstTxWarp prst="textNoShape">
                            <a:avLst/>
                          </a:prstTxWarp>
                        </wps:bodyPr>
                      </wps:wsp>
                      <wps:wsp>
                        <wps:cNvPr id="1269" name="Freeform: Shape 1269"/>
                        <wps:cNvSpPr/>
                        <wps:spPr>
                          <a:xfrm>
                            <a:off x="1151793" y="1302395"/>
                            <a:ext cx="34202" cy="53366"/>
                          </a:xfrm>
                          <a:custGeom>
                            <a:avLst/>
                            <a:gdLst/>
                            <a:ahLst/>
                            <a:cxnLst/>
                            <a:rect l="l" t="t" r="r" b="b"/>
                            <a:pathLst>
                              <a:path w="34202" h="53366">
                                <a:moveTo>
                                  <a:pt x="-5" y="38655"/>
                                </a:moveTo>
                                <a:lnTo>
                                  <a:pt x="6410" y="37797"/>
                                </a:lnTo>
                                <a:cubicBezTo>
                                  <a:pt x="7144" y="41433"/>
                                  <a:pt x="8396" y="44053"/>
                                  <a:pt x="10166" y="45659"/>
                                </a:cubicBezTo>
                                <a:cubicBezTo>
                                  <a:pt x="11936" y="47260"/>
                                  <a:pt x="14091" y="48060"/>
                                  <a:pt x="16634" y="48061"/>
                                </a:cubicBezTo>
                                <a:cubicBezTo>
                                  <a:pt x="19648" y="48061"/>
                                  <a:pt x="22194" y="47016"/>
                                  <a:pt x="24272" y="44928"/>
                                </a:cubicBezTo>
                                <a:cubicBezTo>
                                  <a:pt x="26353" y="42834"/>
                                  <a:pt x="27394" y="40244"/>
                                  <a:pt x="27394" y="37157"/>
                                </a:cubicBezTo>
                                <a:cubicBezTo>
                                  <a:pt x="27394" y="34211"/>
                                  <a:pt x="26431" y="31783"/>
                                  <a:pt x="24508" y="29871"/>
                                </a:cubicBezTo>
                                <a:cubicBezTo>
                                  <a:pt x="22584" y="27958"/>
                                  <a:pt x="20138" y="27001"/>
                                  <a:pt x="17170" y="27002"/>
                                </a:cubicBezTo>
                                <a:cubicBezTo>
                                  <a:pt x="15956" y="27002"/>
                                  <a:pt x="14447" y="27240"/>
                                  <a:pt x="12643" y="27717"/>
                                </a:cubicBezTo>
                                <a:lnTo>
                                  <a:pt x="13357" y="22089"/>
                                </a:lnTo>
                                <a:cubicBezTo>
                                  <a:pt x="13783" y="22135"/>
                                  <a:pt x="14126" y="22157"/>
                                  <a:pt x="14388" y="22158"/>
                                </a:cubicBezTo>
                                <a:cubicBezTo>
                                  <a:pt x="17118" y="22158"/>
                                  <a:pt x="19575" y="21445"/>
                                  <a:pt x="21761" y="20021"/>
                                </a:cubicBezTo>
                                <a:cubicBezTo>
                                  <a:pt x="23949" y="18596"/>
                                  <a:pt x="25043" y="16399"/>
                                  <a:pt x="25044" y="13432"/>
                                </a:cubicBezTo>
                                <a:cubicBezTo>
                                  <a:pt x="25044" y="11082"/>
                                  <a:pt x="24247" y="9134"/>
                                  <a:pt x="22654" y="7591"/>
                                </a:cubicBezTo>
                                <a:cubicBezTo>
                                  <a:pt x="21064" y="6043"/>
                                  <a:pt x="19009" y="5269"/>
                                  <a:pt x="16490" y="5270"/>
                                </a:cubicBezTo>
                                <a:cubicBezTo>
                                  <a:pt x="13998" y="5270"/>
                                  <a:pt x="11920" y="6055"/>
                                  <a:pt x="10258" y="7626"/>
                                </a:cubicBezTo>
                                <a:cubicBezTo>
                                  <a:pt x="8595" y="9192"/>
                                  <a:pt x="7525" y="11542"/>
                                  <a:pt x="7050" y="14676"/>
                                </a:cubicBezTo>
                                <a:lnTo>
                                  <a:pt x="639" y="13536"/>
                                </a:lnTo>
                                <a:cubicBezTo>
                                  <a:pt x="1422" y="9238"/>
                                  <a:pt x="3202" y="5909"/>
                                  <a:pt x="5978" y="3548"/>
                                </a:cubicBezTo>
                                <a:cubicBezTo>
                                  <a:pt x="8758" y="1182"/>
                                  <a:pt x="12214" y="0"/>
                                  <a:pt x="16346" y="0"/>
                                </a:cubicBezTo>
                                <a:cubicBezTo>
                                  <a:pt x="19199" y="0"/>
                                  <a:pt x="21823" y="612"/>
                                  <a:pt x="24220" y="1837"/>
                                </a:cubicBezTo>
                                <a:cubicBezTo>
                                  <a:pt x="26620" y="3058"/>
                                  <a:pt x="28455" y="4726"/>
                                  <a:pt x="29727" y="6842"/>
                                </a:cubicBezTo>
                                <a:cubicBezTo>
                                  <a:pt x="30997" y="8954"/>
                                  <a:pt x="31632" y="11198"/>
                                  <a:pt x="31633" y="13576"/>
                                </a:cubicBezTo>
                                <a:cubicBezTo>
                                  <a:pt x="31633" y="15830"/>
                                  <a:pt x="31026" y="17884"/>
                                  <a:pt x="29813" y="19739"/>
                                </a:cubicBezTo>
                                <a:cubicBezTo>
                                  <a:pt x="28603" y="21589"/>
                                  <a:pt x="26810" y="23062"/>
                                  <a:pt x="24433" y="24157"/>
                                </a:cubicBezTo>
                                <a:cubicBezTo>
                                  <a:pt x="27520" y="24867"/>
                                  <a:pt x="29918" y="26345"/>
                                  <a:pt x="31628" y="28592"/>
                                </a:cubicBezTo>
                                <a:cubicBezTo>
                                  <a:pt x="33340" y="30834"/>
                                  <a:pt x="34197" y="33641"/>
                                  <a:pt x="34197" y="37013"/>
                                </a:cubicBezTo>
                                <a:cubicBezTo>
                                  <a:pt x="34197" y="41574"/>
                                  <a:pt x="32533" y="45442"/>
                                  <a:pt x="29208" y="48614"/>
                                </a:cubicBezTo>
                                <a:cubicBezTo>
                                  <a:pt x="25882" y="51781"/>
                                  <a:pt x="21679" y="53366"/>
                                  <a:pt x="16600" y="53366"/>
                                </a:cubicBezTo>
                                <a:cubicBezTo>
                                  <a:pt x="12014" y="53365"/>
                                  <a:pt x="8207" y="52001"/>
                                  <a:pt x="5178" y="49271"/>
                                </a:cubicBezTo>
                                <a:cubicBezTo>
                                  <a:pt x="2151" y="46540"/>
                                  <a:pt x="424" y="43001"/>
                                  <a:pt x="-5" y="38655"/>
                                </a:cubicBezTo>
                                <a:close/>
                              </a:path>
                            </a:pathLst>
                          </a:custGeom>
                          <a:solidFill>
                            <a:srgbClr val="000000"/>
                          </a:solidFill>
                        </wps:spPr>
                        <wps:bodyPr>
                          <a:prstTxWarp prst="textNoShape">
                            <a:avLst/>
                          </a:prstTxWarp>
                        </wps:bodyPr>
                      </wps:wsp>
                      <wps:wsp>
                        <wps:cNvPr id="1270" name="Freeform: Shape 1270"/>
                        <wps:cNvSpPr/>
                        <wps:spPr>
                          <a:xfrm>
                            <a:off x="1149078" y="1412882"/>
                            <a:ext cx="76953" cy="90019"/>
                          </a:xfrm>
                          <a:custGeom>
                            <a:avLst/>
                            <a:gdLst/>
                            <a:ahLst/>
                            <a:cxnLst/>
                            <a:rect l="l" t="t" r="r" b="b"/>
                            <a:pathLst>
                              <a:path w="76953" h="90019">
                                <a:moveTo>
                                  <a:pt x="65424" y="58012"/>
                                </a:moveTo>
                                <a:lnTo>
                                  <a:pt x="76944" y="60921"/>
                                </a:lnTo>
                                <a:cubicBezTo>
                                  <a:pt x="74530" y="70387"/>
                                  <a:pt x="70184" y="77603"/>
                                  <a:pt x="63907" y="82569"/>
                                </a:cubicBezTo>
                                <a:cubicBezTo>
                                  <a:pt x="57635" y="87535"/>
                                  <a:pt x="49967" y="90019"/>
                                  <a:pt x="40905" y="90019"/>
                                </a:cubicBezTo>
                                <a:cubicBezTo>
                                  <a:pt x="31523" y="90018"/>
                                  <a:pt x="23890" y="88108"/>
                                  <a:pt x="18009" y="84288"/>
                                </a:cubicBezTo>
                                <a:cubicBezTo>
                                  <a:pt x="12133" y="80466"/>
                                  <a:pt x="7660" y="74936"/>
                                  <a:pt x="4588" y="67699"/>
                                </a:cubicBezTo>
                                <a:cubicBezTo>
                                  <a:pt x="1523" y="60454"/>
                                  <a:pt x="-9" y="52675"/>
                                  <a:pt x="-9" y="44361"/>
                                </a:cubicBezTo>
                                <a:cubicBezTo>
                                  <a:pt x="-9" y="35292"/>
                                  <a:pt x="1722" y="27385"/>
                                  <a:pt x="5184" y="20640"/>
                                </a:cubicBezTo>
                                <a:cubicBezTo>
                                  <a:pt x="8652" y="13888"/>
                                  <a:pt x="13583" y="8761"/>
                                  <a:pt x="19977" y="5260"/>
                                </a:cubicBezTo>
                                <a:cubicBezTo>
                                  <a:pt x="26371" y="1759"/>
                                  <a:pt x="33404" y="8"/>
                                  <a:pt x="41078" y="9"/>
                                </a:cubicBezTo>
                                <a:cubicBezTo>
                                  <a:pt x="49788" y="9"/>
                                  <a:pt x="57113" y="2226"/>
                                  <a:pt x="63052" y="6662"/>
                                </a:cubicBezTo>
                                <a:cubicBezTo>
                                  <a:pt x="68991" y="11090"/>
                                  <a:pt x="73128" y="17324"/>
                                  <a:pt x="75465" y="25363"/>
                                </a:cubicBezTo>
                                <a:lnTo>
                                  <a:pt x="64118" y="28032"/>
                                </a:lnTo>
                                <a:cubicBezTo>
                                  <a:pt x="62102" y="21696"/>
                                  <a:pt x="59174" y="17084"/>
                                  <a:pt x="55334" y="14198"/>
                                </a:cubicBezTo>
                                <a:cubicBezTo>
                                  <a:pt x="51494" y="11305"/>
                                  <a:pt x="46665" y="9859"/>
                                  <a:pt x="40848" y="9859"/>
                                </a:cubicBezTo>
                                <a:cubicBezTo>
                                  <a:pt x="34153" y="9859"/>
                                  <a:pt x="28559" y="11462"/>
                                  <a:pt x="24067" y="14668"/>
                                </a:cubicBezTo>
                                <a:cubicBezTo>
                                  <a:pt x="19574" y="17874"/>
                                  <a:pt x="16415" y="22181"/>
                                  <a:pt x="14592" y="27590"/>
                                </a:cubicBezTo>
                                <a:cubicBezTo>
                                  <a:pt x="12774" y="32991"/>
                                  <a:pt x="11864" y="38562"/>
                                  <a:pt x="11865" y="44304"/>
                                </a:cubicBezTo>
                                <a:cubicBezTo>
                                  <a:pt x="11865" y="51702"/>
                                  <a:pt x="12943" y="58162"/>
                                  <a:pt x="15100" y="63686"/>
                                </a:cubicBezTo>
                                <a:cubicBezTo>
                                  <a:pt x="17263" y="69209"/>
                                  <a:pt x="20620" y="73337"/>
                                  <a:pt x="25171" y="76070"/>
                                </a:cubicBezTo>
                                <a:cubicBezTo>
                                  <a:pt x="29721" y="78796"/>
                                  <a:pt x="34649" y="80159"/>
                                  <a:pt x="39955" y="80160"/>
                                </a:cubicBezTo>
                                <a:cubicBezTo>
                                  <a:pt x="46406" y="80160"/>
                                  <a:pt x="51868" y="78300"/>
                                  <a:pt x="56342" y="74582"/>
                                </a:cubicBezTo>
                                <a:cubicBezTo>
                                  <a:pt x="60815" y="70863"/>
                                  <a:pt x="63842" y="65339"/>
                                  <a:pt x="65424" y="58012"/>
                                </a:cubicBezTo>
                                <a:close/>
                              </a:path>
                            </a:pathLst>
                          </a:custGeom>
                          <a:solidFill>
                            <a:srgbClr val="000000"/>
                          </a:solidFill>
                        </wps:spPr>
                        <wps:bodyPr>
                          <a:prstTxWarp prst="textNoShape">
                            <a:avLst/>
                          </a:prstTxWarp>
                        </wps:bodyPr>
                      </wps:wsp>
                      <wps:wsp>
                        <wps:cNvPr id="1271" name="Freeform: Shape 1271"/>
                        <wps:cNvSpPr/>
                        <wps:spPr>
                          <a:xfrm>
                            <a:off x="1239603" y="1412882"/>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bodyPr>
                          <a:prstTxWarp prst="textNoShape">
                            <a:avLst/>
                          </a:prstTxWarp>
                        </wps:bodyPr>
                      </wps:wsp>
                      <wps:wsp>
                        <wps:cNvPr id="1272" name="Freeform: Shape 1272"/>
                        <wps:cNvSpPr/>
                        <wps:spPr>
                          <a:xfrm>
                            <a:off x="1327424" y="1477809"/>
                            <a:ext cx="34202" cy="53366"/>
                          </a:xfrm>
                          <a:custGeom>
                            <a:avLst/>
                            <a:gdLst/>
                            <a:ahLst/>
                            <a:cxnLst/>
                            <a:rect l="l" t="t" r="r" b="b"/>
                            <a:pathLst>
                              <a:path w="34202" h="53366">
                                <a:moveTo>
                                  <a:pt x="-5" y="38655"/>
                                </a:moveTo>
                                <a:lnTo>
                                  <a:pt x="6410" y="37797"/>
                                </a:lnTo>
                                <a:cubicBezTo>
                                  <a:pt x="7144" y="41433"/>
                                  <a:pt x="8396" y="44053"/>
                                  <a:pt x="10166" y="45659"/>
                                </a:cubicBezTo>
                                <a:cubicBezTo>
                                  <a:pt x="11936" y="47260"/>
                                  <a:pt x="14091" y="48060"/>
                                  <a:pt x="16634" y="48061"/>
                                </a:cubicBezTo>
                                <a:cubicBezTo>
                                  <a:pt x="19648" y="48061"/>
                                  <a:pt x="22194" y="47016"/>
                                  <a:pt x="24272" y="44928"/>
                                </a:cubicBezTo>
                                <a:cubicBezTo>
                                  <a:pt x="26353" y="42834"/>
                                  <a:pt x="27394" y="40244"/>
                                  <a:pt x="27394" y="37157"/>
                                </a:cubicBezTo>
                                <a:cubicBezTo>
                                  <a:pt x="27394" y="34211"/>
                                  <a:pt x="26431" y="31783"/>
                                  <a:pt x="24508" y="29871"/>
                                </a:cubicBezTo>
                                <a:cubicBezTo>
                                  <a:pt x="22584" y="27958"/>
                                  <a:pt x="20138" y="27001"/>
                                  <a:pt x="17170" y="27002"/>
                                </a:cubicBezTo>
                                <a:cubicBezTo>
                                  <a:pt x="15956" y="27002"/>
                                  <a:pt x="14447" y="27240"/>
                                  <a:pt x="12643" y="27717"/>
                                </a:cubicBezTo>
                                <a:lnTo>
                                  <a:pt x="13357" y="22089"/>
                                </a:lnTo>
                                <a:cubicBezTo>
                                  <a:pt x="13783" y="22135"/>
                                  <a:pt x="14126" y="22157"/>
                                  <a:pt x="14388" y="22158"/>
                                </a:cubicBezTo>
                                <a:cubicBezTo>
                                  <a:pt x="17118" y="22158"/>
                                  <a:pt x="19575" y="21445"/>
                                  <a:pt x="21761" y="20021"/>
                                </a:cubicBezTo>
                                <a:cubicBezTo>
                                  <a:pt x="23949" y="18596"/>
                                  <a:pt x="25043" y="16399"/>
                                  <a:pt x="25044" y="13432"/>
                                </a:cubicBezTo>
                                <a:cubicBezTo>
                                  <a:pt x="25044" y="11082"/>
                                  <a:pt x="24247" y="9134"/>
                                  <a:pt x="22654" y="7591"/>
                                </a:cubicBezTo>
                                <a:cubicBezTo>
                                  <a:pt x="21064" y="6043"/>
                                  <a:pt x="19009" y="5269"/>
                                  <a:pt x="16490" y="5270"/>
                                </a:cubicBezTo>
                                <a:cubicBezTo>
                                  <a:pt x="13998" y="5270"/>
                                  <a:pt x="11920" y="6055"/>
                                  <a:pt x="10258" y="7626"/>
                                </a:cubicBezTo>
                                <a:cubicBezTo>
                                  <a:pt x="8595" y="9192"/>
                                  <a:pt x="7525" y="11542"/>
                                  <a:pt x="7050" y="14676"/>
                                </a:cubicBezTo>
                                <a:lnTo>
                                  <a:pt x="639" y="13536"/>
                                </a:lnTo>
                                <a:cubicBezTo>
                                  <a:pt x="1422" y="9238"/>
                                  <a:pt x="3202" y="5909"/>
                                  <a:pt x="5978" y="3548"/>
                                </a:cubicBezTo>
                                <a:cubicBezTo>
                                  <a:pt x="8758" y="1182"/>
                                  <a:pt x="12214" y="0"/>
                                  <a:pt x="16346" y="0"/>
                                </a:cubicBezTo>
                                <a:cubicBezTo>
                                  <a:pt x="19199" y="0"/>
                                  <a:pt x="21823" y="612"/>
                                  <a:pt x="24220" y="1837"/>
                                </a:cubicBezTo>
                                <a:cubicBezTo>
                                  <a:pt x="26620" y="3058"/>
                                  <a:pt x="28455" y="4726"/>
                                  <a:pt x="29727" y="6842"/>
                                </a:cubicBezTo>
                                <a:cubicBezTo>
                                  <a:pt x="30997" y="8954"/>
                                  <a:pt x="31632" y="11198"/>
                                  <a:pt x="31633" y="13576"/>
                                </a:cubicBezTo>
                                <a:cubicBezTo>
                                  <a:pt x="31633" y="15830"/>
                                  <a:pt x="31026" y="17884"/>
                                  <a:pt x="29813" y="19739"/>
                                </a:cubicBezTo>
                                <a:cubicBezTo>
                                  <a:pt x="28603" y="21589"/>
                                  <a:pt x="26810" y="23062"/>
                                  <a:pt x="24433" y="24157"/>
                                </a:cubicBezTo>
                                <a:cubicBezTo>
                                  <a:pt x="27520" y="24867"/>
                                  <a:pt x="29918" y="26345"/>
                                  <a:pt x="31628" y="28592"/>
                                </a:cubicBezTo>
                                <a:cubicBezTo>
                                  <a:pt x="33340" y="30834"/>
                                  <a:pt x="34197" y="33641"/>
                                  <a:pt x="34197" y="37013"/>
                                </a:cubicBezTo>
                                <a:cubicBezTo>
                                  <a:pt x="34197" y="41574"/>
                                  <a:pt x="32533" y="45442"/>
                                  <a:pt x="29208" y="48614"/>
                                </a:cubicBezTo>
                                <a:cubicBezTo>
                                  <a:pt x="25882" y="51781"/>
                                  <a:pt x="21679" y="53366"/>
                                  <a:pt x="16600" y="53366"/>
                                </a:cubicBezTo>
                                <a:cubicBezTo>
                                  <a:pt x="12014" y="53365"/>
                                  <a:pt x="8207" y="52001"/>
                                  <a:pt x="5178" y="49271"/>
                                </a:cubicBezTo>
                                <a:cubicBezTo>
                                  <a:pt x="2151" y="46540"/>
                                  <a:pt x="424" y="43001"/>
                                  <a:pt x="-5" y="38655"/>
                                </a:cubicBezTo>
                                <a:close/>
                              </a:path>
                            </a:pathLst>
                          </a:custGeom>
                          <a:solidFill>
                            <a:srgbClr val="000000"/>
                          </a:solidFill>
                        </wps:spPr>
                        <wps:bodyPr>
                          <a:prstTxWarp prst="textNoShape">
                            <a:avLst/>
                          </a:prstTxWarp>
                        </wps:bodyPr>
                      </wps:wsp>
                      <wps:wsp>
                        <wps:cNvPr id="1273" name="Freeform: Shape 1273"/>
                        <wps:cNvSpPr/>
                        <wps:spPr>
                          <a:xfrm>
                            <a:off x="820500" y="1038938"/>
                            <a:ext cx="76953" cy="90019"/>
                          </a:xfrm>
                          <a:custGeom>
                            <a:avLst/>
                            <a:gdLst/>
                            <a:ahLst/>
                            <a:cxnLst/>
                            <a:rect l="l" t="t" r="r" b="b"/>
                            <a:pathLst>
                              <a:path w="76953" h="90019">
                                <a:moveTo>
                                  <a:pt x="65424" y="58012"/>
                                </a:moveTo>
                                <a:lnTo>
                                  <a:pt x="76944" y="60921"/>
                                </a:lnTo>
                                <a:cubicBezTo>
                                  <a:pt x="74530" y="70387"/>
                                  <a:pt x="70184" y="77603"/>
                                  <a:pt x="63907" y="82569"/>
                                </a:cubicBezTo>
                                <a:cubicBezTo>
                                  <a:pt x="57635" y="87535"/>
                                  <a:pt x="49967" y="90019"/>
                                  <a:pt x="40905" y="90019"/>
                                </a:cubicBezTo>
                                <a:cubicBezTo>
                                  <a:pt x="31523" y="90018"/>
                                  <a:pt x="23890" y="88108"/>
                                  <a:pt x="18009" y="84288"/>
                                </a:cubicBezTo>
                                <a:cubicBezTo>
                                  <a:pt x="12133" y="80466"/>
                                  <a:pt x="7660" y="74936"/>
                                  <a:pt x="4588" y="67699"/>
                                </a:cubicBezTo>
                                <a:cubicBezTo>
                                  <a:pt x="1523" y="60454"/>
                                  <a:pt x="-9" y="52675"/>
                                  <a:pt x="-9" y="44361"/>
                                </a:cubicBezTo>
                                <a:cubicBezTo>
                                  <a:pt x="-9" y="35292"/>
                                  <a:pt x="1722" y="27385"/>
                                  <a:pt x="5184" y="20640"/>
                                </a:cubicBezTo>
                                <a:cubicBezTo>
                                  <a:pt x="8652" y="13888"/>
                                  <a:pt x="13583" y="8761"/>
                                  <a:pt x="19977" y="5260"/>
                                </a:cubicBezTo>
                                <a:cubicBezTo>
                                  <a:pt x="26371" y="1759"/>
                                  <a:pt x="33404" y="8"/>
                                  <a:pt x="41078" y="9"/>
                                </a:cubicBezTo>
                                <a:cubicBezTo>
                                  <a:pt x="49788" y="9"/>
                                  <a:pt x="57113" y="2226"/>
                                  <a:pt x="63052" y="6662"/>
                                </a:cubicBezTo>
                                <a:cubicBezTo>
                                  <a:pt x="68991" y="11090"/>
                                  <a:pt x="73128" y="17324"/>
                                  <a:pt x="75465" y="25363"/>
                                </a:cubicBezTo>
                                <a:lnTo>
                                  <a:pt x="64118" y="28032"/>
                                </a:lnTo>
                                <a:cubicBezTo>
                                  <a:pt x="62102" y="21696"/>
                                  <a:pt x="59174" y="17084"/>
                                  <a:pt x="55334" y="14198"/>
                                </a:cubicBezTo>
                                <a:cubicBezTo>
                                  <a:pt x="51494" y="11305"/>
                                  <a:pt x="46665" y="9859"/>
                                  <a:pt x="40848" y="9859"/>
                                </a:cubicBezTo>
                                <a:cubicBezTo>
                                  <a:pt x="34153" y="9859"/>
                                  <a:pt x="28559" y="11462"/>
                                  <a:pt x="24067" y="14668"/>
                                </a:cubicBezTo>
                                <a:cubicBezTo>
                                  <a:pt x="19574" y="17874"/>
                                  <a:pt x="16415" y="22181"/>
                                  <a:pt x="14592" y="27590"/>
                                </a:cubicBezTo>
                                <a:cubicBezTo>
                                  <a:pt x="12774" y="32991"/>
                                  <a:pt x="11864" y="38562"/>
                                  <a:pt x="11865" y="44304"/>
                                </a:cubicBezTo>
                                <a:cubicBezTo>
                                  <a:pt x="11865" y="51702"/>
                                  <a:pt x="12943" y="58162"/>
                                  <a:pt x="15100" y="63686"/>
                                </a:cubicBezTo>
                                <a:cubicBezTo>
                                  <a:pt x="17263" y="69209"/>
                                  <a:pt x="20620" y="73337"/>
                                  <a:pt x="25171" y="76070"/>
                                </a:cubicBezTo>
                                <a:cubicBezTo>
                                  <a:pt x="29721" y="78796"/>
                                  <a:pt x="34649" y="80159"/>
                                  <a:pt x="39955" y="80160"/>
                                </a:cubicBezTo>
                                <a:cubicBezTo>
                                  <a:pt x="46406" y="80160"/>
                                  <a:pt x="51868" y="78300"/>
                                  <a:pt x="56342" y="74582"/>
                                </a:cubicBezTo>
                                <a:cubicBezTo>
                                  <a:pt x="60815" y="70863"/>
                                  <a:pt x="63842" y="65339"/>
                                  <a:pt x="65424" y="58012"/>
                                </a:cubicBezTo>
                                <a:close/>
                              </a:path>
                            </a:pathLst>
                          </a:custGeom>
                          <a:solidFill>
                            <a:srgbClr val="000000"/>
                          </a:solidFill>
                        </wps:spPr>
                        <wps:bodyPr>
                          <a:prstTxWarp prst="textNoShape">
                            <a:avLst/>
                          </a:prstTxWarp>
                        </wps:bodyPr>
                      </wps:wsp>
                      <wps:wsp>
                        <wps:cNvPr id="1274" name="Freeform: Shape 1274"/>
                        <wps:cNvSpPr/>
                        <wps:spPr>
                          <a:xfrm>
                            <a:off x="684905" y="1038938"/>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bodyPr>
                          <a:prstTxWarp prst="textNoShape">
                            <a:avLst/>
                          </a:prstTxWarp>
                        </wps:bodyPr>
                      </wps:wsp>
                      <wps:wsp>
                        <wps:cNvPr id="1275" name="Freeform: Shape 1275"/>
                        <wps:cNvSpPr/>
                        <wps:spPr>
                          <a:xfrm>
                            <a:off x="772726" y="1103865"/>
                            <a:ext cx="34202" cy="53366"/>
                          </a:xfrm>
                          <a:custGeom>
                            <a:avLst/>
                            <a:gdLst/>
                            <a:ahLst/>
                            <a:cxnLst/>
                            <a:rect l="l" t="t" r="r" b="b"/>
                            <a:pathLst>
                              <a:path w="34202" h="53366">
                                <a:moveTo>
                                  <a:pt x="-5" y="38655"/>
                                </a:moveTo>
                                <a:lnTo>
                                  <a:pt x="6410" y="37797"/>
                                </a:lnTo>
                                <a:cubicBezTo>
                                  <a:pt x="7144" y="41433"/>
                                  <a:pt x="8396" y="44053"/>
                                  <a:pt x="10166" y="45659"/>
                                </a:cubicBezTo>
                                <a:cubicBezTo>
                                  <a:pt x="11936" y="47260"/>
                                  <a:pt x="14091" y="48060"/>
                                  <a:pt x="16634" y="48061"/>
                                </a:cubicBezTo>
                                <a:cubicBezTo>
                                  <a:pt x="19648" y="48061"/>
                                  <a:pt x="22194" y="47016"/>
                                  <a:pt x="24272" y="44928"/>
                                </a:cubicBezTo>
                                <a:cubicBezTo>
                                  <a:pt x="26353" y="42834"/>
                                  <a:pt x="27394" y="40244"/>
                                  <a:pt x="27394" y="37157"/>
                                </a:cubicBezTo>
                                <a:cubicBezTo>
                                  <a:pt x="27394" y="34211"/>
                                  <a:pt x="26431" y="31783"/>
                                  <a:pt x="24508" y="29871"/>
                                </a:cubicBezTo>
                                <a:cubicBezTo>
                                  <a:pt x="22584" y="27958"/>
                                  <a:pt x="20138" y="27001"/>
                                  <a:pt x="17170" y="27002"/>
                                </a:cubicBezTo>
                                <a:cubicBezTo>
                                  <a:pt x="15956" y="27002"/>
                                  <a:pt x="14447" y="27240"/>
                                  <a:pt x="12643" y="27717"/>
                                </a:cubicBezTo>
                                <a:lnTo>
                                  <a:pt x="13357" y="22089"/>
                                </a:lnTo>
                                <a:cubicBezTo>
                                  <a:pt x="13783" y="22135"/>
                                  <a:pt x="14126" y="22157"/>
                                  <a:pt x="14388" y="22158"/>
                                </a:cubicBezTo>
                                <a:cubicBezTo>
                                  <a:pt x="17118" y="22158"/>
                                  <a:pt x="19575" y="21445"/>
                                  <a:pt x="21761" y="20021"/>
                                </a:cubicBezTo>
                                <a:cubicBezTo>
                                  <a:pt x="23949" y="18596"/>
                                  <a:pt x="25043" y="16399"/>
                                  <a:pt x="25044" y="13432"/>
                                </a:cubicBezTo>
                                <a:cubicBezTo>
                                  <a:pt x="25044" y="11082"/>
                                  <a:pt x="24247" y="9134"/>
                                  <a:pt x="22654" y="7591"/>
                                </a:cubicBezTo>
                                <a:cubicBezTo>
                                  <a:pt x="21064" y="6043"/>
                                  <a:pt x="19009" y="5269"/>
                                  <a:pt x="16490" y="5270"/>
                                </a:cubicBezTo>
                                <a:cubicBezTo>
                                  <a:pt x="13998" y="5270"/>
                                  <a:pt x="11920" y="6055"/>
                                  <a:pt x="10258" y="7626"/>
                                </a:cubicBezTo>
                                <a:cubicBezTo>
                                  <a:pt x="8595" y="9192"/>
                                  <a:pt x="7525" y="11542"/>
                                  <a:pt x="7050" y="14676"/>
                                </a:cubicBezTo>
                                <a:lnTo>
                                  <a:pt x="639" y="13536"/>
                                </a:lnTo>
                                <a:cubicBezTo>
                                  <a:pt x="1422" y="9238"/>
                                  <a:pt x="3202" y="5909"/>
                                  <a:pt x="5978" y="3548"/>
                                </a:cubicBezTo>
                                <a:cubicBezTo>
                                  <a:pt x="8758" y="1182"/>
                                  <a:pt x="12214" y="0"/>
                                  <a:pt x="16346" y="0"/>
                                </a:cubicBezTo>
                                <a:cubicBezTo>
                                  <a:pt x="19199" y="0"/>
                                  <a:pt x="21823" y="612"/>
                                  <a:pt x="24220" y="1837"/>
                                </a:cubicBezTo>
                                <a:cubicBezTo>
                                  <a:pt x="26620" y="3058"/>
                                  <a:pt x="28455" y="4726"/>
                                  <a:pt x="29727" y="6842"/>
                                </a:cubicBezTo>
                                <a:cubicBezTo>
                                  <a:pt x="30997" y="8954"/>
                                  <a:pt x="31632" y="11198"/>
                                  <a:pt x="31633" y="13576"/>
                                </a:cubicBezTo>
                                <a:cubicBezTo>
                                  <a:pt x="31633" y="15830"/>
                                  <a:pt x="31026" y="17884"/>
                                  <a:pt x="29813" y="19739"/>
                                </a:cubicBezTo>
                                <a:cubicBezTo>
                                  <a:pt x="28603" y="21589"/>
                                  <a:pt x="26810" y="23062"/>
                                  <a:pt x="24433" y="24157"/>
                                </a:cubicBezTo>
                                <a:cubicBezTo>
                                  <a:pt x="27520" y="24867"/>
                                  <a:pt x="29918" y="26345"/>
                                  <a:pt x="31628" y="28592"/>
                                </a:cubicBezTo>
                                <a:cubicBezTo>
                                  <a:pt x="33340" y="30834"/>
                                  <a:pt x="34197" y="33641"/>
                                  <a:pt x="34197" y="37013"/>
                                </a:cubicBezTo>
                                <a:cubicBezTo>
                                  <a:pt x="34197" y="41574"/>
                                  <a:pt x="32533" y="45442"/>
                                  <a:pt x="29208" y="48614"/>
                                </a:cubicBezTo>
                                <a:cubicBezTo>
                                  <a:pt x="25882" y="51781"/>
                                  <a:pt x="21679" y="53366"/>
                                  <a:pt x="16600" y="53366"/>
                                </a:cubicBezTo>
                                <a:cubicBezTo>
                                  <a:pt x="12014" y="53365"/>
                                  <a:pt x="8207" y="52001"/>
                                  <a:pt x="5178" y="49271"/>
                                </a:cubicBezTo>
                                <a:cubicBezTo>
                                  <a:pt x="2151" y="46540"/>
                                  <a:pt x="424" y="43001"/>
                                  <a:pt x="-5" y="38655"/>
                                </a:cubicBezTo>
                                <a:close/>
                              </a:path>
                            </a:pathLst>
                          </a:custGeom>
                          <a:solidFill>
                            <a:srgbClr val="000000"/>
                          </a:solidFill>
                        </wps:spPr>
                        <wps:bodyPr>
                          <a:prstTxWarp prst="textNoShape">
                            <a:avLst/>
                          </a:prstTxWarp>
                        </wps:bodyPr>
                      </wps:wsp>
                      <wps:wsp>
                        <wps:cNvPr id="1276" name="Freeform: Shape 1276"/>
                        <wps:cNvSpPr/>
                        <wps:spPr>
                          <a:xfrm>
                            <a:off x="878180" y="2517863"/>
                            <a:ext cx="76953" cy="90019"/>
                          </a:xfrm>
                          <a:custGeom>
                            <a:avLst/>
                            <a:gdLst/>
                            <a:ahLst/>
                            <a:cxnLst/>
                            <a:rect l="l" t="t" r="r" b="b"/>
                            <a:pathLst>
                              <a:path w="76953" h="90019">
                                <a:moveTo>
                                  <a:pt x="65424" y="58012"/>
                                </a:moveTo>
                                <a:lnTo>
                                  <a:pt x="76944" y="60921"/>
                                </a:lnTo>
                                <a:cubicBezTo>
                                  <a:pt x="74530" y="70387"/>
                                  <a:pt x="70184" y="77603"/>
                                  <a:pt x="63907" y="82569"/>
                                </a:cubicBezTo>
                                <a:cubicBezTo>
                                  <a:pt x="57635" y="87535"/>
                                  <a:pt x="49967" y="90019"/>
                                  <a:pt x="40905" y="90019"/>
                                </a:cubicBezTo>
                                <a:cubicBezTo>
                                  <a:pt x="31523" y="90018"/>
                                  <a:pt x="23890" y="88108"/>
                                  <a:pt x="18009" y="84288"/>
                                </a:cubicBezTo>
                                <a:cubicBezTo>
                                  <a:pt x="12133" y="80466"/>
                                  <a:pt x="7660" y="74936"/>
                                  <a:pt x="4588" y="67699"/>
                                </a:cubicBezTo>
                                <a:cubicBezTo>
                                  <a:pt x="1523" y="60454"/>
                                  <a:pt x="-9" y="52675"/>
                                  <a:pt x="-9" y="44361"/>
                                </a:cubicBezTo>
                                <a:cubicBezTo>
                                  <a:pt x="-9" y="35292"/>
                                  <a:pt x="1722" y="27385"/>
                                  <a:pt x="5184" y="20640"/>
                                </a:cubicBezTo>
                                <a:cubicBezTo>
                                  <a:pt x="8652" y="13888"/>
                                  <a:pt x="13583" y="8761"/>
                                  <a:pt x="19977" y="5260"/>
                                </a:cubicBezTo>
                                <a:cubicBezTo>
                                  <a:pt x="26371" y="1759"/>
                                  <a:pt x="33404" y="8"/>
                                  <a:pt x="41078" y="9"/>
                                </a:cubicBezTo>
                                <a:cubicBezTo>
                                  <a:pt x="49788" y="9"/>
                                  <a:pt x="57113" y="2226"/>
                                  <a:pt x="63052" y="6662"/>
                                </a:cubicBezTo>
                                <a:cubicBezTo>
                                  <a:pt x="68991" y="11090"/>
                                  <a:pt x="73128" y="17324"/>
                                  <a:pt x="75465" y="25363"/>
                                </a:cubicBezTo>
                                <a:lnTo>
                                  <a:pt x="64118" y="28032"/>
                                </a:lnTo>
                                <a:cubicBezTo>
                                  <a:pt x="62102" y="21696"/>
                                  <a:pt x="59174" y="17084"/>
                                  <a:pt x="55334" y="14198"/>
                                </a:cubicBezTo>
                                <a:cubicBezTo>
                                  <a:pt x="51494" y="11305"/>
                                  <a:pt x="46665" y="9859"/>
                                  <a:pt x="40848" y="9859"/>
                                </a:cubicBezTo>
                                <a:cubicBezTo>
                                  <a:pt x="34153" y="9859"/>
                                  <a:pt x="28559" y="11462"/>
                                  <a:pt x="24067" y="14668"/>
                                </a:cubicBezTo>
                                <a:cubicBezTo>
                                  <a:pt x="19574" y="17874"/>
                                  <a:pt x="16415" y="22181"/>
                                  <a:pt x="14592" y="27590"/>
                                </a:cubicBezTo>
                                <a:cubicBezTo>
                                  <a:pt x="12774" y="32991"/>
                                  <a:pt x="11864" y="38562"/>
                                  <a:pt x="11865" y="44304"/>
                                </a:cubicBezTo>
                                <a:cubicBezTo>
                                  <a:pt x="11865" y="51702"/>
                                  <a:pt x="12943" y="58162"/>
                                  <a:pt x="15100" y="63686"/>
                                </a:cubicBezTo>
                                <a:cubicBezTo>
                                  <a:pt x="17263" y="69209"/>
                                  <a:pt x="20620" y="73337"/>
                                  <a:pt x="25171" y="76070"/>
                                </a:cubicBezTo>
                                <a:cubicBezTo>
                                  <a:pt x="29721" y="78796"/>
                                  <a:pt x="34649" y="80159"/>
                                  <a:pt x="39955" y="80160"/>
                                </a:cubicBezTo>
                                <a:cubicBezTo>
                                  <a:pt x="46406" y="80160"/>
                                  <a:pt x="51868" y="78300"/>
                                  <a:pt x="56342" y="74582"/>
                                </a:cubicBezTo>
                                <a:cubicBezTo>
                                  <a:pt x="60815" y="70863"/>
                                  <a:pt x="63842" y="65339"/>
                                  <a:pt x="65424" y="58012"/>
                                </a:cubicBezTo>
                                <a:close/>
                              </a:path>
                            </a:pathLst>
                          </a:custGeom>
                          <a:solidFill>
                            <a:srgbClr val="000000"/>
                          </a:solidFill>
                        </wps:spPr>
                        <wps:bodyPr>
                          <a:prstTxWarp prst="textNoShape">
                            <a:avLst/>
                          </a:prstTxWarp>
                        </wps:bodyPr>
                      </wps:wsp>
                      <wps:wsp>
                        <wps:cNvPr id="1277" name="Freeform: Shape 1277"/>
                        <wps:cNvSpPr/>
                        <wps:spPr>
                          <a:xfrm>
                            <a:off x="742585" y="2517863"/>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bodyPr>
                          <a:prstTxWarp prst="textNoShape">
                            <a:avLst/>
                          </a:prstTxWarp>
                        </wps:bodyPr>
                      </wps:wsp>
                      <wps:wsp>
                        <wps:cNvPr id="1278" name="Freeform: Shape 1278"/>
                        <wps:cNvSpPr/>
                        <wps:spPr>
                          <a:xfrm>
                            <a:off x="830405" y="2582790"/>
                            <a:ext cx="34202" cy="53366"/>
                          </a:xfrm>
                          <a:custGeom>
                            <a:avLst/>
                            <a:gdLst/>
                            <a:ahLst/>
                            <a:cxnLst/>
                            <a:rect l="l" t="t" r="r" b="b"/>
                            <a:pathLst>
                              <a:path w="34202" h="53366">
                                <a:moveTo>
                                  <a:pt x="-5" y="38655"/>
                                </a:moveTo>
                                <a:lnTo>
                                  <a:pt x="6410" y="37797"/>
                                </a:lnTo>
                                <a:cubicBezTo>
                                  <a:pt x="7144" y="41433"/>
                                  <a:pt x="8396" y="44053"/>
                                  <a:pt x="10166" y="45659"/>
                                </a:cubicBezTo>
                                <a:cubicBezTo>
                                  <a:pt x="11936" y="47260"/>
                                  <a:pt x="14091" y="48060"/>
                                  <a:pt x="16634" y="48061"/>
                                </a:cubicBezTo>
                                <a:cubicBezTo>
                                  <a:pt x="19648" y="48061"/>
                                  <a:pt x="22194" y="47016"/>
                                  <a:pt x="24272" y="44928"/>
                                </a:cubicBezTo>
                                <a:cubicBezTo>
                                  <a:pt x="26353" y="42834"/>
                                  <a:pt x="27394" y="40244"/>
                                  <a:pt x="27394" y="37157"/>
                                </a:cubicBezTo>
                                <a:cubicBezTo>
                                  <a:pt x="27394" y="34211"/>
                                  <a:pt x="26431" y="31783"/>
                                  <a:pt x="24508" y="29871"/>
                                </a:cubicBezTo>
                                <a:cubicBezTo>
                                  <a:pt x="22584" y="27958"/>
                                  <a:pt x="20138" y="27001"/>
                                  <a:pt x="17170" y="27002"/>
                                </a:cubicBezTo>
                                <a:cubicBezTo>
                                  <a:pt x="15956" y="27002"/>
                                  <a:pt x="14447" y="27240"/>
                                  <a:pt x="12643" y="27717"/>
                                </a:cubicBezTo>
                                <a:lnTo>
                                  <a:pt x="13357" y="22089"/>
                                </a:lnTo>
                                <a:cubicBezTo>
                                  <a:pt x="13783" y="22135"/>
                                  <a:pt x="14126" y="22157"/>
                                  <a:pt x="14388" y="22158"/>
                                </a:cubicBezTo>
                                <a:cubicBezTo>
                                  <a:pt x="17118" y="22158"/>
                                  <a:pt x="19575" y="21445"/>
                                  <a:pt x="21761" y="20021"/>
                                </a:cubicBezTo>
                                <a:cubicBezTo>
                                  <a:pt x="23949" y="18596"/>
                                  <a:pt x="25043" y="16399"/>
                                  <a:pt x="25044" y="13432"/>
                                </a:cubicBezTo>
                                <a:cubicBezTo>
                                  <a:pt x="25044" y="11082"/>
                                  <a:pt x="24247" y="9134"/>
                                  <a:pt x="22654" y="7591"/>
                                </a:cubicBezTo>
                                <a:cubicBezTo>
                                  <a:pt x="21064" y="6043"/>
                                  <a:pt x="19009" y="5269"/>
                                  <a:pt x="16490" y="5270"/>
                                </a:cubicBezTo>
                                <a:cubicBezTo>
                                  <a:pt x="13998" y="5270"/>
                                  <a:pt x="11920" y="6055"/>
                                  <a:pt x="10258" y="7626"/>
                                </a:cubicBezTo>
                                <a:cubicBezTo>
                                  <a:pt x="8595" y="9192"/>
                                  <a:pt x="7525" y="11542"/>
                                  <a:pt x="7050" y="14676"/>
                                </a:cubicBezTo>
                                <a:lnTo>
                                  <a:pt x="639" y="13536"/>
                                </a:lnTo>
                                <a:cubicBezTo>
                                  <a:pt x="1422" y="9238"/>
                                  <a:pt x="3202" y="5909"/>
                                  <a:pt x="5978" y="3548"/>
                                </a:cubicBezTo>
                                <a:cubicBezTo>
                                  <a:pt x="8758" y="1182"/>
                                  <a:pt x="12214" y="0"/>
                                  <a:pt x="16346" y="0"/>
                                </a:cubicBezTo>
                                <a:cubicBezTo>
                                  <a:pt x="19199" y="0"/>
                                  <a:pt x="21823" y="612"/>
                                  <a:pt x="24220" y="1837"/>
                                </a:cubicBezTo>
                                <a:cubicBezTo>
                                  <a:pt x="26620" y="3058"/>
                                  <a:pt x="28455" y="4726"/>
                                  <a:pt x="29727" y="6842"/>
                                </a:cubicBezTo>
                                <a:cubicBezTo>
                                  <a:pt x="30997" y="8954"/>
                                  <a:pt x="31632" y="11198"/>
                                  <a:pt x="31633" y="13576"/>
                                </a:cubicBezTo>
                                <a:cubicBezTo>
                                  <a:pt x="31633" y="15830"/>
                                  <a:pt x="31026" y="17884"/>
                                  <a:pt x="29813" y="19739"/>
                                </a:cubicBezTo>
                                <a:cubicBezTo>
                                  <a:pt x="28603" y="21589"/>
                                  <a:pt x="26810" y="23062"/>
                                  <a:pt x="24433" y="24157"/>
                                </a:cubicBezTo>
                                <a:cubicBezTo>
                                  <a:pt x="27520" y="24867"/>
                                  <a:pt x="29918" y="26345"/>
                                  <a:pt x="31628" y="28592"/>
                                </a:cubicBezTo>
                                <a:cubicBezTo>
                                  <a:pt x="33340" y="30834"/>
                                  <a:pt x="34197" y="33641"/>
                                  <a:pt x="34197" y="37013"/>
                                </a:cubicBezTo>
                                <a:cubicBezTo>
                                  <a:pt x="34197" y="41574"/>
                                  <a:pt x="32533" y="45442"/>
                                  <a:pt x="29208" y="48614"/>
                                </a:cubicBezTo>
                                <a:cubicBezTo>
                                  <a:pt x="25882" y="51781"/>
                                  <a:pt x="21679" y="53366"/>
                                  <a:pt x="16600" y="53366"/>
                                </a:cubicBezTo>
                                <a:cubicBezTo>
                                  <a:pt x="12014" y="53365"/>
                                  <a:pt x="8207" y="52001"/>
                                  <a:pt x="5178" y="49271"/>
                                </a:cubicBezTo>
                                <a:cubicBezTo>
                                  <a:pt x="2151" y="46540"/>
                                  <a:pt x="424" y="43001"/>
                                  <a:pt x="-5" y="38655"/>
                                </a:cubicBezTo>
                                <a:close/>
                              </a:path>
                            </a:pathLst>
                          </a:custGeom>
                          <a:solidFill>
                            <a:srgbClr val="000000"/>
                          </a:solidFill>
                        </wps:spPr>
                        <wps:bodyPr>
                          <a:prstTxWarp prst="textNoShape">
                            <a:avLst/>
                          </a:prstTxWarp>
                        </wps:bodyPr>
                      </wps:wsp>
                      <wps:wsp>
                        <wps:cNvPr id="1279" name="Freeform: Shape 1279"/>
                        <wps:cNvSpPr/>
                        <wps:spPr>
                          <a:xfrm>
                            <a:off x="260341" y="963329"/>
                            <a:ext cx="76953" cy="90019"/>
                          </a:xfrm>
                          <a:custGeom>
                            <a:avLst/>
                            <a:gdLst/>
                            <a:ahLst/>
                            <a:cxnLst/>
                            <a:rect l="l" t="t" r="r" b="b"/>
                            <a:pathLst>
                              <a:path w="76953" h="90019">
                                <a:moveTo>
                                  <a:pt x="65424" y="58012"/>
                                </a:moveTo>
                                <a:lnTo>
                                  <a:pt x="76944" y="60921"/>
                                </a:lnTo>
                                <a:cubicBezTo>
                                  <a:pt x="74530" y="70387"/>
                                  <a:pt x="70184" y="77603"/>
                                  <a:pt x="63907" y="82569"/>
                                </a:cubicBezTo>
                                <a:cubicBezTo>
                                  <a:pt x="57635" y="87535"/>
                                  <a:pt x="49967" y="90019"/>
                                  <a:pt x="40905" y="90019"/>
                                </a:cubicBezTo>
                                <a:cubicBezTo>
                                  <a:pt x="31523" y="90018"/>
                                  <a:pt x="23890" y="88108"/>
                                  <a:pt x="18009" y="84288"/>
                                </a:cubicBezTo>
                                <a:cubicBezTo>
                                  <a:pt x="12133" y="80466"/>
                                  <a:pt x="7660" y="74936"/>
                                  <a:pt x="4588" y="67699"/>
                                </a:cubicBezTo>
                                <a:cubicBezTo>
                                  <a:pt x="1523" y="60454"/>
                                  <a:pt x="-9" y="52675"/>
                                  <a:pt x="-9" y="44361"/>
                                </a:cubicBezTo>
                                <a:cubicBezTo>
                                  <a:pt x="-9" y="35292"/>
                                  <a:pt x="1722" y="27385"/>
                                  <a:pt x="5184" y="20640"/>
                                </a:cubicBezTo>
                                <a:cubicBezTo>
                                  <a:pt x="8652" y="13888"/>
                                  <a:pt x="13583" y="8761"/>
                                  <a:pt x="19977" y="5260"/>
                                </a:cubicBezTo>
                                <a:cubicBezTo>
                                  <a:pt x="26371" y="1759"/>
                                  <a:pt x="33404" y="8"/>
                                  <a:pt x="41078" y="9"/>
                                </a:cubicBezTo>
                                <a:cubicBezTo>
                                  <a:pt x="49788" y="9"/>
                                  <a:pt x="57113" y="2226"/>
                                  <a:pt x="63052" y="6662"/>
                                </a:cubicBezTo>
                                <a:cubicBezTo>
                                  <a:pt x="68991" y="11090"/>
                                  <a:pt x="73128" y="17324"/>
                                  <a:pt x="75465" y="25363"/>
                                </a:cubicBezTo>
                                <a:lnTo>
                                  <a:pt x="64118" y="28032"/>
                                </a:lnTo>
                                <a:cubicBezTo>
                                  <a:pt x="62102" y="21696"/>
                                  <a:pt x="59174" y="17084"/>
                                  <a:pt x="55334" y="14198"/>
                                </a:cubicBezTo>
                                <a:cubicBezTo>
                                  <a:pt x="51494" y="11305"/>
                                  <a:pt x="46665" y="9859"/>
                                  <a:pt x="40848" y="9859"/>
                                </a:cubicBezTo>
                                <a:cubicBezTo>
                                  <a:pt x="34153" y="9859"/>
                                  <a:pt x="28559" y="11462"/>
                                  <a:pt x="24067" y="14668"/>
                                </a:cubicBezTo>
                                <a:cubicBezTo>
                                  <a:pt x="19574" y="17874"/>
                                  <a:pt x="16415" y="22181"/>
                                  <a:pt x="14592" y="27590"/>
                                </a:cubicBezTo>
                                <a:cubicBezTo>
                                  <a:pt x="12774" y="32991"/>
                                  <a:pt x="11864" y="38562"/>
                                  <a:pt x="11865" y="44304"/>
                                </a:cubicBezTo>
                                <a:cubicBezTo>
                                  <a:pt x="11865" y="51702"/>
                                  <a:pt x="12943" y="58162"/>
                                  <a:pt x="15100" y="63686"/>
                                </a:cubicBezTo>
                                <a:cubicBezTo>
                                  <a:pt x="17263" y="69209"/>
                                  <a:pt x="20620" y="73337"/>
                                  <a:pt x="25171" y="76070"/>
                                </a:cubicBezTo>
                                <a:cubicBezTo>
                                  <a:pt x="29721" y="78796"/>
                                  <a:pt x="34649" y="80159"/>
                                  <a:pt x="39955" y="80160"/>
                                </a:cubicBezTo>
                                <a:cubicBezTo>
                                  <a:pt x="46406" y="80160"/>
                                  <a:pt x="51868" y="78300"/>
                                  <a:pt x="56342" y="74582"/>
                                </a:cubicBezTo>
                                <a:cubicBezTo>
                                  <a:pt x="60815" y="70863"/>
                                  <a:pt x="63842" y="65339"/>
                                  <a:pt x="65424" y="58012"/>
                                </a:cubicBezTo>
                                <a:close/>
                              </a:path>
                            </a:pathLst>
                          </a:custGeom>
                          <a:solidFill>
                            <a:srgbClr val="000000"/>
                          </a:solidFill>
                        </wps:spPr>
                        <wps:bodyPr>
                          <a:prstTxWarp prst="textNoShape">
                            <a:avLst/>
                          </a:prstTxWarp>
                        </wps:bodyPr>
                      </wps:wsp>
                      <wps:wsp>
                        <wps:cNvPr id="1280" name="Freeform: Shape 1280"/>
                        <wps:cNvSpPr/>
                        <wps:spPr>
                          <a:xfrm>
                            <a:off x="124746" y="963329"/>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bodyPr>
                          <a:prstTxWarp prst="textNoShape">
                            <a:avLst/>
                          </a:prstTxWarp>
                        </wps:bodyPr>
                      </wps:wsp>
                      <wps:wsp>
                        <wps:cNvPr id="1281" name="Freeform: Shape 1281"/>
                        <wps:cNvSpPr/>
                        <wps:spPr>
                          <a:xfrm>
                            <a:off x="212566" y="1028256"/>
                            <a:ext cx="34202" cy="53366"/>
                          </a:xfrm>
                          <a:custGeom>
                            <a:avLst/>
                            <a:gdLst/>
                            <a:ahLst/>
                            <a:cxnLst/>
                            <a:rect l="l" t="t" r="r" b="b"/>
                            <a:pathLst>
                              <a:path w="34202" h="53366">
                                <a:moveTo>
                                  <a:pt x="-5" y="38655"/>
                                </a:moveTo>
                                <a:lnTo>
                                  <a:pt x="6410" y="37797"/>
                                </a:lnTo>
                                <a:cubicBezTo>
                                  <a:pt x="7144" y="41433"/>
                                  <a:pt x="8396" y="44053"/>
                                  <a:pt x="10166" y="45659"/>
                                </a:cubicBezTo>
                                <a:cubicBezTo>
                                  <a:pt x="11936" y="47260"/>
                                  <a:pt x="14091" y="48060"/>
                                  <a:pt x="16634" y="48061"/>
                                </a:cubicBezTo>
                                <a:cubicBezTo>
                                  <a:pt x="19648" y="48061"/>
                                  <a:pt x="22194" y="47016"/>
                                  <a:pt x="24272" y="44928"/>
                                </a:cubicBezTo>
                                <a:cubicBezTo>
                                  <a:pt x="26353" y="42834"/>
                                  <a:pt x="27394" y="40244"/>
                                  <a:pt x="27394" y="37157"/>
                                </a:cubicBezTo>
                                <a:cubicBezTo>
                                  <a:pt x="27394" y="34211"/>
                                  <a:pt x="26431" y="31783"/>
                                  <a:pt x="24508" y="29871"/>
                                </a:cubicBezTo>
                                <a:cubicBezTo>
                                  <a:pt x="22584" y="27958"/>
                                  <a:pt x="20138" y="27001"/>
                                  <a:pt x="17170" y="27002"/>
                                </a:cubicBezTo>
                                <a:cubicBezTo>
                                  <a:pt x="15956" y="27002"/>
                                  <a:pt x="14447" y="27240"/>
                                  <a:pt x="12643" y="27717"/>
                                </a:cubicBezTo>
                                <a:lnTo>
                                  <a:pt x="13357" y="22089"/>
                                </a:lnTo>
                                <a:cubicBezTo>
                                  <a:pt x="13783" y="22135"/>
                                  <a:pt x="14126" y="22157"/>
                                  <a:pt x="14388" y="22158"/>
                                </a:cubicBezTo>
                                <a:cubicBezTo>
                                  <a:pt x="17118" y="22158"/>
                                  <a:pt x="19575" y="21445"/>
                                  <a:pt x="21761" y="20021"/>
                                </a:cubicBezTo>
                                <a:cubicBezTo>
                                  <a:pt x="23949" y="18596"/>
                                  <a:pt x="25043" y="16399"/>
                                  <a:pt x="25044" y="13432"/>
                                </a:cubicBezTo>
                                <a:cubicBezTo>
                                  <a:pt x="25044" y="11082"/>
                                  <a:pt x="24247" y="9134"/>
                                  <a:pt x="22654" y="7591"/>
                                </a:cubicBezTo>
                                <a:cubicBezTo>
                                  <a:pt x="21064" y="6043"/>
                                  <a:pt x="19009" y="5269"/>
                                  <a:pt x="16490" y="5270"/>
                                </a:cubicBezTo>
                                <a:cubicBezTo>
                                  <a:pt x="13998" y="5270"/>
                                  <a:pt x="11920" y="6055"/>
                                  <a:pt x="10258" y="7626"/>
                                </a:cubicBezTo>
                                <a:cubicBezTo>
                                  <a:pt x="8595" y="9192"/>
                                  <a:pt x="7525" y="11542"/>
                                  <a:pt x="7050" y="14676"/>
                                </a:cubicBezTo>
                                <a:lnTo>
                                  <a:pt x="639" y="13536"/>
                                </a:lnTo>
                                <a:cubicBezTo>
                                  <a:pt x="1422" y="9238"/>
                                  <a:pt x="3202" y="5909"/>
                                  <a:pt x="5978" y="3548"/>
                                </a:cubicBezTo>
                                <a:cubicBezTo>
                                  <a:pt x="8758" y="1182"/>
                                  <a:pt x="12214" y="0"/>
                                  <a:pt x="16346" y="0"/>
                                </a:cubicBezTo>
                                <a:cubicBezTo>
                                  <a:pt x="19199" y="0"/>
                                  <a:pt x="21823" y="612"/>
                                  <a:pt x="24220" y="1837"/>
                                </a:cubicBezTo>
                                <a:cubicBezTo>
                                  <a:pt x="26620" y="3058"/>
                                  <a:pt x="28455" y="4726"/>
                                  <a:pt x="29727" y="6842"/>
                                </a:cubicBezTo>
                                <a:cubicBezTo>
                                  <a:pt x="30997" y="8954"/>
                                  <a:pt x="31632" y="11198"/>
                                  <a:pt x="31633" y="13576"/>
                                </a:cubicBezTo>
                                <a:cubicBezTo>
                                  <a:pt x="31633" y="15830"/>
                                  <a:pt x="31026" y="17884"/>
                                  <a:pt x="29813" y="19739"/>
                                </a:cubicBezTo>
                                <a:cubicBezTo>
                                  <a:pt x="28603" y="21589"/>
                                  <a:pt x="26810" y="23062"/>
                                  <a:pt x="24433" y="24157"/>
                                </a:cubicBezTo>
                                <a:cubicBezTo>
                                  <a:pt x="27520" y="24867"/>
                                  <a:pt x="29918" y="26345"/>
                                  <a:pt x="31628" y="28592"/>
                                </a:cubicBezTo>
                                <a:cubicBezTo>
                                  <a:pt x="33340" y="30834"/>
                                  <a:pt x="34197" y="33641"/>
                                  <a:pt x="34197" y="37013"/>
                                </a:cubicBezTo>
                                <a:cubicBezTo>
                                  <a:pt x="34197" y="41574"/>
                                  <a:pt x="32533" y="45442"/>
                                  <a:pt x="29208" y="48614"/>
                                </a:cubicBezTo>
                                <a:cubicBezTo>
                                  <a:pt x="25882" y="51781"/>
                                  <a:pt x="21679" y="53366"/>
                                  <a:pt x="16600" y="53366"/>
                                </a:cubicBezTo>
                                <a:cubicBezTo>
                                  <a:pt x="12014" y="53365"/>
                                  <a:pt x="8207" y="52001"/>
                                  <a:pt x="5178" y="49271"/>
                                </a:cubicBezTo>
                                <a:cubicBezTo>
                                  <a:pt x="2151" y="46540"/>
                                  <a:pt x="424" y="43001"/>
                                  <a:pt x="-5" y="38655"/>
                                </a:cubicBezTo>
                                <a:close/>
                              </a:path>
                            </a:pathLst>
                          </a:custGeom>
                          <a:solidFill>
                            <a:srgbClr val="000000"/>
                          </a:solidFill>
                        </wps:spPr>
                        <wps:bodyPr>
                          <a:prstTxWarp prst="textNoShape">
                            <a:avLst/>
                          </a:prstTxWarp>
                        </wps:bodyPr>
                      </wps:wsp>
                      <wps:wsp>
                        <wps:cNvPr id="1282" name="Freeform: Shape 1282"/>
                        <wps:cNvSpPr/>
                        <wps:spPr>
                          <a:xfrm>
                            <a:off x="883378" y="2030912"/>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808080"/>
                          </a:solidFill>
                        </wps:spPr>
                        <wps:bodyPr>
                          <a:prstTxWarp prst="textNoShape">
                            <a:avLst/>
                          </a:prstTxWarp>
                        </wps:bodyPr>
                      </wps:wsp>
                      <wps:wsp>
                        <wps:cNvPr id="1283" name="Freeform: Shape 1283"/>
                        <wps:cNvSpPr/>
                        <wps:spPr>
                          <a:xfrm>
                            <a:off x="457588" y="2467504"/>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808080"/>
                          </a:solidFill>
                        </wps:spPr>
                        <wps:bodyPr>
                          <a:prstTxWarp prst="textNoShape">
                            <a:avLst/>
                          </a:prstTxWarp>
                        </wps:bodyPr>
                      </wps:wsp>
                    </wpg:wgp>
                  </a:graphicData>
                </a:graphic>
              </wp:inline>
            </w:drawing>
          </mc:Choice>
          <mc:Fallback xmlns:wpsCustomData="http://www.wps.cn/officeDocument/2013/wpsCustomData">
            <w:pict>
              <v:group id="1219" filled="f" stroked="f" style="margin-left:0.0pt;margin-top:0.0pt;width:147.25pt;height:211.15pt;mso-wrap-distance-left:0.0pt;mso-wrap-distance-right:0.0pt;visibility:visible;" coordsize="1869909,2681877">
                <v:shape id="1220" coordsize="95212,123050" path="m95212,123050l0,0e" filled="f" stroked="t" style="position:absolute;left:603200;top:2364992;width:95212;height:123050;z-index:2;mso-position-horizontal-relative:page;mso-position-vertical-relative:page;mso-width-relative:page;mso-height-relative:page;visibility:visible;">
                  <v:stroke endcap="round" weight="0.6pt"/>
                  <v:fill/>
                  <v:path textboxrect="0,0,95212,123050"/>
                </v:shape>
                <v:shape id="1221" coordsize="125815,98160" path="m0,98160l125815,0e" filled="f" stroked="t" style="position:absolute;left:795161;top:2404957;width:125815;height:98160;z-index:3;mso-position-horizontal-relative:page;mso-position-vertical-relative:page;mso-width-relative:page;mso-height-relative:page;visibility:visible;">
                  <v:stroke endcap="round" weight="0.6pt"/>
                  <v:fill/>
                  <v:path textboxrect="0,0,125815,98160"/>
                </v:shape>
                <v:shape id="1222" coordsize="163509,41771" path="m0,41771l158113,0l160811,19355l163509,38711xe" fillcolor="black" stroked="t" style="position:absolute;left:780775;top:2184962;width:163509;height:41771;z-index:4;mso-position-horizontal-relative:page;mso-position-vertical-relative:page;mso-width-relative:page;mso-height-relative:page;visibility:visible;">
                  <v:stroke endcap="round" weight="0.6pt"/>
                  <v:fill/>
                  <v:path textboxrect="0,0,163509,41771"/>
                </v:shape>
                <v:shape id="1223" coordsize="41294,127503" path="m0,0l41294,127503e" filled="f" stroked="t" style="position:absolute;left:1012930;top:2253391;width:41294;height:127503;z-index:5;mso-position-horizontal-relative:page;mso-position-vertical-relative:page;mso-width-relative:page;mso-height-relative:page;visibility:visible;">
                  <v:stroke endcap="round" weight="0.6pt"/>
                  <v:fill/>
                  <v:path textboxrect="0,0,41294,127503"/>
                </v:shape>
                <v:shape id="1224" coordsize="150916,84166" path="m0,0l150916,48735l142665,66451l134413,84166xe" fillcolor="black" stroked="t" style="position:absolute;left:947549;top:1921487;width:150916;height:84166;z-index:6;mso-position-horizontal-relative:page;mso-position-vertical-relative:page;mso-width-relative:page;mso-height-relative:page;visibility:visible;">
                  <v:stroke endcap="round" weight="0.6pt"/>
                  <v:fill/>
                  <v:path textboxrect="0,0,150916,84166"/>
                </v:shape>
                <v:shape id="1225" coordsize="139622,12196" path="m0,12196l139622,0e" filled="f" stroked="t" style="position:absolute;left:1196325;top:1995820;width:139622;height:12196;z-index:7;mso-position-horizontal-relative:page;mso-position-vertical-relative:page;mso-width-relative:page;mso-height-relative:page;visibility:visible;">
                  <v:stroke endcap="round" weight="0.6pt"/>
                  <v:fill/>
                  <v:path textboxrect="0,0,139622,12196"/>
                </v:shape>
                <v:oval id="1226" fillcolor="black" stroked="f" style="position:absolute;left:1025715;top:1717305;width:9144;height:9144;z-index:8;mso-position-horizontal-relative:page;mso-position-vertical-relative:page;mso-width-relative:page;mso-height-relative:page;visibility:visible;">
                  <v:fill/>
                </v:oval>
                <v:shape id="1227" coordsize="162972,39085" path="m23282,16750l23282,22334em46563,13959l46563,25126em69845,11167l69845,27918em93127,8375l93127,30709em116409,5583l116409,33501em139690,2792l139690,36293em162972,0l162972,39085em162972,19542l162972,0em162972,19542l162972,39085e" fillcolor="black" stroked="t" style="position:absolute;left:1030286;top:1702334;width:162972;height:39085;z-index:9;mso-position-horizontal-relative:page;mso-position-vertical-relative:page;mso-width-relative:page;mso-height-relative:page;visibility:visible;">
                  <v:stroke endcap="round" weight="0.6pt"/>
                  <v:fill/>
                  <v:path textboxrect="0,0,162972,39085"/>
                </v:shape>
                <v:oval id="1228" fillcolor="black" stroked="f" style="position:absolute;left:363159;top:2051069;width:9144;height:9144;z-index:10;mso-position-horizontal-relative:page;mso-position-vertical-relative:page;mso-width-relative:page;mso-height-relative:page;visibility:visible;">
                  <v:fill/>
                </v:oval>
                <v:shape id="1229" coordsize="153157,80179" path="m131277,73859l133473,68725em109398,67538l113789,57271em87518,61218l94105,45817em65639,54898l74420,34362em43759,48578l54736,22908em21879,42257l35052,11454em7684,17968l0,35937em7684,17968l15368,0e" fillcolor="black" stroked="t" style="position:absolute;left:214573;top:1975461;width:153157;height:80179;z-index:11;mso-position-horizontal-relative:page;mso-position-vertical-relative:page;mso-width-relative:page;mso-height-relative:page;visibility:visible;">
                  <v:stroke endcap="round" weight="0.6pt"/>
                  <v:fill/>
                  <v:path textboxrect="0,0,153157,80179"/>
                </v:shape>
                <v:oval id="1230" fillcolor="black" stroked="f" style="position:absolute;left:543758;top:1517696;width:9144;height:9144;z-index:12;mso-position-horizontal-relative:page;mso-position-vertical-relative:page;mso-width-relative:page;mso-height-relative:page;visibility:visible;">
                  <v:fill/>
                </v:oval>
                <v:shape id="1231" coordsize="113494,113494" path="m94578,99184l99184,94578em75662,84875l84875,75662em56747,70565l70565,56747em37831,56256l56256,37831em18915,41946l41946,18915em13818,13818l0,27637em13818,13818l27637,0e" fillcolor="black" stroked="t" style="position:absolute;left:434834;top:1408773;width:113494;height:113494;z-index:13;mso-position-horizontal-relative:page;mso-position-vertical-relative:page;mso-width-relative:page;mso-height-relative:page;visibility:visible;">
                  <v:stroke endcap="round" weight="0.6pt"/>
                  <v:fill/>
                  <v:path textboxrect="0,0,113494,113494"/>
                </v:shape>
                <v:shape id="1232" coordsize="34943,130196" path="m0,130196l34943,0e" filled="f" stroked="t" style="position:absolute;left:410753;top:1182872;width:34943;height:130196;z-index:14;mso-position-horizontal-relative:page;mso-position-vertical-relative:page;mso-width-relative:page;mso-height-relative:page;visibility:visible;">
                  <v:stroke endcap="round" weight="0.6pt"/>
                  <v:fill/>
                  <v:path textboxrect="0,0,34943,130196"/>
                </v:shape>
                <v:shape id="1233" coordsize="171051,0" path="m0,0l171051,0e" filled="f" stroked="t" style="position:absolute;left:302835;top:1741420;width:171051;height:0;z-index:15;mso-position-horizontal-relative:page;mso-position-vertical-relative:page;mso-width-relative:page;mso-height-relative:page;visibility:visible;">
                  <v:stroke endcap="round" weight="0.6pt"/>
                  <v:fill/>
                  <v:path textboxrect="0,0,171051,0"/>
                </v:shape>
                <v:shape id="1234" coordsize="171051,0" path="m0,0l171051,0e" filled="f" stroked="t" style="position:absolute;left:302835;top:1702334;width:171051;height:0;z-index:16;mso-position-horizontal-relative:page;mso-position-vertical-relative:page;mso-width-relative:page;mso-height-relative:page;visibility:visible;">
                  <v:stroke endcap="round" weight="0.6pt"/>
                  <v:fill/>
                  <v:path textboxrect="0,0,171051,0"/>
                </v:shape>
                <v:shape id="1235" coordsize="113484,113363" path="m0,113363l85866,0l99675,13828l113484,27657xe" fillcolor="black" stroked="t" style="position:absolute;left:1116266;top:1240187;width:113484;height:113363;z-index:17;mso-position-horizontal-relative:page;mso-position-vertical-relative:page;mso-width-relative:page;mso-height-relative:page;visibility:visible;">
                  <v:stroke endcap="round" weight="0.6pt"/>
                  <v:fill/>
                  <v:path textboxrect="0,0,113484,113363"/>
                </v:shape>
                <v:shape id="1236" coordsize="34965,130413" path="m34965,130413l0,0e" filled="f" stroked="t" style="position:absolute;left:1218891;top:1014152;width:34965;height:130413;z-index:18;mso-position-horizontal-relative:page;mso-position-vertical-relative:page;mso-width-relative:page;mso-height-relative:page;visibility:visible;">
                  <v:stroke endcap="round" weight="0.6pt"/>
                  <v:fill/>
                  <v:path textboxrect="0,0,34965,130413"/>
                </v:shape>
                <v:shape id="1237" coordsize="165172,35297" path="m165172,35297l0,0e" filled="f" stroked="t" style="position:absolute;left:1054225;top:2380894;width:165172;height:35297;z-index:19;mso-position-horizontal-relative:page;mso-position-vertical-relative:page;mso-width-relative:page;mso-height-relative:page;visibility:visible;">
                  <v:stroke endcap="round" weight="0.6pt"/>
                  <v:fill/>
                  <v:path textboxrect="0,0,165172,35297"/>
                </v:shape>
                <v:shape id="1238" coordsize="173309,37036" path="m173309,37036l0,0e" filled="f" stroked="t" style="position:absolute;left:1046088;top:2419123;width:173309;height:37036;z-index:20;mso-position-horizontal-relative:page;mso-position-vertical-relative:page;mso-width-relative:page;mso-height-relative:page;visibility:visible;">
                  <v:stroke endcap="round" weight="0.6pt"/>
                  <v:fill/>
                  <v:path textboxrect="0,0,173309,37036"/>
                </v:shape>
                <v:shape id="1239" coordsize="65932,141216" path="m65932,0l0,141216e" filled="f" stroked="t" style="position:absolute;left:1335947;top:1854603;width:65932;height:141216;z-index:21;mso-position-horizontal-relative:page;mso-position-vertical-relative:page;mso-width-relative:page;mso-height-relative:page;visibility:visible;">
                  <v:stroke endcap="round" weight="0.6pt"/>
                  <v:fill/>
                  <v:path textboxrect="0,0,65932,141216"/>
                </v:shape>
                <v:shape id="1240" coordsize="73638,157722" path="m73638,0l0,157722e" filled="f" stroked="t" style="position:absolute;left:1371377;top:1854603;width:73638;height:157722;z-index:22;mso-position-horizontal-relative:page;mso-position-vertical-relative:page;mso-width-relative:page;mso-height-relative:page;visibility:visible;">
                  <v:stroke endcap="round" weight="0.6pt"/>
                  <v:fill/>
                  <v:path textboxrect="0,0,73638,157722"/>
                </v:shape>
                <v:shape id="1241" coordsize="171582,46003" path="m171582,0l0,46003e" filled="f" stroked="t" style="position:absolute;left:435594;top:1099111;width:171582;height:46003;z-index:23;mso-position-horizontal-relative:page;mso-position-vertical-relative:page;mso-width-relative:page;mso-height-relative:page;visibility:visible;">
                  <v:stroke endcap="round" weight="0.6pt"/>
                  <v:fill/>
                  <v:path textboxrect="0,0,171582,46003"/>
                </v:shape>
                <v:shape id="1242" coordsize="161478,43295" path="m161478,0l0,43295e" filled="f" stroked="t" style="position:absolute;left:445697;top:1139577;width:161478;height:43295;z-index:24;mso-position-horizontal-relative:page;mso-position-vertical-relative:page;mso-width-relative:page;mso-height-relative:page;visibility:visible;">
                  <v:stroke endcap="round" weight="0.6pt"/>
                  <v:fill/>
                  <v:path textboxrect="0,0,161478,43295"/>
                </v:shape>
                <v:shape id="1243" coordsize="161472,43293" path="m0,0l161472,43293e" filled="f" stroked="t" style="position:absolute;left:1057419;top:970859;width:161472;height:43293;z-index:25;mso-position-horizontal-relative:page;mso-position-vertical-relative:page;mso-width-relative:page;mso-height-relative:page;visibility:visible;">
                  <v:stroke endcap="round" weight="0.6pt"/>
                  <v:fill/>
                  <v:path textboxrect="0,0,161472,43293"/>
                </v:shape>
                <v:shape id="1244" coordsize="171583,46004" path="m0,0l171583,46004e" filled="f" stroked="t" style="position:absolute;left:1057419;top:930393;width:171583;height:46004;z-index:26;mso-position-horizontal-relative:page;mso-position-vertical-relative:page;mso-width-relative:page;mso-height-relative:page;visibility:visible;">
                  <v:stroke endcap="round" weight="0.6pt"/>
                  <v:fill/>
                  <v:path textboxrect="0,0,171583,46004"/>
                </v:shape>
                <v:shape id="1245" coordsize="160687,60602" path="m0,0l160687,22850l155626,41726l150566,60602xe" fillcolor="black" stroked="t" style="position:absolute;left:1365778;top:839621;width:160687;height:60602;z-index:27;mso-position-horizontal-relative:page;mso-position-vertical-relative:page;mso-width-relative:page;mso-height-relative:page;visibility:visible;">
                  <v:stroke endcap="round" weight="0.6pt"/>
                  <v:fill/>
                  <v:path textboxrect="0,0,160687,60602"/>
                </v:shape>
                <v:shape id="1246" coordsize="121470,121470" path="m121470,0l0,121470e" filled="f" stroked="t" style="position:absolute;left:1023614;top:238991;width:121470;height:121470;z-index:28;mso-position-horizontal-relative:page;mso-position-vertical-relative:page;mso-width-relative:page;mso-height-relative:page;visibility:visible;">
                  <v:stroke endcap="round" weight="0.6pt"/>
                  <v:fill/>
                  <v:path textboxrect="0,0,121470,121470"/>
                </v:shape>
                <v:shape id="1247" coordsize="118057,118057" path="m118057,0l0,118057e" filled="f" stroked="t" style="position:absolute;left:1051252;top:270042;width:118057;height:118057;z-index:29;mso-position-horizontal-relative:page;mso-position-vertical-relative:page;mso-width-relative:page;mso-height-relative:page;visibility:visible;">
                  <v:stroke endcap="round" weight="0.6pt"/>
                  <v:fill/>
                  <v:path textboxrect="0,0,118057,118057"/>
                </v:shape>
                <v:shape id="1248" coordsize="168022,62568" path="m168022,62568l0,37752l5061,18876l10122,0xe" fillcolor="black" stroked="t" style="position:absolute;left:1142020;top:568369;width:168022;height:62568;z-index:30;mso-position-horizontal-relative:page;mso-position-vertical-relative:page;mso-width-relative:page;mso-height-relative:page;visibility:visible;">
                  <v:stroke endcap="round" weight="0.6pt"/>
                  <v:fill/>
                  <v:path textboxrect="0,0,168022,62568"/>
                </v:shape>
                <v:shape id="1249" coordsize="35374,131936" path="m35374,131936l0,0e" filled="f" stroked="t" style="position:absolute;left:1051252;top:388099;width:35374;height:131936;z-index:31;mso-position-horizontal-relative:page;mso-position-vertical-relative:page;mso-width-relative:page;mso-height-relative:page;visibility:visible;">
                  <v:stroke endcap="round" weight="0.6pt"/>
                  <v:fill/>
                  <v:path textboxrect="0,0,35374,131936"/>
                </v:shape>
                <v:shape id="1250" coordsize="32836,222724" path="m0,0l32836,222724e" filled="f" stroked="t" style="position:absolute;left:747939;top:2004010;width:32836;height:222724;z-index:32;mso-position-horizontal-relative:page;mso-position-vertical-relative:page;mso-width-relative:page;mso-height-relative:page;visibility:visible;">
                  <v:stroke endcap="round" weight="0.6pt"/>
                  <v:fill/>
                  <v:path textboxrect="0,0,32836,222724"/>
                </v:shape>
                <v:shape id="1251" coordsize="199609,82522" path="m199609,82522l0,0e" filled="f" stroked="t" style="position:absolute;left:548329;top:1921487;width:199609;height:82522;z-index:33;mso-position-horizontal-relative:page;mso-position-vertical-relative:page;mso-width-relative:page;mso-height-relative:page;visibility:visible;">
                  <v:stroke endcap="round" weight="0.6pt"/>
                  <v:fill/>
                  <v:path textboxrect="0,0,199609,82522"/>
                </v:shape>
                <v:shape id="1252" coordsize="199609,82522" path="m0,82522l199609,0e" filled="f" stroked="t" style="position:absolute;left:747939;top:1921487;width:199609;height:82522;z-index:34;mso-position-horizontal-relative:page;mso-position-vertical-relative:page;mso-width-relative:page;mso-height-relative:page;visibility:visible;">
                  <v:stroke endcap="round" weight="0.6pt"/>
                  <v:fill/>
                  <v:path textboxrect="0,0,199609,82522"/>
                </v:shape>
                <v:shape id="1253" coordsize="131504,69547" path="m0,0l131504,33450l124009,51498l116514,69547xe" fillcolor="black" stroked="t" style="position:absolute;left:747939;top:2004010;width:131504;height:69547;z-index:35;mso-position-horizontal-relative:page;mso-position-vertical-relative:page;mso-width-relative:page;mso-height-relative:page;visibility:visible;">
                  <v:stroke endcap="round" weight="0.6pt"/>
                  <v:fill/>
                  <v:path textboxrect="0,0,131504,69547"/>
                </v:shape>
                <v:shape id="1254" coordsize="177574,138258" path="m177574,0l0,138258e" filled="f" stroked="t" style="position:absolute;left:603200;top:2226734;width:177574;height:138258;z-index:36;mso-position-horizontal-relative:page;mso-position-vertical-relative:page;mso-width-relative:page;mso-height-relative:page;visibility:visible;">
                  <v:stroke endcap="round" weight="0.6pt"/>
                  <v:fill/>
                  <v:path textboxrect="0,0,177574,138258"/>
                </v:shape>
                <v:shape id="1255" coordsize="140202,178222" path="m0,0l140202,178222e" filled="f" stroked="t" style="position:absolute;left:780775;top:2226734;width:140202;height:178222;z-index:37;mso-position-horizontal-relative:page;mso-position-vertical-relative:page;mso-width-relative:page;mso-height-relative:page;visibility:visible;">
                  <v:stroke endcap="round" weight="0.6pt"/>
                  <v:fill/>
                  <v:path textboxrect="0,0,140202,178222"/>
                </v:shape>
                <v:shape id="1256" coordsize="180598,134153" path="m180598,0l0,134153e" filled="f" stroked="t" style="position:absolute;left:367730;top:1921487;width:180598;height:134153;z-index:38;mso-position-horizontal-relative:page;mso-position-vertical-relative:page;mso-width-relative:page;mso-height-relative:page;visibility:visible;">
                  <v:stroke endcap="round" weight="0.6pt"/>
                  <v:fill/>
                  <v:path textboxrect="0,0,180598,134153"/>
                </v:shape>
                <v:shape id="1257" coordsize="82521,199609" path="m82521,199609l0,0e" filled="f" stroked="t" style="position:absolute;left:465807;top:1721877;width:82521;height:199609;z-index:39;mso-position-horizontal-relative:page;mso-position-vertical-relative:page;mso-width-relative:page;mso-height-relative:page;visibility:visible;">
                  <v:stroke endcap="round" weight="0.6pt"/>
                  <v:fill/>
                  <v:path textboxrect="0,0,82521,199609"/>
                </v:shape>
                <v:oval id="1258" fillcolor="black" stroked="f" style="position:absolute;left:543758;top:1916915;width:9144;height:9144;z-index:40;mso-position-horizontal-relative:page;mso-position-vertical-relative:page;mso-width-relative:page;mso-height-relative:page;visibility:visible;">
                  <v:fill/>
                </v:oval>
                <v:shape id="1259" coordsize="157185,80105" path="m134730,73819l136868,68661em112275,67534l116551,57218em89820,61248l96234,45774em67365,54963l75917,34331em44910,48677l55600,22887em22455,42392l35283,11444em7483,18053l14966,0em7483,18053l0,36106em7483,18053l14966,0e" fillcolor="black" stroked="t" style="position:absolute;left:391144;top:1841381;width:157185;height:80105;z-index:41;mso-position-horizontal-relative:page;mso-position-vertical-relative:page;mso-width-relative:page;mso-height-relative:page;visibility:visible;">
                  <v:stroke endcap="round" weight="0.6pt"/>
                  <v:fill/>
                  <v:path textboxrect="0,0,157185,80105"/>
                </v:shape>
                <v:shape id="1260" coordsize="207818,85979" path="m207818,85979l0,0e" filled="f" stroked="t" style="position:absolute;left:395382;top:2279013;width:207818;height:85979;z-index:42;mso-position-horizontal-relative:page;mso-position-vertical-relative:page;mso-width-relative:page;mso-height-relative:page;visibility:visible;">
                  <v:stroke endcap="round" weight="0.6pt"/>
                  <v:fill/>
                  <v:path textboxrect="0,0,207818,85979"/>
                </v:shape>
                <v:shape id="1261" coordsize="85059,102940" path="m85059,0l31068,102940l15534,91082l0,79225xe" fillcolor="black" stroked="t" style="position:absolute;left:518141;top:2364992;width:85059;height:102940;z-index:43;mso-position-horizontal-relative:page;mso-position-vertical-relative:page;mso-width-relative:page;mso-height-relative:page;visibility:visible;">
                  <v:stroke endcap="round" weight="0.6pt"/>
                  <v:fill/>
                  <v:path textboxrect="0,0,85059,102940"/>
                </v:shape>
                <v:shape id="1262" coordsize="82737,199609" path="m0,199609l82737,0e" filled="f" stroked="t" style="position:absolute;left:947549;top:1721877;width:82737;height:199609;z-index:44;mso-position-horizontal-relative:page;mso-position-vertical-relative:page;mso-width-relative:page;mso-height-relative:page;visibility:visible;">
                  <v:stroke endcap="round" weight="0.6pt"/>
                  <v:fill/>
                  <v:path textboxrect="0,0,82737,199609"/>
                </v:shape>
                <v:shape id="1263" coordsize="82737,199608" path="m82737,199608l0,0e" filled="f" stroked="t" style="position:absolute;left:947549;top:1522268;width:82737;height:199608;z-index:45;mso-position-horizontal-relative:page;mso-position-vertical-relative:page;mso-width-relative:page;mso-height-relative:page;visibility:visible;">
                  <v:stroke endcap="round" weight="0.6pt"/>
                  <v:fill/>
                  <v:path textboxrect="0,0,82737,199608"/>
                </v:shape>
                <v:shape id="1264" coordsize="145386,160292" path="m0,160292l145386,0e" filled="f" stroked="t" style="position:absolute;left:1030286;top:1561584;width:145386;height:160292;z-index:46;mso-position-horizontal-relative:page;mso-position-vertical-relative:page;mso-width-relative:page;mso-height-relative:page;visibility:visible;">
                  <v:stroke endcap="round" weight="0.6pt"/>
                  <v:fill/>
                  <v:path textboxrect="0,0,145386,160292"/>
                </v:shape>
                <v:shape id="1265" coordsize="27651,223372" path="m0,0l27651,223372e" filled="f" stroked="t" style="position:absolute;left:367730;top:2055640;width:27651;height:223372;z-index:47;mso-position-horizontal-relative:page;mso-position-vertical-relative:page;mso-width-relative:page;mso-height-relative:page;visibility:visible;">
                  <v:stroke endcap="round" weight="0.6pt"/>
                  <v:fill/>
                  <v:path textboxrect="0,0,27651,223372"/>
                </v:shape>
                <v:shape id="1266" coordsize="199609,82738" path="m199609,82738l0,0e" filled="f" stroked="t" style="position:absolute;left:747939;top:1439529;width:199609;height:82738;z-index:48;mso-position-horizontal-relative:page;mso-position-vertical-relative:page;mso-width-relative:page;mso-height-relative:page;visibility:visible;">
                  <v:stroke endcap="round" weight="0.6pt"/>
                  <v:fill/>
                  <v:path textboxrect="0,0,199609,82738"/>
                </v:shape>
                <v:shape id="1267" coordsize="47804,178065" path="m0,178065l47804,0e" filled="f" stroked="t" style="position:absolute;left:947549;top:1344202;width:47804;height:178065;z-index:49;mso-position-horizontal-relative:page;mso-position-vertical-relative:page;mso-width-relative:page;mso-height-relative:page;visibility:visible;">
                  <v:stroke endcap="round" weight="0.6pt"/>
                  <v:fill/>
                  <v:path textboxrect="0,0,47804,178065"/>
                </v:shape>
                <v:shape id="1268" coordsize="190099,50990" path="m0,50990l190099,0e" filled="f" stroked="t" style="position:absolute;left:947549;top:1471278;width:190099;height:50990;z-index:50;mso-position-horizontal-relative:page;mso-position-vertical-relative:page;mso-width-relative:page;mso-height-relative:page;visibility:visible;">
                  <v:stroke endcap="round" weight="0.6pt"/>
                  <v:fill/>
                  <v:path textboxrect="0,0,190099,50990"/>
                </v:shape>
                <v:shape id="1269" coordsize="82521,199608" path="m0,199608l82521,0e" filled="f" stroked="t" style="position:absolute;left:465807;top:1522268;width:82521;height:199608;z-index:51;mso-position-horizontal-relative:page;mso-position-vertical-relative:page;mso-width-relative:page;mso-height-relative:page;visibility:visible;">
                  <v:stroke endcap="round" weight="0.6pt"/>
                  <v:fill/>
                  <v:path textboxrect="0,0,82521,199608"/>
                </v:shape>
                <v:shape id="1270" coordsize="13493,47253" path="m13493,47253l0,0e" filled="f" stroked="t" style="position:absolute;left:1162179;top:1514331;width:13493;height:47253;z-index:52;mso-position-horizontal-relative:page;mso-position-vertical-relative:page;mso-width-relative:page;mso-height-relative:page;visibility:visible;">
                  <v:stroke endcap="round" weight="0.6pt"/>
                  <v:fill/>
                  <v:path textboxrect="0,0,13493,47253"/>
                </v:shape>
                <v:shape id="1271" coordsize="199609,82738" path="m199609,0l0,82738e" filled="f" stroked="t" style="position:absolute;left:548329;top:1439529;width:199609;height:82738;z-index:53;mso-position-horizontal-relative:page;mso-position-vertical-relative:page;mso-width-relative:page;mso-height-relative:page;visibility:visible;">
                  <v:stroke endcap="round" weight="0.6pt"/>
                  <v:fill/>
                  <v:path textboxrect="0,0,199609,82738"/>
                </v:shape>
                <v:shape id="1272" coordsize="160292,145171" path="m0,145171l160292,0e" filled="f" stroked="t" style="position:absolute;left:747939;top:1294358;width:160292;height:145171;z-index:54;mso-position-horizontal-relative:page;mso-position-vertical-relative:page;mso-width-relative:page;mso-height-relative:page;visibility:visible;">
                  <v:stroke endcap="round" weight="0.6pt"/>
                  <v:fill/>
                  <v:path textboxrect="0,0,160292,145171"/>
                </v:shape>
                <v:shape id="1273" coordsize="97982,88738" path="m0,88738l97982,0e" filled="f" stroked="t" style="position:absolute;left:819932;top:1338322;width:97982;height:88738;z-index:55;mso-position-horizontal-relative:page;mso-position-vertical-relative:page;mso-width-relative:page;mso-height-relative:page;visibility:visible;">
                  <v:stroke endcap="round" weight="0.6pt"/>
                  <v:fill/>
                  <v:path textboxrect="0,0,97982,88738"/>
                </v:shape>
                <v:shape id="1274" coordsize="54434,15488" path="m54434,15488l0,0e" filled="f" stroked="t" style="position:absolute;left:1061831;top:1338062;width:54434;height:15488;z-index:56;mso-position-horizontal-relative:page;mso-position-vertical-relative:page;mso-width-relative:page;mso-height-relative:page;visibility:visible;">
                  <v:stroke endcap="round" weight="0.6pt"/>
                  <v:fill/>
                  <v:path textboxrect="0,0,54434,15488"/>
                </v:shape>
                <v:shape id="1275" coordsize="33542,143290" path="m33542,143290l0,0e" filled="f" stroked="t" style="position:absolute;left:874689;top:1151068;width:33542;height:143290;z-index:57;mso-position-horizontal-relative:page;mso-position-vertical-relative:page;mso-width-relative:page;mso-height-relative:page;visibility:visible;">
                  <v:stroke endcap="round" weight="0.6pt"/>
                  <v:fill/>
                  <v:path textboxrect="0,0,33542,143290"/>
                </v:shape>
                <v:shape id="1276" coordsize="79524,88321" path="m79524,0l0,88321e" filled="f" stroked="t" style="position:absolute;left:966563;top:2419123;width:79524;height:88321;z-index:58;mso-position-horizontal-relative:page;mso-position-vertical-relative:page;mso-width-relative:page;mso-height-relative:page;visibility:visible;">
                  <v:stroke endcap="round" weight="0.6pt"/>
                  <v:fill/>
                  <v:path textboxrect="0,0,79524,88321"/>
                </v:shape>
                <v:shape id="1277" coordsize="111055,158456" path="m0,0l111055,158456e" filled="f" stroked="t" style="position:absolute;left:1371377;top:2012326;width:111055;height:158456;z-index:59;mso-position-horizontal-relative:page;mso-position-vertical-relative:page;mso-width-relative:page;mso-height-relative:page;visibility:visible;">
                  <v:stroke endcap="round" weight="0.6pt"/>
                  <v:fill/>
                  <v:path textboxrect="0,0,111055,158456"/>
                </v:shape>
                <v:shape id="1278" coordsize="86869,86869" path="m86869,86869l0,0e" filled="f" stroked="t" style="position:absolute;left:348724;top:1058245;width:86869;height:86869;z-index:60;mso-position-horizontal-relative:page;mso-position-vertical-relative:page;mso-width-relative:page;mso-height-relative:page;visibility:visible;">
                  <v:stroke endcap="round" weight="0.6pt"/>
                  <v:fill/>
                  <v:path textboxrect="0,0,86869,86869"/>
                </v:shape>
                <v:shape id="1279" coordsize="136776,136776" path="m0,136776l136776,0e" filled="f" stroked="t" style="position:absolute;left:1229002;top:839621;width:136776;height:136776;z-index:61;mso-position-horizontal-relative:page;mso-position-vertical-relative:page;mso-width-relative:page;mso-height-relative:page;visibility:visible;">
                  <v:stroke endcap="round" weight="0.6pt"/>
                  <v:fill/>
                  <v:path textboxrect="0,0,136776,136776"/>
                </v:shape>
                <v:shape id="1280" coordsize="215163,18794" path="m0,18794l215163,0e" filled="f" stroked="t" style="position:absolute;left:1482432;top:2151988;width:215163;height:18794;z-index:62;mso-position-horizontal-relative:page;mso-position-vertical-relative:page;mso-width-relative:page;mso-height-relative:page;visibility:visible;">
                  <v:stroke endcap="round" weight="0.6pt"/>
                  <v:fill/>
                  <v:path textboxrect="0,0,215163,18794"/>
                </v:shape>
                <v:shape id="1281" coordsize="170226,14869" path="m0,14869l170226,0e" filled="f" stroked="t" style="position:absolute;left:1508320;top:2192886;width:170226;height:14869;z-index:63;mso-position-horizontal-relative:page;mso-position-vertical-relative:page;mso-width-relative:page;mso-height-relative:page;visibility:visible;">
                  <v:stroke endcap="round" weight="0.6pt"/>
                  <v:fill/>
                  <v:path textboxrect="0,0,170226,14869"/>
                </v:shape>
                <v:shape id="1282" coordsize="91163,195937" path="m91163,0l0,195937e" filled="f" stroked="t" style="position:absolute;left:1391269;top:2170782;width:91163;height:195937;z-index:64;mso-position-horizontal-relative:page;mso-position-vertical-relative:page;mso-width-relative:page;mso-height-relative:page;visibility:visible;">
                  <v:stroke endcap="round" weight="0.6pt"/>
                  <v:fill/>
                  <v:path textboxrect="0,0,91163,195937"/>
                </v:shape>
                <v:shape id="1283" coordsize="55735,208682" path="m55735,208682l0,0e" filled="f" stroked="t" style="position:absolute;left:1310042;top:630938;width:55735;height:208682;z-index:65;mso-position-horizontal-relative:page;mso-position-vertical-relative:page;mso-width-relative:page;mso-height-relative:page;visibility:visible;">
                  <v:stroke endcap="round" weight="0.6pt"/>
                  <v:fill/>
                  <v:path textboxrect="0,0,55735,208682"/>
                </v:shape>
                <v:shape id="1284" coordsize="123999,176927" path="m0,0l123999,176927e" filled="f" stroked="t" style="position:absolute;left:1697596;top:2151988;width:123999;height:176927;z-index:66;mso-position-horizontal-relative:page;mso-position-vertical-relative:page;mso-width-relative:page;mso-height-relative:page;visibility:visible;">
                  <v:stroke endcap="round" weight="0.6pt"/>
                  <v:fill/>
                  <v:path textboxrect="0,0,123999,176927"/>
                </v:shape>
                <v:shape id="1285" coordsize="123784,176926" path="m0,0l123784,176926e" filled="f" stroked="t" style="position:absolute;left:1391269;top:2366720;width:123784;height:176926;z-index:67;mso-position-horizontal-relative:page;mso-position-vertical-relative:page;mso-width-relative:page;mso-height-relative:page;visibility:visible;">
                  <v:stroke endcap="round" weight="0.6pt"/>
                  <v:fill/>
                  <v:path textboxrect="0,0,123784,176926"/>
                </v:shape>
                <v:shape id="1286" coordsize="97925,139965" path="m0,0l97925,139965e" filled="f" stroked="t" style="position:absolute;left:1436207;top:2362770;width:97925;height:139965;z-index:68;mso-position-horizontal-relative:page;mso-position-vertical-relative:page;mso-width-relative:page;mso-height-relative:page;visibility:visible;">
                  <v:stroke endcap="round" weight="0.6pt"/>
                  <v:fill/>
                  <v:path textboxrect="0,0,97925,139965"/>
                </v:shape>
                <v:shape id="1287" coordsize="152731,152731" path="m0,152731l152731,0e" filled="f" stroked="t" style="position:absolute;left:1310042;top:478207;width:152731;height:152731;z-index:69;mso-position-horizontal-relative:page;mso-position-vertical-relative:page;mso-width-relative:page;mso-height-relative:page;visibility:visible;">
                  <v:stroke endcap="round" weight="0.6pt"/>
                  <v:fill/>
                  <v:path textboxrect="0,0,152731,152731"/>
                </v:shape>
                <v:shape id="1288" coordsize="91380,195936" path="m91380,0l0,195936e" filled="f" stroked="t" style="position:absolute;left:1730216;top:2328915;width:91380;height:195936;z-index:70;mso-position-horizontal-relative:page;mso-position-vertical-relative:page;mso-width-relative:page;mso-height-relative:page;visibility:visible;">
                  <v:stroke endcap="round" weight="0.6pt"/>
                  <v:fill/>
                  <v:path textboxrect="0,0,91380,195936"/>
                </v:shape>
                <v:shape id="1289" coordsize="72286,154995" path="m72286,0l0,154995e" filled="f" stroked="t" style="position:absolute;left:1704341;top:2332864;width:72286;height:154995;z-index:71;mso-position-horizontal-relative:page;mso-position-vertical-relative:page;mso-width-relative:page;mso-height-relative:page;visibility:visible;">
                  <v:stroke endcap="round" weight="0.6pt"/>
                  <v:fill/>
                  <v:path textboxrect="0,0,72286,154995"/>
                </v:shape>
                <v:shape id="1290" coordsize="215162,18794" path="m0,18794l215162,0e" filled="f" stroked="t" style="position:absolute;left:1515053;top:2524852;width:215162;height:18794;z-index:72;mso-position-horizontal-relative:page;mso-position-vertical-relative:page;mso-width-relative:page;mso-height-relative:page;visibility:visible;">
                  <v:stroke endcap="round" weight="0.6pt"/>
                  <v:fill/>
                  <v:path textboxrect="0,0,215162,18794"/>
                </v:shape>
                <v:shape id="1291" coordsize="208682,55734" path="m0,0l208682,55734e" filled="f" stroked="t" style="position:absolute;left:1462774;top:478207;width:208682;height:55734;z-index:73;mso-position-horizontal-relative:page;mso-position-vertical-relative:page;mso-width-relative:page;mso-height-relative:page;visibility:visible;">
                  <v:stroke endcap="round" weight="0.6pt"/>
                  <v:fill/>
                  <v:path textboxrect="0,0,208682,55734"/>
                </v:shape>
                <v:shape id="1292" coordsize="165082,44089" path="m0,0l165082,44089e" filled="f" stroked="t" style="position:absolute;left:1494684;top:446274;width:165082;height:44089;z-index:74;mso-position-horizontal-relative:page;mso-position-vertical-relative:page;mso-width-relative:page;mso-height-relative:page;visibility:visible;">
                  <v:stroke endcap="round" weight="0.6pt"/>
                  <v:fill/>
                  <v:path textboxrect="0,0,165082,44089"/>
                </v:shape>
                <v:shape id="1293" coordsize="55951,208682" path="m55951,208682l0,0e" filled="f" stroked="t" style="position:absolute;left:1406823;top:269524;width:55951;height:208682;z-index:75;mso-position-horizontal-relative:page;mso-position-vertical-relative:page;mso-width-relative:page;mso-height-relative:page;visibility:visible;">
                  <v:stroke endcap="round" weight="0.6pt"/>
                  <v:fill/>
                  <v:path textboxrect="0,0,55951,208682"/>
                </v:shape>
                <v:shape id="1294" coordsize="152732,152731" path="m0,152731l152732,0e" filled="f" stroked="t" style="position:absolute;left:1671456;top:381210;width:152732;height:152731;z-index:76;mso-position-horizontal-relative:page;mso-position-vertical-relative:page;mso-width-relative:page;mso-height-relative:page;visibility:visible;">
                  <v:stroke endcap="round" weight="0.6pt"/>
                  <v:fill/>
                  <v:path textboxrect="0,0,152732,152731"/>
                </v:shape>
                <v:shape id="1295" coordsize="152732,152732" path="m0,152732l152732,0e" filled="f" stroked="t" style="position:absolute;left:1406823;top:116792;width:152732;height:152732;z-index:77;mso-position-horizontal-relative:page;mso-position-vertical-relative:page;mso-width-relative:page;mso-height-relative:page;visibility:visible;">
                  <v:stroke endcap="round" weight="0.6pt"/>
                  <v:fill/>
                  <v:path textboxrect="0,0,152732,152732"/>
                </v:shape>
                <v:shape id="1296" coordsize="120817,120817" path="m0,120817l120817,0e" filled="f" stroked="t" style="position:absolute;left:1450429;top:160376;width:120817;height:120817;z-index:78;mso-position-horizontal-relative:page;mso-position-vertical-relative:page;mso-width-relative:page;mso-height-relative:page;visibility:visible;">
                  <v:stroke endcap="round" weight="0.6pt"/>
                  <v:fill/>
                  <v:path textboxrect="0,0,120817,120817"/>
                </v:shape>
                <v:shape id="1297" coordsize="186888,50107" path="m186888,50107l0,0e" filled="f" stroked="t" style="position:absolute;left:836726;top:310353;width:186888;height:50107;z-index:79;mso-position-horizontal-relative:page;mso-position-vertical-relative:page;mso-width-relative:page;mso-height-relative:page;visibility:visible;">
                  <v:stroke endcap="round" weight="0.6pt"/>
                  <v:fill/>
                  <v:path textboxrect="0,0,186888,50107"/>
                </v:shape>
                <v:shape id="1298" coordsize="55951,208682" path="m55951,208682l0,0e" filled="f" stroked="t" style="position:absolute;left:1768237;top:172528;width:55951;height:208682;z-index:80;mso-position-horizontal-relative:page;mso-position-vertical-relative:page;mso-width-relative:page;mso-height-relative:page;visibility:visible;">
                  <v:stroke endcap="round" weight="0.6pt"/>
                  <v:fill/>
                  <v:path textboxrect="0,0,55951,208682"/>
                </v:shape>
                <v:shape id="1299" coordsize="44262,165088" path="m44262,165088l0,0e" filled="f" stroked="t" style="position:absolute;left:1736332;top:204456;width:44262;height:165088;z-index:81;mso-position-horizontal-relative:page;mso-position-vertical-relative:page;mso-width-relative:page;mso-height-relative:page;visibility:visible;">
                  <v:stroke endcap="round" weight="0.6pt"/>
                  <v:fill/>
                  <v:path textboxrect="0,0,44262,165088"/>
                </v:shape>
                <v:shape id="1300" coordsize="208682,55735" path="m0,0l208682,55735e" filled="f" stroked="t" style="position:absolute;left:1559555;top:116792;width:208682;height:55735;z-index:82;mso-position-horizontal-relative:page;mso-position-vertical-relative:page;mso-width-relative:page;mso-height-relative:page;visibility:visible;">
                  <v:stroke endcap="round" weight="0.6pt"/>
                  <v:fill/>
                  <v:path textboxrect="0,0,208682,55735"/>
                </v:shape>
                <v:shape id="1301" coordsize="152731,152731" path="m152731,0l0,152731e" filled="f" stroked="t" style="position:absolute;left:683995;top:310353;width:152731;height:152731;z-index:83;mso-position-horizontal-relative:page;mso-position-vertical-relative:page;mso-width-relative:page;mso-height-relative:page;visibility:visible;">
                  <v:stroke endcap="round" weight="0.6pt"/>
                  <v:fill/>
                  <v:path textboxrect="0,0,152731,152731"/>
                </v:shape>
                <v:shape id="1302" coordsize="120826,120826" path="m120826,0l0,120826e" filled="f" stroked="t" style="position:absolute;left:672309;top:298668;width:120826;height:120826;z-index:84;mso-position-horizontal-relative:page;mso-position-vertical-relative:page;mso-width-relative:page;mso-height-relative:page;visibility:visible;">
                  <v:stroke endcap="round" weight="0.6pt"/>
                  <v:fill/>
                  <v:path textboxrect="0,0,120826,120826"/>
                </v:shape>
                <v:shape id="1303" coordsize="55951,208682" path="m55951,208682l0,0e" filled="f" stroked="t" style="position:absolute;left:780775;top:101671;width:55951;height:208682;z-index:85;mso-position-horizontal-relative:page;mso-position-vertical-relative:page;mso-width-relative:page;mso-height-relative:page;visibility:visible;">
                  <v:stroke endcap="round" weight="0.6pt"/>
                  <v:fill/>
                  <v:path textboxrect="0,0,55951,208682"/>
                </v:shape>
                <v:shape id="1304" coordsize="208682,55951" path="m208682,55951l0,0e" filled="f" stroked="t" style="position:absolute;left:475312;top:407133;width:208682;height:55951;z-index:86;mso-position-horizontal-relative:page;mso-position-vertical-relative:page;mso-width-relative:page;mso-height-relative:page;visibility:visible;">
                  <v:stroke endcap="round" weight="0.6pt"/>
                  <v:fill/>
                  <v:path textboxrect="0,0,208682,55951"/>
                </v:shape>
                <v:shape id="1305" coordsize="208682,55951" path="m208682,55951l0,0e" filled="f" stroked="t" style="position:absolute;left:572092;top:45720;width:208682;height:55951;z-index:87;mso-position-horizontal-relative:page;mso-position-vertical-relative:page;mso-width-relative:page;mso-height-relative:page;visibility:visible;">
                  <v:stroke endcap="round" weight="0.6pt"/>
                  <v:fill/>
                  <v:path textboxrect="0,0,208682,55951"/>
                </v:shape>
                <v:shape id="1306" coordsize="165084,44261" path="m165084,44261l0,0e" filled="f" stroked="t" style="position:absolute;left:583784;top:89320;width:165084;height:44261;z-index:88;mso-position-horizontal-relative:page;mso-position-vertical-relative:page;mso-width-relative:page;mso-height-relative:page;visibility:visible;">
                  <v:stroke endcap="round" weight="0.6pt"/>
                  <v:fill/>
                  <v:path textboxrect="0,0,165084,44261"/>
                </v:shape>
                <v:shape id="1307" coordsize="55951,208466" path="m55951,208466l0,0e" filled="f" stroked="t" style="position:absolute;left:419361;top:198667;width:55951;height:208466;z-index:89;mso-position-horizontal-relative:page;mso-position-vertical-relative:page;mso-width-relative:page;mso-height-relative:page;visibility:visible;">
                  <v:stroke endcap="round" weight="0.6pt"/>
                  <v:fill/>
                  <v:path textboxrect="0,0,55951,208466"/>
                </v:shape>
                <v:shape id="1308" coordsize="44263,164919" path="m44263,164919l0,0e" filled="f" stroked="t" style="position:absolute;left:462956;top:210313;width:44263;height:164919;z-index:90;mso-position-horizontal-relative:page;mso-position-vertical-relative:page;mso-width-relative:page;mso-height-relative:page;visibility:visible;">
                  <v:stroke endcap="round" weight="0.6pt"/>
                  <v:fill/>
                  <v:path textboxrect="0,0,44263,164919"/>
                </v:shape>
                <v:shape id="1309" coordsize="152731,152947" path="m152731,0l0,152947e" filled="f" stroked="t" style="position:absolute;left:419361;top:45720;width:152731;height:152947;z-index:91;mso-position-horizontal-relative:page;mso-position-vertical-relative:page;mso-width-relative:page;mso-height-relative:page;visibility:visible;">
                  <v:stroke endcap="round" weight="0.6pt"/>
                  <v:fill/>
                  <v:path textboxrect="0,0,152731,152947"/>
                </v:shape>
                <v:shape id="1310" coordsize="53786,15303" path="m53786,15303l0,0e" filled="f" stroked="t" style="position:absolute;left:908231;top:1294358;width:53786;height:15303;z-index:92;mso-position-horizontal-relative:page;mso-position-vertical-relative:page;mso-width-relative:page;mso-height-relative:page;visibility:visible;">
                  <v:stroke endcap="round" weight="0.6pt"/>
                  <v:fill/>
                  <v:path textboxrect="0,0,53786,15303"/>
                </v:shape>
                <v:shape id="1311" coordsize="21382,74877" path="m21382,74877l0,0e" filled="f" stroked="t" style="position:absolute;left:1116266;top:1353550;width:21382;height:74877;z-index:93;mso-position-horizontal-relative:page;mso-position-vertical-relative:page;mso-width-relative:page;mso-height-relative:page;visibility:visible;">
                  <v:stroke endcap="round" weight="0.6pt"/>
                  <v:fill/>
                  <v:path textboxrect="0,0,21382,74877"/>
                </v:shape>
                <v:shape id="1312"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700480;top:2499472;width:83251;height:90076;z-index:94;mso-position-horizontal-relative:page;mso-position-vertical-relative:page;mso-width-relative:page;mso-height-relative:page;visibility:visible;">
                  <v:fill/>
                  <v:path textboxrect="0,0,83251,90076"/>
                </v:shape>
                <v:shape id="1313"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953016;top:2151884;width:83251;height:90076;z-index:95;mso-position-horizontal-relative:page;mso-position-vertical-relative:page;mso-width-relative:page;mso-height-relative:page;visibility:visible;">
                  <v:fill/>
                  <v:path textboxrect="0,0,83251,90076"/>
                </v:shape>
                <v:shape id="1314"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1101644;top:1967612;width:83251;height:90076;z-index:96;mso-position-horizontal-relative:page;mso-position-vertical-relative:page;mso-width-relative:page;mso-height-relative:page;visibility:visible;">
                  <v:fill/>
                  <v:path textboxrect="0,0,83251,90076"/>
                </v:shape>
                <v:shape id="1315"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1204689;top:1676838;width:83251;height:90076;z-index:97;mso-position-horizontal-relative:page;mso-position-vertical-relative:page;mso-width-relative:page;mso-height-relative:page;visibility:visible;">
                  <v:fill/>
                  <v:path textboxrect="0,0,83251,90076"/>
                </v:shape>
                <v:shape id="1316" coordsize="68284,87043" path="m0,87043l0,0l11520,0l11520,35750l56764,35750l56764,0l68284,0l68284,87043l56764,87043l56764,46022l11520,46022l11520,87043xe" fillcolor="#ff0d0d" stroked="f" style="position:absolute;left:1301511;top:1676838;width:68284;height:87043;z-index:98;mso-position-horizontal-relative:page;mso-position-vertical-relative:page;mso-width-relative:page;mso-height-relative:page;visibility:visible;">
                  <v:fill/>
                  <v:path textboxrect="0,0,68284,87043"/>
                </v:shape>
                <v:shape id="1317"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127576;top:1925702;width:83251;height:90076;z-index:99;mso-position-horizontal-relative:page;mso-position-vertical-relative:page;mso-width-relative:page;mso-height-relative:page;visibility:visible;">
                  <v:fill/>
                  <v:path textboxrect="0,0,83251,90076"/>
                </v:shape>
                <v:shape id="1318" coordsize="68284,87043" path="m0,87043l0,0l11520,0l11520,35750l56764,35750l56764,0l68284,0l68284,87043l56764,87043l56764,46022l11520,46022l11520,87043xe" fillcolor="#ff0d0d" stroked="f" style="position:absolute;left:45720;top:1925702;width:68284;height:87043;z-index:100;mso-position-horizontal-relative:page;mso-position-vertical-relative:page;mso-width-relative:page;mso-height-relative:page;visibility:visible;">
                  <v:fill/>
                  <v:path textboxrect="0,0,68284,87043"/>
                </v:shape>
                <v:shape id="1319"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353972;top:1324498;width:83251;height:90076;z-index:101;mso-position-horizontal-relative:page;mso-position-vertical-relative:page;mso-width-relative:page;mso-height-relative:page;visibility:visible;">
                  <v:fill/>
                  <v:path textboxrect="0,0,83251,90076"/>
                </v:shape>
                <v:shape id="1320"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208154;top:1676838;width:83251;height:90076;z-index:102;mso-position-horizontal-relative:page;mso-position-vertical-relative:page;mso-width-relative:page;mso-height-relative:page;visibility:visible;">
                  <v:fill/>
                  <v:path textboxrect="0,0,83251,90076"/>
                </v:shape>
                <v:shape id="1321"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1227371;top:1155996;width:83251;height:90076;z-index:103;mso-position-horizontal-relative:page;mso-position-vertical-relative:page;mso-width-relative:page;mso-height-relative:page;visibility:visible;">
                  <v:fill/>
                  <v:path textboxrect="0,0,83251,90076"/>
                </v:shape>
                <v:shape id="1322"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1230828;top:2402475;width:83251;height:90076;z-index:104;mso-position-horizontal-relative:page;mso-position-vertical-relative:page;mso-width-relative:page;mso-height-relative:page;visibility:visible;">
                  <v:fill/>
                  <v:path textboxrect="0,0,83251,90076"/>
                </v:shape>
                <v:shape id="1323"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1408187;top:1753097;width:83251;height:90076;z-index:105;mso-position-horizontal-relative:page;mso-position-vertical-relative:page;mso-width-relative:page;mso-height-relative:page;visibility:visible;">
                  <v:fill/>
                  <v:path textboxrect="0,0,83251,90076"/>
                </v:shape>
                <v:shape id="1324"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618606;top:1060080;width:83251;height:90076;z-index:106;mso-position-horizontal-relative:page;mso-position-vertical-relative:page;mso-width-relative:page;mso-height-relative:page;visibility:visible;">
                  <v:fill/>
                  <v:path textboxrect="0,0,83251,90076"/>
                </v:shape>
                <v:shape id="1325"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962737;top:891362;width:83251;height:90076;z-index:107;mso-position-horizontal-relative:page;mso-position-vertical-relative:page;mso-width-relative:page;mso-height-relative:page;visibility:visible;">
                  <v:fill/>
                  <v:path textboxrect="0,0,83251,90076"/>
                </v:shape>
                <v:shape id="1326"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1532835;top:850534;width:83251;height:90076;z-index:108;mso-position-horizontal-relative:page;mso-position-vertical-relative:page;mso-width-relative:page;mso-height-relative:page;visibility:visible;">
                  <v:fill/>
                  <v:path textboxrect="0,0,83251,90076"/>
                </v:shape>
                <v:shape id="1327" coordsize="68284,87043" path="m0,87043l0,0l11520,0l11520,35750l56764,35750l56764,0l68284,0l68284,87043l56764,87043l56764,46022l11520,46022l11520,87043xe" fillcolor="#ff0d0d" stroked="f" style="position:absolute;left:1629657;top:850534;width:68284;height:87043;z-index:109;mso-position-horizontal-relative:page;mso-position-vertical-relative:page;mso-width-relative:page;mso-height-relative:page;visibility:visible;">
                  <v:fill/>
                  <v:path textboxrect="0,0,68284,87043"/>
                </v:shape>
                <v:shape id="1328"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1156514;top:168535;width:83251;height:90076;z-index:110;mso-position-horizontal-relative:page;mso-position-vertical-relative:page;mso-width-relative:page;mso-height-relative:page;visibility:visible;">
                  <v:fill/>
                  <v:path textboxrect="0,0,83251,90076"/>
                </v:shape>
                <v:shape id="1329" coordsize="68582,87043" path="m-9,87043l-9,0l11808,0l57532,68342l57532,0l68572,0l68572,87043l56755,87043l11040,18643l11040,87043xe" fillcolor="#3050f8" stroked="f" style="position:absolute;left:1067069;top:531465;width:68582;height:87043;z-index:111;mso-position-horizontal-relative:page;mso-position-vertical-relative:page;mso-width-relative:page;mso-height-relative:page;visibility:visible;">
                  <v:fill/>
                  <v:path textboxrect="0,0,68582,87043"/>
                </v:shape>
                <v:shape id="1330" coordsize="68284,87043" path="m0,87043l0,0l11520,0l11520,35750l56764,35750l56764,0l68284,0l68284,87043l56764,87043l56764,46022l11520,46022l11520,87043xe" fillcolor="#3050f8" stroked="f" style="position:absolute;left:1067217;top:632080;width:68284;height:87043;z-index:112;mso-position-horizontal-relative:page;mso-position-vertical-relative:page;mso-width-relative:page;mso-height-relative:page;visibility:visible;">
                  <v:fill/>
                  <v:path textboxrect="0,0,68284,87043"/>
                </v:shape>
                <v:shape id="1331" coordsize="76953,90019" path="m65424,58012l76944,60921c74530,70387,70184,77603,63907,82569c57635,87535,49967,90019,40905,90019c31523,90018,23890,88108,18009,84288c12133,80466,7660,74936,4588,67699c1523,60454,-9,52675,-9,44361c-9,35292,1722,27385,5184,20640c8652,13888,13583,8761,19977,5260c26371,1759,33404,8,41078,9c49788,9,57113,2226,63052,6662c68991,11090,73128,17324,75465,25363l64118,28032c62102,21696,59174,17084,55334,14198c51494,11305,46665,9859,40848,9859c34153,9859,28559,11462,24067,14668c19574,17874,16415,22181,14592,27590c12774,32991,11864,38562,11865,44304c11865,51702,12943,58162,15100,63686c17263,69209,20620,73337,25171,76070c29721,78796,34649,80159,39955,80160c46406,80160,51868,78300,56342,74582c60815,70863,63842,65339,65424,58012xe" fillcolor="black" stroked="f" style="position:absolute;left:310243;top:1793739;width:76953;height:90019;z-index:113;mso-position-horizontal-relative:page;mso-position-vertical-relative:page;mso-width-relative:page;mso-height-relative:page;visibility:visible;">
                  <v:fill/>
                  <v:path textboxrect="0,0,76953,90019"/>
                </v:shape>
                <v:shape id="1332" coordsize="68284,87043" path="m0,87043l0,0l11520,0l11520,35750l56764,35750l56764,0l68284,0l68284,87043l56764,87043l56764,46022l11520,46022l11520,87043xe" fillcolor="black" stroked="f" style="position:absolute;left:174648;top:1793739;width:68284;height:87043;z-index:114;mso-position-horizontal-relative:page;mso-position-vertical-relative:page;mso-width-relative:page;mso-height-relative:page;visibility:visible;">
                  <v:fill/>
                  <v:path textboxrect="0,0,68284,87043"/>
                </v:shape>
                <v:shape id="1333" coordsize="34202,53366" path="m-5,38655l6410,37797c7144,41433,8396,44053,10166,45659c11936,47260,14091,48060,16634,48061c19648,48061,22194,47016,24272,44928c26353,42834,27394,40244,27394,37157c27394,34211,26431,31783,24508,29871c22584,27958,20138,27001,17170,27002c15956,27002,14447,27240,12643,27717l13357,22089c13783,22135,14126,22157,14388,22158c17118,22158,19575,21445,21761,20021c23949,18596,25043,16399,25044,13432c25044,11082,24247,9134,22654,7591c21064,6043,19009,5269,16490,5270c13998,5270,11920,6055,10258,7626c8595,9192,7525,11542,7050,14676l639,13536c1422,9238,3202,5909,5978,3548c8758,1182,12214,0,16346,0c19199,0,21823,612,24220,1837c26620,3058,28455,4726,29727,6842c30997,8954,31632,11198,31633,13576c31633,15830,31026,17884,29813,19739c28603,21589,26810,23062,24433,24157c27520,24867,29918,26345,31628,28592c33340,30834,34197,33641,34197,37013c34197,41574,32533,45442,29208,48614c25882,51781,21679,53366,16600,53366c12014,53365,8207,52001,5178,49271c2151,46540,424,43001,-5,38655xe" fillcolor="black" stroked="f" style="position:absolute;left:262469;top:1858666;width:34202;height:53366;z-index:115;mso-position-horizontal-relative:page;mso-position-vertical-relative:page;mso-width-relative:page;mso-height-relative:page;visibility:visible;">
                  <v:fill/>
                  <v:path textboxrect="0,0,34202,53366"/>
                </v:shape>
                <v:shape id="1334" coordsize="76953,90019" path="m65424,58012l76944,60921c74530,70387,70184,77603,63907,82569c57635,87535,49967,90019,40905,90019c31523,90018,23890,88108,18009,84288c12133,80466,7660,74936,4588,67699c1523,60454,-9,52675,-9,44361c-9,35292,1722,27385,5184,20640c8652,13888,13583,8761,19977,5260c26371,1759,33404,8,41078,9c49788,9,57113,2226,63052,6662c68991,11090,73128,17324,75465,25363l64118,28032c62102,21696,59174,17084,55334,14198c51494,11305,46665,9859,40848,9859c34153,9859,28559,11462,24067,14668c19574,17874,16415,22181,14592,27590c12774,32991,11864,38562,11865,44304c11865,51702,12943,58162,15100,63686c17263,69209,20620,73337,25171,76070c29721,78796,34649,80159,39955,80160c46406,80160,51868,78300,56342,74582c60815,70863,63842,65339,65424,58012xe" fillcolor="black" stroked="f" style="position:absolute;left:973447;top:1237468;width:76953;height:90019;z-index:116;mso-position-horizontal-relative:page;mso-position-vertical-relative:page;mso-width-relative:page;mso-height-relative:page;visibility:visible;">
                  <v:fill/>
                  <v:path textboxrect="0,0,76953,90019"/>
                </v:shape>
                <v:shape id="1335" coordsize="68284,87043" path="m0,87043l0,0l11520,0l11520,35750l56764,35750l56764,0l68284,0l68284,87043l56764,87043l56764,46022l11520,46022l11520,87043xe" fillcolor="black" stroked="f" style="position:absolute;left:1063972;top:1237468;width:68284;height:87043;z-index:117;mso-position-horizontal-relative:page;mso-position-vertical-relative:page;mso-width-relative:page;mso-height-relative:page;visibility:visible;">
                  <v:fill/>
                  <v:path textboxrect="0,0,68284,87043"/>
                </v:shape>
                <v:shape id="1336" coordsize="34202,53366" path="m-5,38655l6410,37797c7144,41433,8396,44053,10166,45659c11936,47260,14091,48060,16634,48061c19648,48061,22194,47016,24272,44928c26353,42834,27394,40244,27394,37157c27394,34211,26431,31783,24508,29871c22584,27958,20138,27001,17170,27002c15956,27002,14447,27240,12643,27717l13357,22089c13783,22135,14126,22157,14388,22158c17118,22158,19575,21445,21761,20021c23949,18596,25043,16399,25044,13432c25044,11082,24247,9134,22654,7591c21064,6043,19009,5269,16490,5270c13998,5270,11920,6055,10258,7626c8595,9192,7525,11542,7050,14676l639,13536c1422,9238,3202,5909,5978,3548c8758,1182,12214,0,16346,0c19199,0,21823,612,24220,1837c26620,3058,28455,4726,29727,6842c30997,8954,31632,11198,31633,13576c31633,15830,31026,17884,29813,19739c28603,21589,26810,23062,24433,24157c27520,24867,29918,26345,31628,28592c33340,30834,34197,33641,34197,37013c34197,41574,32533,45442,29208,48614c25882,51781,21679,53366,16600,53366c12014,53365,8207,52001,5178,49271c2151,46540,424,43001,-5,38655xe" fillcolor="black" stroked="f" style="position:absolute;left:1151793;top:1302395;width:34202;height:53366;z-index:118;mso-position-horizontal-relative:page;mso-position-vertical-relative:page;mso-width-relative:page;mso-height-relative:page;visibility:visible;">
                  <v:fill/>
                  <v:path textboxrect="0,0,34202,53366"/>
                </v:shape>
                <v:shape id="1337" coordsize="76953,90019" path="m65424,58012l76944,60921c74530,70387,70184,77603,63907,82569c57635,87535,49967,90019,40905,90019c31523,90018,23890,88108,18009,84288c12133,80466,7660,74936,4588,67699c1523,60454,-9,52675,-9,44361c-9,35292,1722,27385,5184,20640c8652,13888,13583,8761,19977,5260c26371,1759,33404,8,41078,9c49788,9,57113,2226,63052,6662c68991,11090,73128,17324,75465,25363l64118,28032c62102,21696,59174,17084,55334,14198c51494,11305,46665,9859,40848,9859c34153,9859,28559,11462,24067,14668c19574,17874,16415,22181,14592,27590c12774,32991,11864,38562,11865,44304c11865,51702,12943,58162,15100,63686c17263,69209,20620,73337,25171,76070c29721,78796,34649,80159,39955,80160c46406,80160,51868,78300,56342,74582c60815,70863,63842,65339,65424,58012xe" fillcolor="black" stroked="f" style="position:absolute;left:1149078;top:1412882;width:76953;height:90019;z-index:119;mso-position-horizontal-relative:page;mso-position-vertical-relative:page;mso-width-relative:page;mso-height-relative:page;visibility:visible;">
                  <v:fill/>
                  <v:path textboxrect="0,0,76953,90019"/>
                </v:shape>
                <v:shape id="1338" coordsize="68284,87043" path="m0,87043l0,0l11520,0l11520,35750l56764,35750l56764,0l68284,0l68284,87043l56764,87043l56764,46022l11520,46022l11520,87043xe" fillcolor="black" stroked="f" style="position:absolute;left:1239603;top:1412882;width:68284;height:87043;z-index:120;mso-position-horizontal-relative:page;mso-position-vertical-relative:page;mso-width-relative:page;mso-height-relative:page;visibility:visible;">
                  <v:fill/>
                  <v:path textboxrect="0,0,68284,87043"/>
                </v:shape>
                <v:shape id="1339" coordsize="34202,53366" path="m-5,38655l6410,37797c7144,41433,8396,44053,10166,45659c11936,47260,14091,48060,16634,48061c19648,48061,22194,47016,24272,44928c26353,42834,27394,40244,27394,37157c27394,34211,26431,31783,24508,29871c22584,27958,20138,27001,17170,27002c15956,27002,14447,27240,12643,27717l13357,22089c13783,22135,14126,22157,14388,22158c17118,22158,19575,21445,21761,20021c23949,18596,25043,16399,25044,13432c25044,11082,24247,9134,22654,7591c21064,6043,19009,5269,16490,5270c13998,5270,11920,6055,10258,7626c8595,9192,7525,11542,7050,14676l639,13536c1422,9238,3202,5909,5978,3548c8758,1182,12214,0,16346,0c19199,0,21823,612,24220,1837c26620,3058,28455,4726,29727,6842c30997,8954,31632,11198,31633,13576c31633,15830,31026,17884,29813,19739c28603,21589,26810,23062,24433,24157c27520,24867,29918,26345,31628,28592c33340,30834,34197,33641,34197,37013c34197,41574,32533,45442,29208,48614c25882,51781,21679,53366,16600,53366c12014,53365,8207,52001,5178,49271c2151,46540,424,43001,-5,38655xe" fillcolor="black" stroked="f" style="position:absolute;left:1327424;top:1477809;width:34202;height:53366;z-index:121;mso-position-horizontal-relative:page;mso-position-vertical-relative:page;mso-width-relative:page;mso-height-relative:page;visibility:visible;">
                  <v:fill/>
                  <v:path textboxrect="0,0,34202,53366"/>
                </v:shape>
                <v:shape id="1340" coordsize="76953,90019" path="m65424,58012l76944,60921c74530,70387,70184,77603,63907,82569c57635,87535,49967,90019,40905,90019c31523,90018,23890,88108,18009,84288c12133,80466,7660,74936,4588,67699c1523,60454,-9,52675,-9,44361c-9,35292,1722,27385,5184,20640c8652,13888,13583,8761,19977,5260c26371,1759,33404,8,41078,9c49788,9,57113,2226,63052,6662c68991,11090,73128,17324,75465,25363l64118,28032c62102,21696,59174,17084,55334,14198c51494,11305,46665,9859,40848,9859c34153,9859,28559,11462,24067,14668c19574,17874,16415,22181,14592,27590c12774,32991,11864,38562,11865,44304c11865,51702,12943,58162,15100,63686c17263,69209,20620,73337,25171,76070c29721,78796,34649,80159,39955,80160c46406,80160,51868,78300,56342,74582c60815,70863,63842,65339,65424,58012xe" fillcolor="black" stroked="f" style="position:absolute;left:820500;top:1038938;width:76953;height:90019;z-index:122;mso-position-horizontal-relative:page;mso-position-vertical-relative:page;mso-width-relative:page;mso-height-relative:page;visibility:visible;">
                  <v:fill/>
                  <v:path textboxrect="0,0,76953,90019"/>
                </v:shape>
                <v:shape id="1341" coordsize="68284,87043" path="m0,87043l0,0l11520,0l11520,35750l56764,35750l56764,0l68284,0l68284,87043l56764,87043l56764,46022l11520,46022l11520,87043xe" fillcolor="black" stroked="f" style="position:absolute;left:684905;top:1038938;width:68284;height:87043;z-index:123;mso-position-horizontal-relative:page;mso-position-vertical-relative:page;mso-width-relative:page;mso-height-relative:page;visibility:visible;">
                  <v:fill/>
                  <v:path textboxrect="0,0,68284,87043"/>
                </v:shape>
                <v:shape id="1342" coordsize="34202,53366" path="m-5,38655l6410,37797c7144,41433,8396,44053,10166,45659c11936,47260,14091,48060,16634,48061c19648,48061,22194,47016,24272,44928c26353,42834,27394,40244,27394,37157c27394,34211,26431,31783,24508,29871c22584,27958,20138,27001,17170,27002c15956,27002,14447,27240,12643,27717l13357,22089c13783,22135,14126,22157,14388,22158c17118,22158,19575,21445,21761,20021c23949,18596,25043,16399,25044,13432c25044,11082,24247,9134,22654,7591c21064,6043,19009,5269,16490,5270c13998,5270,11920,6055,10258,7626c8595,9192,7525,11542,7050,14676l639,13536c1422,9238,3202,5909,5978,3548c8758,1182,12214,0,16346,0c19199,0,21823,612,24220,1837c26620,3058,28455,4726,29727,6842c30997,8954,31632,11198,31633,13576c31633,15830,31026,17884,29813,19739c28603,21589,26810,23062,24433,24157c27520,24867,29918,26345,31628,28592c33340,30834,34197,33641,34197,37013c34197,41574,32533,45442,29208,48614c25882,51781,21679,53366,16600,53366c12014,53365,8207,52001,5178,49271c2151,46540,424,43001,-5,38655xe" fillcolor="black" stroked="f" style="position:absolute;left:772726;top:1103865;width:34202;height:53366;z-index:124;mso-position-horizontal-relative:page;mso-position-vertical-relative:page;mso-width-relative:page;mso-height-relative:page;visibility:visible;">
                  <v:fill/>
                  <v:path textboxrect="0,0,34202,53366"/>
                </v:shape>
                <v:shape id="1343" coordsize="76953,90019" path="m65424,58012l76944,60921c74530,70387,70184,77603,63907,82569c57635,87535,49967,90019,40905,90019c31523,90018,23890,88108,18009,84288c12133,80466,7660,74936,4588,67699c1523,60454,-9,52675,-9,44361c-9,35292,1722,27385,5184,20640c8652,13888,13583,8761,19977,5260c26371,1759,33404,8,41078,9c49788,9,57113,2226,63052,6662c68991,11090,73128,17324,75465,25363l64118,28032c62102,21696,59174,17084,55334,14198c51494,11305,46665,9859,40848,9859c34153,9859,28559,11462,24067,14668c19574,17874,16415,22181,14592,27590c12774,32991,11864,38562,11865,44304c11865,51702,12943,58162,15100,63686c17263,69209,20620,73337,25171,76070c29721,78796,34649,80159,39955,80160c46406,80160,51868,78300,56342,74582c60815,70863,63842,65339,65424,58012xe" fillcolor="black" stroked="f" style="position:absolute;left:878180;top:2517863;width:76953;height:90019;z-index:125;mso-position-horizontal-relative:page;mso-position-vertical-relative:page;mso-width-relative:page;mso-height-relative:page;visibility:visible;">
                  <v:fill/>
                  <v:path textboxrect="0,0,76953,90019"/>
                </v:shape>
                <v:shape id="1344" coordsize="68284,87043" path="m0,87043l0,0l11520,0l11520,35750l56764,35750l56764,0l68284,0l68284,87043l56764,87043l56764,46022l11520,46022l11520,87043xe" fillcolor="black" stroked="f" style="position:absolute;left:742585;top:2517863;width:68284;height:87043;z-index:126;mso-position-horizontal-relative:page;mso-position-vertical-relative:page;mso-width-relative:page;mso-height-relative:page;visibility:visible;">
                  <v:fill/>
                  <v:path textboxrect="0,0,68284,87043"/>
                </v:shape>
                <v:shape id="1345" coordsize="34202,53366" path="m-5,38655l6410,37797c7144,41433,8396,44053,10166,45659c11936,47260,14091,48060,16634,48061c19648,48061,22194,47016,24272,44928c26353,42834,27394,40244,27394,37157c27394,34211,26431,31783,24508,29871c22584,27958,20138,27001,17170,27002c15956,27002,14447,27240,12643,27717l13357,22089c13783,22135,14126,22157,14388,22158c17118,22158,19575,21445,21761,20021c23949,18596,25043,16399,25044,13432c25044,11082,24247,9134,22654,7591c21064,6043,19009,5269,16490,5270c13998,5270,11920,6055,10258,7626c8595,9192,7525,11542,7050,14676l639,13536c1422,9238,3202,5909,5978,3548c8758,1182,12214,0,16346,0c19199,0,21823,612,24220,1837c26620,3058,28455,4726,29727,6842c30997,8954,31632,11198,31633,13576c31633,15830,31026,17884,29813,19739c28603,21589,26810,23062,24433,24157c27520,24867,29918,26345,31628,28592c33340,30834,34197,33641,34197,37013c34197,41574,32533,45442,29208,48614c25882,51781,21679,53366,16600,53366c12014,53365,8207,52001,5178,49271c2151,46540,424,43001,-5,38655xe" fillcolor="black" stroked="f" style="position:absolute;left:830405;top:2582790;width:34202;height:53366;z-index:127;mso-position-horizontal-relative:page;mso-position-vertical-relative:page;mso-width-relative:page;mso-height-relative:page;visibility:visible;">
                  <v:fill/>
                  <v:path textboxrect="0,0,34202,53366"/>
                </v:shape>
                <v:shape id="1346" coordsize="76953,90019" path="m65424,58012l76944,60921c74530,70387,70184,77603,63907,82569c57635,87535,49967,90019,40905,90019c31523,90018,23890,88108,18009,84288c12133,80466,7660,74936,4588,67699c1523,60454,-9,52675,-9,44361c-9,35292,1722,27385,5184,20640c8652,13888,13583,8761,19977,5260c26371,1759,33404,8,41078,9c49788,9,57113,2226,63052,6662c68991,11090,73128,17324,75465,25363l64118,28032c62102,21696,59174,17084,55334,14198c51494,11305,46665,9859,40848,9859c34153,9859,28559,11462,24067,14668c19574,17874,16415,22181,14592,27590c12774,32991,11864,38562,11865,44304c11865,51702,12943,58162,15100,63686c17263,69209,20620,73337,25171,76070c29721,78796,34649,80159,39955,80160c46406,80160,51868,78300,56342,74582c60815,70863,63842,65339,65424,58012xe" fillcolor="black" stroked="f" style="position:absolute;left:260341;top:963329;width:76953;height:90019;z-index:128;mso-position-horizontal-relative:page;mso-position-vertical-relative:page;mso-width-relative:page;mso-height-relative:page;visibility:visible;">
                  <v:fill/>
                  <v:path textboxrect="0,0,76953,90019"/>
                </v:shape>
                <v:shape id="1347" coordsize="68284,87043" path="m0,87043l0,0l11520,0l11520,35750l56764,35750l56764,0l68284,0l68284,87043l56764,87043l56764,46022l11520,46022l11520,87043xe" fillcolor="black" stroked="f" style="position:absolute;left:124746;top:963329;width:68284;height:87043;z-index:129;mso-position-horizontal-relative:page;mso-position-vertical-relative:page;mso-width-relative:page;mso-height-relative:page;visibility:visible;">
                  <v:fill/>
                  <v:path textboxrect="0,0,68284,87043"/>
                </v:shape>
                <v:shape id="1348" coordsize="34202,53366" path="m-5,38655l6410,37797c7144,41433,8396,44053,10166,45659c11936,47260,14091,48060,16634,48061c19648,48061,22194,47016,24272,44928c26353,42834,27394,40244,27394,37157c27394,34211,26431,31783,24508,29871c22584,27958,20138,27001,17170,27002c15956,27002,14447,27240,12643,27717l13357,22089c13783,22135,14126,22157,14388,22158c17118,22158,19575,21445,21761,20021c23949,18596,25043,16399,25044,13432c25044,11082,24247,9134,22654,7591c21064,6043,19009,5269,16490,5270c13998,5270,11920,6055,10258,7626c8595,9192,7525,11542,7050,14676l639,13536c1422,9238,3202,5909,5978,3548c8758,1182,12214,0,16346,0c19199,0,21823,612,24220,1837c26620,3058,28455,4726,29727,6842c30997,8954,31632,11198,31633,13576c31633,15830,31026,17884,29813,19739c28603,21589,26810,23062,24433,24157c27520,24867,29918,26345,31628,28592c33340,30834,34197,33641,34197,37013c34197,41574,32533,45442,29208,48614c25882,51781,21679,53366,16600,53366c12014,53365,8207,52001,5178,49271c2151,46540,424,43001,-5,38655xe" fillcolor="black" stroked="f" style="position:absolute;left:212566;top:1028256;width:34202;height:53366;z-index:130;mso-position-horizontal-relative:page;mso-position-vertical-relative:page;mso-width-relative:page;mso-height-relative:page;visibility:visible;">
                  <v:fill/>
                  <v:path textboxrect="0,0,34202,53366"/>
                </v:shape>
                <v:shape id="1349" coordsize="68284,87043" path="m0,87043l0,0l11520,0l11520,35750l56764,35750l56764,0l68284,0l68284,87043l56764,87043l56764,46022l11520,46022l11520,87043xe" fillcolor="gray" stroked="f" style="position:absolute;left:883378;top:2030912;width:68284;height:87043;z-index:131;mso-position-horizontal-relative:page;mso-position-vertical-relative:page;mso-width-relative:page;mso-height-relative:page;visibility:visible;">
                  <v:fill/>
                  <v:path textboxrect="0,0,68284,87043"/>
                </v:shape>
                <v:shape id="1350" coordsize="68284,87043" path="m0,87043l0,0l11520,0l11520,35750l56764,35750l56764,0l68284,0l68284,87043l56764,87043l56764,46022l11520,46022l11520,87043xe" fillcolor="gray" stroked="f" style="position:absolute;left:457588;top:2467504;width:68284;height:87043;z-index:132;mso-position-horizontal-relative:page;mso-position-vertical-relative:page;mso-width-relative:page;mso-height-relative:page;visibility:visible;">
                  <v:fill/>
                  <v:path textboxrect="0,0,68284,87043"/>
                </v:shape>
                <w10:anchorlock/>
                <v:fill rotate="true"/>
              </v:group>
            </w:pict>
          </mc:Fallback>
        </mc:AlternateContent>
      </w:r>
      <w:r>
        <w:tab/>
      </w:r>
      <w:r>
        <w:tab/>
      </w:r>
      <w:r>
        <w:tab/>
      </w:r>
      <w:r>
        <w:rPr>
          <w:noProof/>
        </w:rPr>
        <mc:AlternateContent>
          <mc:Choice Requires="wpg">
            <w:drawing>
              <wp:inline distT="0" distB="0" distL="0" distR="0" wp14:anchorId="0DC0FEB8" wp14:editId="3FF89A1B">
                <wp:extent cx="2270760" cy="2788920"/>
                <wp:effectExtent l="0" t="0" r="0" b="0"/>
                <wp:docPr id="1352" name="Group 7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270760" cy="2788920"/>
                          <a:chOff x="0" y="0"/>
                          <a:chExt cx="2270799" cy="2789044"/>
                        </a:xfrm>
                      </wpg:grpSpPr>
                      <wps:wsp>
                        <wps:cNvPr id="1284" name="Freeform: Shape 1284"/>
                        <wps:cNvSpPr/>
                        <wps:spPr>
                          <a:xfrm>
                            <a:off x="461035" y="2372341"/>
                            <a:ext cx="135123" cy="78015"/>
                          </a:xfrm>
                          <a:custGeom>
                            <a:avLst/>
                            <a:gdLst/>
                            <a:ahLst/>
                            <a:cxnLst/>
                            <a:rect l="l" t="t" r="r" b="b"/>
                            <a:pathLst>
                              <a:path w="135123" h="78015">
                                <a:moveTo>
                                  <a:pt x="0" y="78015"/>
                                </a:moveTo>
                                <a:lnTo>
                                  <a:pt x="135123"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85" name="Freeform: Shape 1285"/>
                        <wps:cNvSpPr/>
                        <wps:spPr>
                          <a:xfrm>
                            <a:off x="269708" y="2401155"/>
                            <a:ext cx="85216" cy="49201"/>
                          </a:xfrm>
                          <a:custGeom>
                            <a:avLst/>
                            <a:gdLst/>
                            <a:ahLst/>
                            <a:cxnLst/>
                            <a:rect l="l" t="t" r="r" b="b"/>
                            <a:pathLst>
                              <a:path w="85216" h="49201">
                                <a:moveTo>
                                  <a:pt x="85216" y="49201"/>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86" name="Freeform: Shape 1286"/>
                        <wps:cNvSpPr/>
                        <wps:spPr>
                          <a:xfrm>
                            <a:off x="1725231" y="255846"/>
                            <a:ext cx="0" cy="160827"/>
                          </a:xfrm>
                          <a:custGeom>
                            <a:avLst/>
                            <a:gdLst/>
                            <a:ahLst/>
                            <a:cxnLst/>
                            <a:rect l="l" t="t" r="r" b="b"/>
                            <a:pathLst>
                              <a:path h="160827">
                                <a:moveTo>
                                  <a:pt x="0" y="0"/>
                                </a:moveTo>
                                <a:lnTo>
                                  <a:pt x="0" y="160827"/>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87" name="Freeform: Shape 1287"/>
                        <wps:cNvSpPr/>
                        <wps:spPr>
                          <a:xfrm>
                            <a:off x="1586958" y="119544"/>
                            <a:ext cx="85216" cy="49201"/>
                          </a:xfrm>
                          <a:custGeom>
                            <a:avLst/>
                            <a:gdLst/>
                            <a:ahLst/>
                            <a:cxnLst/>
                            <a:rect l="l" t="t" r="r" b="b"/>
                            <a:pathLst>
                              <a:path w="85216" h="49201">
                                <a:moveTo>
                                  <a:pt x="85216" y="49201"/>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88" name="Freeform: Shape 1288"/>
                        <wps:cNvSpPr/>
                        <wps:spPr>
                          <a:xfrm>
                            <a:off x="784338" y="2480989"/>
                            <a:ext cx="0" cy="160827"/>
                          </a:xfrm>
                          <a:custGeom>
                            <a:avLst/>
                            <a:gdLst/>
                            <a:ahLst/>
                            <a:cxnLst/>
                            <a:rect l="l" t="t" r="r" b="b"/>
                            <a:pathLst>
                              <a:path h="160827">
                                <a:moveTo>
                                  <a:pt x="0" y="160827"/>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89" name="Freeform: Shape 1289"/>
                        <wps:cNvSpPr/>
                        <wps:spPr>
                          <a:xfrm>
                            <a:off x="1913410" y="447306"/>
                            <a:ext cx="135122" cy="78015"/>
                          </a:xfrm>
                          <a:custGeom>
                            <a:avLst/>
                            <a:gdLst/>
                            <a:ahLst/>
                            <a:cxnLst/>
                            <a:rect l="l" t="t" r="r" b="b"/>
                            <a:pathLst>
                              <a:path w="135122" h="78015">
                                <a:moveTo>
                                  <a:pt x="135122" y="0"/>
                                </a:moveTo>
                                <a:lnTo>
                                  <a:pt x="0" y="78015"/>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90" name="Freeform: Shape 1290"/>
                        <wps:cNvSpPr/>
                        <wps:spPr>
                          <a:xfrm>
                            <a:off x="837393" y="1447722"/>
                            <a:ext cx="135122" cy="78015"/>
                          </a:xfrm>
                          <a:custGeom>
                            <a:avLst/>
                            <a:gdLst/>
                            <a:ahLst/>
                            <a:cxnLst/>
                            <a:rect l="l" t="t" r="r" b="b"/>
                            <a:pathLst>
                              <a:path w="135122" h="78015">
                                <a:moveTo>
                                  <a:pt x="0" y="0"/>
                                </a:moveTo>
                                <a:lnTo>
                                  <a:pt x="135122" y="78015"/>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91" name="Freeform: Shape 1291"/>
                        <wps:cNvSpPr/>
                        <wps:spPr>
                          <a:xfrm>
                            <a:off x="837393" y="1402558"/>
                            <a:ext cx="154678" cy="89306"/>
                          </a:xfrm>
                          <a:custGeom>
                            <a:avLst/>
                            <a:gdLst/>
                            <a:ahLst/>
                            <a:cxnLst/>
                            <a:rect l="l" t="t" r="r" b="b"/>
                            <a:pathLst>
                              <a:path w="154678" h="89306">
                                <a:moveTo>
                                  <a:pt x="0" y="0"/>
                                </a:moveTo>
                                <a:lnTo>
                                  <a:pt x="154678" y="8930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92" name="Freeform: Shape 1292"/>
                        <wps:cNvSpPr/>
                        <wps:spPr>
                          <a:xfrm>
                            <a:off x="1025571" y="1121777"/>
                            <a:ext cx="135123" cy="78015"/>
                          </a:xfrm>
                          <a:custGeom>
                            <a:avLst/>
                            <a:gdLst/>
                            <a:ahLst/>
                            <a:cxnLst/>
                            <a:rect l="l" t="t" r="r" b="b"/>
                            <a:pathLst>
                              <a:path w="135123" h="78015">
                                <a:moveTo>
                                  <a:pt x="0" y="0"/>
                                </a:moveTo>
                                <a:lnTo>
                                  <a:pt x="135123" y="78015"/>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93" name="Freeform: Shape 1293"/>
                        <wps:cNvSpPr/>
                        <wps:spPr>
                          <a:xfrm>
                            <a:off x="1025571" y="1076614"/>
                            <a:ext cx="154679" cy="89306"/>
                          </a:xfrm>
                          <a:custGeom>
                            <a:avLst/>
                            <a:gdLst/>
                            <a:ahLst/>
                            <a:cxnLst/>
                            <a:rect l="l" t="t" r="r" b="b"/>
                            <a:pathLst>
                              <a:path w="154679" h="89306">
                                <a:moveTo>
                                  <a:pt x="0" y="0"/>
                                </a:moveTo>
                                <a:lnTo>
                                  <a:pt x="154679" y="8930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94" name="Freeform: Shape 1294"/>
                        <wps:cNvSpPr/>
                        <wps:spPr>
                          <a:xfrm>
                            <a:off x="596159" y="2046397"/>
                            <a:ext cx="188178" cy="108648"/>
                          </a:xfrm>
                          <a:custGeom>
                            <a:avLst/>
                            <a:gdLst/>
                            <a:ahLst/>
                            <a:cxnLst/>
                            <a:rect l="l" t="t" r="r" b="b"/>
                            <a:pathLst>
                              <a:path w="188178" h="108648">
                                <a:moveTo>
                                  <a:pt x="188178" y="0"/>
                                </a:moveTo>
                                <a:lnTo>
                                  <a:pt x="0" y="108648"/>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95" name="Freeform: Shape 1295"/>
                        <wps:cNvSpPr/>
                        <wps:spPr>
                          <a:xfrm>
                            <a:off x="635271" y="2091560"/>
                            <a:ext cx="149066" cy="86066"/>
                          </a:xfrm>
                          <a:custGeom>
                            <a:avLst/>
                            <a:gdLst/>
                            <a:ahLst/>
                            <a:cxnLst/>
                            <a:rect l="l" t="t" r="r" b="b"/>
                            <a:pathLst>
                              <a:path w="149066" h="86066">
                                <a:moveTo>
                                  <a:pt x="149066" y="0"/>
                                </a:moveTo>
                                <a:lnTo>
                                  <a:pt x="0" y="8606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96" name="Freeform: Shape 1296"/>
                        <wps:cNvSpPr/>
                        <wps:spPr>
                          <a:xfrm>
                            <a:off x="784338" y="2046397"/>
                            <a:ext cx="188178" cy="108648"/>
                          </a:xfrm>
                          <a:custGeom>
                            <a:avLst/>
                            <a:gdLst/>
                            <a:ahLst/>
                            <a:cxnLst/>
                            <a:rect l="l" t="t" r="r" b="b"/>
                            <a:pathLst>
                              <a:path w="188178" h="108648">
                                <a:moveTo>
                                  <a:pt x="0" y="0"/>
                                </a:moveTo>
                                <a:lnTo>
                                  <a:pt x="188178" y="108648"/>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97" name="Freeform: Shape 1297"/>
                        <wps:cNvSpPr/>
                        <wps:spPr>
                          <a:xfrm>
                            <a:off x="784338" y="1829100"/>
                            <a:ext cx="0" cy="217296"/>
                          </a:xfrm>
                          <a:custGeom>
                            <a:avLst/>
                            <a:gdLst/>
                            <a:ahLst/>
                            <a:cxnLst/>
                            <a:rect l="l" t="t" r="r" b="b"/>
                            <a:pathLst>
                              <a:path h="217296">
                                <a:moveTo>
                                  <a:pt x="0" y="217296"/>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98" name="Freeform: Shape 1298"/>
                        <wps:cNvSpPr/>
                        <wps:spPr>
                          <a:xfrm>
                            <a:off x="1537052" y="525321"/>
                            <a:ext cx="0" cy="217296"/>
                          </a:xfrm>
                          <a:custGeom>
                            <a:avLst/>
                            <a:gdLst/>
                            <a:ahLst/>
                            <a:cxnLst/>
                            <a:rect l="l" t="t" r="r" b="b"/>
                            <a:pathLst>
                              <a:path h="217296">
                                <a:moveTo>
                                  <a:pt x="0" y="217296"/>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299" name="Freeform: Shape 1299"/>
                        <wps:cNvSpPr/>
                        <wps:spPr>
                          <a:xfrm>
                            <a:off x="1576165" y="547904"/>
                            <a:ext cx="0" cy="172131"/>
                          </a:xfrm>
                          <a:custGeom>
                            <a:avLst/>
                            <a:gdLst/>
                            <a:ahLst/>
                            <a:cxnLst/>
                            <a:rect l="l" t="t" r="r" b="b"/>
                            <a:pathLst>
                              <a:path h="172131">
                                <a:moveTo>
                                  <a:pt x="0" y="172131"/>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00" name="Freeform: Shape 1300"/>
                        <wps:cNvSpPr/>
                        <wps:spPr>
                          <a:xfrm>
                            <a:off x="1537052" y="742618"/>
                            <a:ext cx="188178" cy="108649"/>
                          </a:xfrm>
                          <a:custGeom>
                            <a:avLst/>
                            <a:gdLst/>
                            <a:ahLst/>
                            <a:cxnLst/>
                            <a:rect l="l" t="t" r="r" b="b"/>
                            <a:pathLst>
                              <a:path w="188178" h="108649">
                                <a:moveTo>
                                  <a:pt x="0" y="0"/>
                                </a:moveTo>
                                <a:lnTo>
                                  <a:pt x="188178" y="108649"/>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01" name="Freeform: Shape 1301"/>
                        <wps:cNvSpPr/>
                        <wps:spPr>
                          <a:xfrm>
                            <a:off x="1348874" y="742618"/>
                            <a:ext cx="188178" cy="108649"/>
                          </a:xfrm>
                          <a:custGeom>
                            <a:avLst/>
                            <a:gdLst/>
                            <a:ahLst/>
                            <a:cxnLst/>
                            <a:rect l="l" t="t" r="r" b="b"/>
                            <a:pathLst>
                              <a:path w="188178" h="108649">
                                <a:moveTo>
                                  <a:pt x="188178" y="0"/>
                                </a:moveTo>
                                <a:lnTo>
                                  <a:pt x="0" y="108649"/>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02" name="Freeform: Shape 1302"/>
                        <wps:cNvSpPr/>
                        <wps:spPr>
                          <a:xfrm>
                            <a:off x="992072" y="1394507"/>
                            <a:ext cx="168622" cy="97357"/>
                          </a:xfrm>
                          <a:custGeom>
                            <a:avLst/>
                            <a:gdLst/>
                            <a:ahLst/>
                            <a:cxnLst/>
                            <a:rect l="l" t="t" r="r" b="b"/>
                            <a:pathLst>
                              <a:path w="168622" h="97357">
                                <a:moveTo>
                                  <a:pt x="168622" y="0"/>
                                </a:moveTo>
                                <a:lnTo>
                                  <a:pt x="0" y="97357"/>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03" name="Freeform: Shape 1303"/>
                        <wps:cNvSpPr/>
                        <wps:spPr>
                          <a:xfrm>
                            <a:off x="1160695" y="1199793"/>
                            <a:ext cx="0" cy="194714"/>
                          </a:xfrm>
                          <a:custGeom>
                            <a:avLst/>
                            <a:gdLst/>
                            <a:ahLst/>
                            <a:cxnLst/>
                            <a:rect l="l" t="t" r="r" b="b"/>
                            <a:pathLst>
                              <a:path h="194714">
                                <a:moveTo>
                                  <a:pt x="0" y="194714"/>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04" name="Freeform: Shape 1304"/>
                        <wps:cNvSpPr/>
                        <wps:spPr>
                          <a:xfrm>
                            <a:off x="596159" y="2155045"/>
                            <a:ext cx="0" cy="217296"/>
                          </a:xfrm>
                          <a:custGeom>
                            <a:avLst/>
                            <a:gdLst/>
                            <a:ahLst/>
                            <a:cxnLst/>
                            <a:rect l="l" t="t" r="r" b="b"/>
                            <a:pathLst>
                              <a:path h="217296">
                                <a:moveTo>
                                  <a:pt x="0" y="0"/>
                                </a:moveTo>
                                <a:lnTo>
                                  <a:pt x="0" y="21729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05" name="Freeform: Shape 1305"/>
                        <wps:cNvSpPr/>
                        <wps:spPr>
                          <a:xfrm>
                            <a:off x="1537052" y="416673"/>
                            <a:ext cx="188178" cy="108648"/>
                          </a:xfrm>
                          <a:custGeom>
                            <a:avLst/>
                            <a:gdLst/>
                            <a:ahLst/>
                            <a:cxnLst/>
                            <a:rect l="l" t="t" r="r" b="b"/>
                            <a:pathLst>
                              <a:path w="188178" h="108648">
                                <a:moveTo>
                                  <a:pt x="0" y="108648"/>
                                </a:moveTo>
                                <a:lnTo>
                                  <a:pt x="188178"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06" name="Freeform: Shape 1306"/>
                        <wps:cNvSpPr/>
                        <wps:spPr>
                          <a:xfrm>
                            <a:off x="596159" y="2372341"/>
                            <a:ext cx="188178" cy="108648"/>
                          </a:xfrm>
                          <a:custGeom>
                            <a:avLst/>
                            <a:gdLst/>
                            <a:ahLst/>
                            <a:cxnLst/>
                            <a:rect l="l" t="t" r="r" b="b"/>
                            <a:pathLst>
                              <a:path w="188178" h="108648">
                                <a:moveTo>
                                  <a:pt x="0" y="0"/>
                                </a:moveTo>
                                <a:lnTo>
                                  <a:pt x="188178" y="108648"/>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07" name="Freeform: Shape 1307"/>
                        <wps:cNvSpPr/>
                        <wps:spPr>
                          <a:xfrm>
                            <a:off x="635271" y="2349759"/>
                            <a:ext cx="149066" cy="86066"/>
                          </a:xfrm>
                          <a:custGeom>
                            <a:avLst/>
                            <a:gdLst/>
                            <a:ahLst/>
                            <a:cxnLst/>
                            <a:rect l="l" t="t" r="r" b="b"/>
                            <a:pathLst>
                              <a:path w="149066" h="86066">
                                <a:moveTo>
                                  <a:pt x="0" y="0"/>
                                </a:moveTo>
                                <a:lnTo>
                                  <a:pt x="149066" y="8606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08" name="Freeform: Shape 1308"/>
                        <wps:cNvSpPr/>
                        <wps:spPr>
                          <a:xfrm>
                            <a:off x="1725231" y="416673"/>
                            <a:ext cx="188178" cy="108648"/>
                          </a:xfrm>
                          <a:custGeom>
                            <a:avLst/>
                            <a:gdLst/>
                            <a:ahLst/>
                            <a:cxnLst/>
                            <a:rect l="l" t="t" r="r" b="b"/>
                            <a:pathLst>
                              <a:path w="188178" h="108648">
                                <a:moveTo>
                                  <a:pt x="0" y="0"/>
                                </a:moveTo>
                                <a:lnTo>
                                  <a:pt x="188178" y="108648"/>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09" name="Freeform: Shape 1309"/>
                        <wps:cNvSpPr/>
                        <wps:spPr>
                          <a:xfrm>
                            <a:off x="1725231" y="461837"/>
                            <a:ext cx="149067" cy="86066"/>
                          </a:xfrm>
                          <a:custGeom>
                            <a:avLst/>
                            <a:gdLst/>
                            <a:ahLst/>
                            <a:cxnLst/>
                            <a:rect l="l" t="t" r="r" b="b"/>
                            <a:pathLst>
                              <a:path w="149067" h="86066">
                                <a:moveTo>
                                  <a:pt x="0" y="0"/>
                                </a:moveTo>
                                <a:lnTo>
                                  <a:pt x="149067" y="8606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10" name="Freeform: Shape 1310"/>
                        <wps:cNvSpPr/>
                        <wps:spPr>
                          <a:xfrm>
                            <a:off x="972516" y="2155045"/>
                            <a:ext cx="0" cy="217296"/>
                          </a:xfrm>
                          <a:custGeom>
                            <a:avLst/>
                            <a:gdLst/>
                            <a:ahLst/>
                            <a:cxnLst/>
                            <a:rect l="l" t="t" r="r" b="b"/>
                            <a:pathLst>
                              <a:path h="217296">
                                <a:moveTo>
                                  <a:pt x="0" y="0"/>
                                </a:moveTo>
                                <a:lnTo>
                                  <a:pt x="0" y="21729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11" name="Freeform: Shape 1311"/>
                        <wps:cNvSpPr/>
                        <wps:spPr>
                          <a:xfrm>
                            <a:off x="933403" y="2177627"/>
                            <a:ext cx="0" cy="172131"/>
                          </a:xfrm>
                          <a:custGeom>
                            <a:avLst/>
                            <a:gdLst/>
                            <a:ahLst/>
                            <a:cxnLst/>
                            <a:rect l="l" t="t" r="r" b="b"/>
                            <a:pathLst>
                              <a:path h="172131">
                                <a:moveTo>
                                  <a:pt x="0" y="0"/>
                                </a:moveTo>
                                <a:lnTo>
                                  <a:pt x="0" y="172131"/>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12" name="Freeform: Shape 1312"/>
                        <wps:cNvSpPr/>
                        <wps:spPr>
                          <a:xfrm>
                            <a:off x="1725231" y="742618"/>
                            <a:ext cx="188178" cy="108649"/>
                          </a:xfrm>
                          <a:custGeom>
                            <a:avLst/>
                            <a:gdLst/>
                            <a:ahLst/>
                            <a:cxnLst/>
                            <a:rect l="l" t="t" r="r" b="b"/>
                            <a:pathLst>
                              <a:path w="188178" h="108649">
                                <a:moveTo>
                                  <a:pt x="0" y="108649"/>
                                </a:moveTo>
                                <a:lnTo>
                                  <a:pt x="188178"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13" name="Freeform: Shape 1313"/>
                        <wps:cNvSpPr/>
                        <wps:spPr>
                          <a:xfrm>
                            <a:off x="1725231" y="720036"/>
                            <a:ext cx="149067" cy="86066"/>
                          </a:xfrm>
                          <a:custGeom>
                            <a:avLst/>
                            <a:gdLst/>
                            <a:ahLst/>
                            <a:cxnLst/>
                            <a:rect l="l" t="t" r="r" b="b"/>
                            <a:pathLst>
                              <a:path w="149067" h="86066">
                                <a:moveTo>
                                  <a:pt x="0" y="86066"/>
                                </a:moveTo>
                                <a:lnTo>
                                  <a:pt x="149067"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14" name="Freeform: Shape 1314"/>
                        <wps:cNvSpPr/>
                        <wps:spPr>
                          <a:xfrm>
                            <a:off x="794116" y="1737388"/>
                            <a:ext cx="188178" cy="108648"/>
                          </a:xfrm>
                          <a:custGeom>
                            <a:avLst/>
                            <a:gdLst/>
                            <a:ahLst/>
                            <a:cxnLst/>
                            <a:rect l="l" t="t" r="r" b="b"/>
                            <a:pathLst>
                              <a:path w="188178" h="108648">
                                <a:moveTo>
                                  <a:pt x="0" y="108648"/>
                                </a:moveTo>
                                <a:lnTo>
                                  <a:pt x="188178"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15" name="Freeform: Shape 1315"/>
                        <wps:cNvSpPr/>
                        <wps:spPr>
                          <a:xfrm>
                            <a:off x="774559" y="1703515"/>
                            <a:ext cx="188178" cy="108648"/>
                          </a:xfrm>
                          <a:custGeom>
                            <a:avLst/>
                            <a:gdLst/>
                            <a:ahLst/>
                            <a:cxnLst/>
                            <a:rect l="l" t="t" r="r" b="b"/>
                            <a:pathLst>
                              <a:path w="188178" h="108648">
                                <a:moveTo>
                                  <a:pt x="0" y="108648"/>
                                </a:moveTo>
                                <a:lnTo>
                                  <a:pt x="188178"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16" name="Freeform: Shape 1316"/>
                        <wps:cNvSpPr/>
                        <wps:spPr>
                          <a:xfrm>
                            <a:off x="1329317" y="851267"/>
                            <a:ext cx="0" cy="217296"/>
                          </a:xfrm>
                          <a:custGeom>
                            <a:avLst/>
                            <a:gdLst/>
                            <a:ahLst/>
                            <a:cxnLst/>
                            <a:rect l="l" t="t" r="r" b="b"/>
                            <a:pathLst>
                              <a:path h="217296">
                                <a:moveTo>
                                  <a:pt x="0" y="0"/>
                                </a:moveTo>
                                <a:lnTo>
                                  <a:pt x="0" y="21729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17" name="Freeform: Shape 1317"/>
                        <wps:cNvSpPr/>
                        <wps:spPr>
                          <a:xfrm>
                            <a:off x="1368430" y="851267"/>
                            <a:ext cx="0" cy="217296"/>
                          </a:xfrm>
                          <a:custGeom>
                            <a:avLst/>
                            <a:gdLst/>
                            <a:ahLst/>
                            <a:cxnLst/>
                            <a:rect l="l" t="t" r="r" b="b"/>
                            <a:pathLst>
                              <a:path h="217296">
                                <a:moveTo>
                                  <a:pt x="0" y="0"/>
                                </a:moveTo>
                                <a:lnTo>
                                  <a:pt x="0" y="21729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18" name="Freeform: Shape 1318"/>
                        <wps:cNvSpPr/>
                        <wps:spPr>
                          <a:xfrm>
                            <a:off x="784338" y="2372341"/>
                            <a:ext cx="188178" cy="108648"/>
                          </a:xfrm>
                          <a:custGeom>
                            <a:avLst/>
                            <a:gdLst/>
                            <a:ahLst/>
                            <a:cxnLst/>
                            <a:rect l="l" t="t" r="r" b="b"/>
                            <a:pathLst>
                              <a:path w="188178" h="108648">
                                <a:moveTo>
                                  <a:pt x="0" y="108648"/>
                                </a:moveTo>
                                <a:lnTo>
                                  <a:pt x="188178"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19" name="Freeform: Shape 1319"/>
                        <wps:cNvSpPr/>
                        <wps:spPr>
                          <a:xfrm>
                            <a:off x="1913410" y="525321"/>
                            <a:ext cx="0" cy="217296"/>
                          </a:xfrm>
                          <a:custGeom>
                            <a:avLst/>
                            <a:gdLst/>
                            <a:ahLst/>
                            <a:cxnLst/>
                            <a:rect l="l" t="t" r="r" b="b"/>
                            <a:pathLst>
                              <a:path h="217296">
                                <a:moveTo>
                                  <a:pt x="0" y="0"/>
                                </a:moveTo>
                                <a:lnTo>
                                  <a:pt x="0" y="21729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20" name="Freeform: Shape 1320"/>
                        <wps:cNvSpPr/>
                        <wps:spPr>
                          <a:xfrm>
                            <a:off x="972516" y="1525737"/>
                            <a:ext cx="0" cy="194714"/>
                          </a:xfrm>
                          <a:custGeom>
                            <a:avLst/>
                            <a:gdLst/>
                            <a:ahLst/>
                            <a:cxnLst/>
                            <a:rect l="l" t="t" r="r" b="b"/>
                            <a:pathLst>
                              <a:path h="194714">
                                <a:moveTo>
                                  <a:pt x="0" y="0"/>
                                </a:moveTo>
                                <a:lnTo>
                                  <a:pt x="0" y="194714"/>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21" name="Freeform: Shape 1321"/>
                        <wps:cNvSpPr/>
                        <wps:spPr>
                          <a:xfrm>
                            <a:off x="1180251" y="1068563"/>
                            <a:ext cx="168623" cy="97357"/>
                          </a:xfrm>
                          <a:custGeom>
                            <a:avLst/>
                            <a:gdLst/>
                            <a:ahLst/>
                            <a:cxnLst/>
                            <a:rect l="l" t="t" r="r" b="b"/>
                            <a:pathLst>
                              <a:path w="168623" h="97357">
                                <a:moveTo>
                                  <a:pt x="0" y="97357"/>
                                </a:moveTo>
                                <a:lnTo>
                                  <a:pt x="168623"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22" name="Freeform: Shape 1322"/>
                        <wps:cNvSpPr/>
                        <wps:spPr>
                          <a:xfrm>
                            <a:off x="366354" y="2435951"/>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323" name="Freeform: Shape 1323"/>
                        <wps:cNvSpPr/>
                        <wps:spPr>
                          <a:xfrm>
                            <a:off x="1683605" y="154339"/>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324" name="Freeform: Shape 1324"/>
                        <wps:cNvSpPr/>
                        <wps:spPr>
                          <a:xfrm>
                            <a:off x="742712" y="2653247"/>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325" name="Freeform: Shape 1325"/>
                        <wps:cNvSpPr/>
                        <wps:spPr>
                          <a:xfrm>
                            <a:off x="839544" y="2653247"/>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FF0D0D"/>
                          </a:solidFill>
                        </wps:spPr>
                        <wps:bodyPr>
                          <a:prstTxWarp prst="textNoShape">
                            <a:avLst/>
                          </a:prstTxWarp>
                        </wps:bodyPr>
                      </wps:wsp>
                      <wps:wsp>
                        <wps:cNvPr id="1326" name="Freeform: Shape 1326"/>
                        <wps:cNvSpPr/>
                        <wps:spPr>
                          <a:xfrm>
                            <a:off x="2059962" y="371635"/>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327" name="Freeform: Shape 1327"/>
                        <wps:cNvSpPr/>
                        <wps:spPr>
                          <a:xfrm>
                            <a:off x="2156794" y="371635"/>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FF0D0D"/>
                          </a:solidFill>
                        </wps:spPr>
                        <wps:bodyPr>
                          <a:prstTxWarp prst="textNoShape">
                            <a:avLst/>
                          </a:prstTxWarp>
                        </wps:bodyPr>
                      </wps:wsp>
                      <wps:wsp>
                        <wps:cNvPr id="1328" name="Freeform: Shape 1328"/>
                        <wps:cNvSpPr/>
                        <wps:spPr>
                          <a:xfrm>
                            <a:off x="742712" y="1349469"/>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329" name="Freeform: Shape 1329"/>
                        <wps:cNvSpPr/>
                        <wps:spPr>
                          <a:xfrm>
                            <a:off x="930890" y="1023524"/>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330" name="Freeform: Shape 1330"/>
                        <wps:cNvSpPr/>
                        <wps:spPr>
                          <a:xfrm>
                            <a:off x="181324" y="2327331"/>
                            <a:ext cx="76953" cy="90019"/>
                          </a:xfrm>
                          <a:custGeom>
                            <a:avLst/>
                            <a:gdLst/>
                            <a:ahLst/>
                            <a:cxnLst/>
                            <a:rect l="l" t="t" r="r" b="b"/>
                            <a:pathLst>
                              <a:path w="76953" h="90019">
                                <a:moveTo>
                                  <a:pt x="65424" y="58012"/>
                                </a:moveTo>
                                <a:lnTo>
                                  <a:pt x="76944" y="60921"/>
                                </a:lnTo>
                                <a:cubicBezTo>
                                  <a:pt x="74530" y="70387"/>
                                  <a:pt x="70184" y="77603"/>
                                  <a:pt x="63907" y="82569"/>
                                </a:cubicBezTo>
                                <a:cubicBezTo>
                                  <a:pt x="57635" y="87535"/>
                                  <a:pt x="49967" y="90019"/>
                                  <a:pt x="40905" y="90019"/>
                                </a:cubicBezTo>
                                <a:cubicBezTo>
                                  <a:pt x="31523" y="90018"/>
                                  <a:pt x="23890" y="88108"/>
                                  <a:pt x="18009" y="84288"/>
                                </a:cubicBezTo>
                                <a:cubicBezTo>
                                  <a:pt x="12133" y="80466"/>
                                  <a:pt x="7660" y="74936"/>
                                  <a:pt x="4588" y="67699"/>
                                </a:cubicBezTo>
                                <a:cubicBezTo>
                                  <a:pt x="1523" y="60454"/>
                                  <a:pt x="-9" y="52675"/>
                                  <a:pt x="-9" y="44361"/>
                                </a:cubicBezTo>
                                <a:cubicBezTo>
                                  <a:pt x="-9" y="35292"/>
                                  <a:pt x="1722" y="27385"/>
                                  <a:pt x="5184" y="20640"/>
                                </a:cubicBezTo>
                                <a:cubicBezTo>
                                  <a:pt x="8652" y="13888"/>
                                  <a:pt x="13583" y="8761"/>
                                  <a:pt x="19977" y="5260"/>
                                </a:cubicBezTo>
                                <a:cubicBezTo>
                                  <a:pt x="26371" y="1759"/>
                                  <a:pt x="33404" y="8"/>
                                  <a:pt x="41078" y="9"/>
                                </a:cubicBezTo>
                                <a:cubicBezTo>
                                  <a:pt x="49788" y="9"/>
                                  <a:pt x="57113" y="2226"/>
                                  <a:pt x="63052" y="6662"/>
                                </a:cubicBezTo>
                                <a:cubicBezTo>
                                  <a:pt x="68991" y="11090"/>
                                  <a:pt x="73128" y="17324"/>
                                  <a:pt x="75465" y="25363"/>
                                </a:cubicBezTo>
                                <a:lnTo>
                                  <a:pt x="64118" y="28032"/>
                                </a:lnTo>
                                <a:cubicBezTo>
                                  <a:pt x="62102" y="21696"/>
                                  <a:pt x="59174" y="17084"/>
                                  <a:pt x="55334" y="14198"/>
                                </a:cubicBezTo>
                                <a:cubicBezTo>
                                  <a:pt x="51494" y="11305"/>
                                  <a:pt x="46665" y="9859"/>
                                  <a:pt x="40848" y="9859"/>
                                </a:cubicBezTo>
                                <a:cubicBezTo>
                                  <a:pt x="34153" y="9859"/>
                                  <a:pt x="28559" y="11462"/>
                                  <a:pt x="24067" y="14668"/>
                                </a:cubicBezTo>
                                <a:cubicBezTo>
                                  <a:pt x="19574" y="17874"/>
                                  <a:pt x="16415" y="22181"/>
                                  <a:pt x="14592" y="27590"/>
                                </a:cubicBezTo>
                                <a:cubicBezTo>
                                  <a:pt x="12774" y="32991"/>
                                  <a:pt x="11864" y="38562"/>
                                  <a:pt x="11865" y="44304"/>
                                </a:cubicBezTo>
                                <a:cubicBezTo>
                                  <a:pt x="11865" y="51702"/>
                                  <a:pt x="12943" y="58162"/>
                                  <a:pt x="15100" y="63686"/>
                                </a:cubicBezTo>
                                <a:cubicBezTo>
                                  <a:pt x="17263" y="69209"/>
                                  <a:pt x="20620" y="73337"/>
                                  <a:pt x="25171" y="76070"/>
                                </a:cubicBezTo>
                                <a:cubicBezTo>
                                  <a:pt x="29721" y="78796"/>
                                  <a:pt x="34649" y="80159"/>
                                  <a:pt x="39955" y="80160"/>
                                </a:cubicBezTo>
                                <a:cubicBezTo>
                                  <a:pt x="46406" y="80160"/>
                                  <a:pt x="51868" y="78300"/>
                                  <a:pt x="56342" y="74582"/>
                                </a:cubicBezTo>
                                <a:cubicBezTo>
                                  <a:pt x="60815" y="70863"/>
                                  <a:pt x="63842" y="65339"/>
                                  <a:pt x="65424" y="58012"/>
                                </a:cubicBezTo>
                                <a:close/>
                              </a:path>
                            </a:pathLst>
                          </a:custGeom>
                          <a:solidFill>
                            <a:srgbClr val="000000"/>
                          </a:solidFill>
                        </wps:spPr>
                        <wps:bodyPr>
                          <a:prstTxWarp prst="textNoShape">
                            <a:avLst/>
                          </a:prstTxWarp>
                        </wps:bodyPr>
                      </wps:wsp>
                      <wps:wsp>
                        <wps:cNvPr id="1331" name="Freeform: Shape 1331"/>
                        <wps:cNvSpPr/>
                        <wps:spPr>
                          <a:xfrm>
                            <a:off x="45720" y="2327331"/>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bodyPr>
                          <a:prstTxWarp prst="textNoShape">
                            <a:avLst/>
                          </a:prstTxWarp>
                        </wps:bodyPr>
                      </wps:wsp>
                      <wps:wsp>
                        <wps:cNvPr id="1332" name="Freeform: Shape 1332"/>
                        <wps:cNvSpPr/>
                        <wps:spPr>
                          <a:xfrm>
                            <a:off x="133540" y="2392258"/>
                            <a:ext cx="34202" cy="53366"/>
                          </a:xfrm>
                          <a:custGeom>
                            <a:avLst/>
                            <a:gdLst/>
                            <a:ahLst/>
                            <a:cxnLst/>
                            <a:rect l="l" t="t" r="r" b="b"/>
                            <a:pathLst>
                              <a:path w="34202" h="53366">
                                <a:moveTo>
                                  <a:pt x="-5" y="38655"/>
                                </a:moveTo>
                                <a:lnTo>
                                  <a:pt x="6410" y="37797"/>
                                </a:lnTo>
                                <a:cubicBezTo>
                                  <a:pt x="7144" y="41433"/>
                                  <a:pt x="8396" y="44053"/>
                                  <a:pt x="10166" y="45659"/>
                                </a:cubicBezTo>
                                <a:cubicBezTo>
                                  <a:pt x="11936" y="47260"/>
                                  <a:pt x="14091" y="48060"/>
                                  <a:pt x="16634" y="48061"/>
                                </a:cubicBezTo>
                                <a:cubicBezTo>
                                  <a:pt x="19648" y="48061"/>
                                  <a:pt x="22194" y="47016"/>
                                  <a:pt x="24272" y="44928"/>
                                </a:cubicBezTo>
                                <a:cubicBezTo>
                                  <a:pt x="26353" y="42834"/>
                                  <a:pt x="27394" y="40244"/>
                                  <a:pt x="27394" y="37157"/>
                                </a:cubicBezTo>
                                <a:cubicBezTo>
                                  <a:pt x="27394" y="34211"/>
                                  <a:pt x="26431" y="31783"/>
                                  <a:pt x="24508" y="29871"/>
                                </a:cubicBezTo>
                                <a:cubicBezTo>
                                  <a:pt x="22584" y="27958"/>
                                  <a:pt x="20138" y="27001"/>
                                  <a:pt x="17170" y="27002"/>
                                </a:cubicBezTo>
                                <a:cubicBezTo>
                                  <a:pt x="15956" y="27002"/>
                                  <a:pt x="14447" y="27240"/>
                                  <a:pt x="12643" y="27717"/>
                                </a:cubicBezTo>
                                <a:lnTo>
                                  <a:pt x="13357" y="22089"/>
                                </a:lnTo>
                                <a:cubicBezTo>
                                  <a:pt x="13783" y="22135"/>
                                  <a:pt x="14126" y="22157"/>
                                  <a:pt x="14388" y="22158"/>
                                </a:cubicBezTo>
                                <a:cubicBezTo>
                                  <a:pt x="17118" y="22158"/>
                                  <a:pt x="19575" y="21445"/>
                                  <a:pt x="21761" y="20021"/>
                                </a:cubicBezTo>
                                <a:cubicBezTo>
                                  <a:pt x="23949" y="18596"/>
                                  <a:pt x="25043" y="16399"/>
                                  <a:pt x="25044" y="13432"/>
                                </a:cubicBezTo>
                                <a:cubicBezTo>
                                  <a:pt x="25044" y="11082"/>
                                  <a:pt x="24247" y="9134"/>
                                  <a:pt x="22654" y="7591"/>
                                </a:cubicBezTo>
                                <a:cubicBezTo>
                                  <a:pt x="21064" y="6043"/>
                                  <a:pt x="19009" y="5269"/>
                                  <a:pt x="16490" y="5270"/>
                                </a:cubicBezTo>
                                <a:cubicBezTo>
                                  <a:pt x="13998" y="5270"/>
                                  <a:pt x="11920" y="6055"/>
                                  <a:pt x="10258" y="7626"/>
                                </a:cubicBezTo>
                                <a:cubicBezTo>
                                  <a:pt x="8595" y="9192"/>
                                  <a:pt x="7525" y="11542"/>
                                  <a:pt x="7050" y="14676"/>
                                </a:cubicBezTo>
                                <a:lnTo>
                                  <a:pt x="639" y="13536"/>
                                </a:lnTo>
                                <a:cubicBezTo>
                                  <a:pt x="1422" y="9238"/>
                                  <a:pt x="3202" y="5909"/>
                                  <a:pt x="5978" y="3548"/>
                                </a:cubicBezTo>
                                <a:cubicBezTo>
                                  <a:pt x="8758" y="1182"/>
                                  <a:pt x="12214" y="0"/>
                                  <a:pt x="16346" y="0"/>
                                </a:cubicBezTo>
                                <a:cubicBezTo>
                                  <a:pt x="19199" y="0"/>
                                  <a:pt x="21823" y="612"/>
                                  <a:pt x="24220" y="1837"/>
                                </a:cubicBezTo>
                                <a:cubicBezTo>
                                  <a:pt x="26620" y="3058"/>
                                  <a:pt x="28455" y="4726"/>
                                  <a:pt x="29727" y="6842"/>
                                </a:cubicBezTo>
                                <a:cubicBezTo>
                                  <a:pt x="30997" y="8954"/>
                                  <a:pt x="31632" y="11198"/>
                                  <a:pt x="31633" y="13576"/>
                                </a:cubicBezTo>
                                <a:cubicBezTo>
                                  <a:pt x="31633" y="15830"/>
                                  <a:pt x="31026" y="17884"/>
                                  <a:pt x="29813" y="19739"/>
                                </a:cubicBezTo>
                                <a:cubicBezTo>
                                  <a:pt x="28603" y="21589"/>
                                  <a:pt x="26810" y="23062"/>
                                  <a:pt x="24433" y="24157"/>
                                </a:cubicBezTo>
                                <a:cubicBezTo>
                                  <a:pt x="27520" y="24867"/>
                                  <a:pt x="29918" y="26345"/>
                                  <a:pt x="31628" y="28592"/>
                                </a:cubicBezTo>
                                <a:cubicBezTo>
                                  <a:pt x="33340" y="30834"/>
                                  <a:pt x="34197" y="33641"/>
                                  <a:pt x="34197" y="37013"/>
                                </a:cubicBezTo>
                                <a:cubicBezTo>
                                  <a:pt x="34197" y="41574"/>
                                  <a:pt x="32533" y="45442"/>
                                  <a:pt x="29208" y="48614"/>
                                </a:cubicBezTo>
                                <a:cubicBezTo>
                                  <a:pt x="25882" y="51781"/>
                                  <a:pt x="21679" y="53366"/>
                                  <a:pt x="16600" y="53366"/>
                                </a:cubicBezTo>
                                <a:cubicBezTo>
                                  <a:pt x="12014" y="53365"/>
                                  <a:pt x="8207" y="52001"/>
                                  <a:pt x="5178" y="49271"/>
                                </a:cubicBezTo>
                                <a:cubicBezTo>
                                  <a:pt x="2151" y="46540"/>
                                  <a:pt x="424" y="43001"/>
                                  <a:pt x="-5" y="38655"/>
                                </a:cubicBezTo>
                                <a:close/>
                              </a:path>
                            </a:pathLst>
                          </a:custGeom>
                          <a:solidFill>
                            <a:srgbClr val="000000"/>
                          </a:solidFill>
                        </wps:spPr>
                        <wps:bodyPr>
                          <a:prstTxWarp prst="textNoShape">
                            <a:avLst/>
                          </a:prstTxWarp>
                        </wps:bodyPr>
                      </wps:wsp>
                      <wps:wsp>
                        <wps:cNvPr id="1333" name="Freeform: Shape 1333"/>
                        <wps:cNvSpPr/>
                        <wps:spPr>
                          <a:xfrm>
                            <a:off x="1498575" y="45720"/>
                            <a:ext cx="76953" cy="90019"/>
                          </a:xfrm>
                          <a:custGeom>
                            <a:avLst/>
                            <a:gdLst/>
                            <a:ahLst/>
                            <a:cxnLst/>
                            <a:rect l="l" t="t" r="r" b="b"/>
                            <a:pathLst>
                              <a:path w="76953" h="90019">
                                <a:moveTo>
                                  <a:pt x="65424" y="58012"/>
                                </a:moveTo>
                                <a:lnTo>
                                  <a:pt x="76944" y="60921"/>
                                </a:lnTo>
                                <a:cubicBezTo>
                                  <a:pt x="74530" y="70387"/>
                                  <a:pt x="70184" y="77603"/>
                                  <a:pt x="63907" y="82569"/>
                                </a:cubicBezTo>
                                <a:cubicBezTo>
                                  <a:pt x="57635" y="87535"/>
                                  <a:pt x="49967" y="90019"/>
                                  <a:pt x="40905" y="90019"/>
                                </a:cubicBezTo>
                                <a:cubicBezTo>
                                  <a:pt x="31523" y="90018"/>
                                  <a:pt x="23890" y="88108"/>
                                  <a:pt x="18009" y="84288"/>
                                </a:cubicBezTo>
                                <a:cubicBezTo>
                                  <a:pt x="12133" y="80466"/>
                                  <a:pt x="7660" y="74936"/>
                                  <a:pt x="4588" y="67699"/>
                                </a:cubicBezTo>
                                <a:cubicBezTo>
                                  <a:pt x="1523" y="60454"/>
                                  <a:pt x="-9" y="52675"/>
                                  <a:pt x="-9" y="44361"/>
                                </a:cubicBezTo>
                                <a:cubicBezTo>
                                  <a:pt x="-9" y="35292"/>
                                  <a:pt x="1722" y="27385"/>
                                  <a:pt x="5184" y="20640"/>
                                </a:cubicBezTo>
                                <a:cubicBezTo>
                                  <a:pt x="8652" y="13888"/>
                                  <a:pt x="13583" y="8761"/>
                                  <a:pt x="19977" y="5260"/>
                                </a:cubicBezTo>
                                <a:cubicBezTo>
                                  <a:pt x="26371" y="1759"/>
                                  <a:pt x="33404" y="8"/>
                                  <a:pt x="41078" y="9"/>
                                </a:cubicBezTo>
                                <a:cubicBezTo>
                                  <a:pt x="49788" y="9"/>
                                  <a:pt x="57113" y="2226"/>
                                  <a:pt x="63052" y="6662"/>
                                </a:cubicBezTo>
                                <a:cubicBezTo>
                                  <a:pt x="68991" y="11090"/>
                                  <a:pt x="73128" y="17324"/>
                                  <a:pt x="75465" y="25363"/>
                                </a:cubicBezTo>
                                <a:lnTo>
                                  <a:pt x="64118" y="28032"/>
                                </a:lnTo>
                                <a:cubicBezTo>
                                  <a:pt x="62102" y="21696"/>
                                  <a:pt x="59174" y="17084"/>
                                  <a:pt x="55334" y="14198"/>
                                </a:cubicBezTo>
                                <a:cubicBezTo>
                                  <a:pt x="51494" y="11305"/>
                                  <a:pt x="46665" y="9859"/>
                                  <a:pt x="40848" y="9859"/>
                                </a:cubicBezTo>
                                <a:cubicBezTo>
                                  <a:pt x="34153" y="9859"/>
                                  <a:pt x="28559" y="11462"/>
                                  <a:pt x="24067" y="14668"/>
                                </a:cubicBezTo>
                                <a:cubicBezTo>
                                  <a:pt x="19574" y="17874"/>
                                  <a:pt x="16415" y="22181"/>
                                  <a:pt x="14592" y="27590"/>
                                </a:cubicBezTo>
                                <a:cubicBezTo>
                                  <a:pt x="12774" y="32991"/>
                                  <a:pt x="11864" y="38562"/>
                                  <a:pt x="11865" y="44304"/>
                                </a:cubicBezTo>
                                <a:cubicBezTo>
                                  <a:pt x="11865" y="51702"/>
                                  <a:pt x="12943" y="58162"/>
                                  <a:pt x="15100" y="63686"/>
                                </a:cubicBezTo>
                                <a:cubicBezTo>
                                  <a:pt x="17263" y="69209"/>
                                  <a:pt x="20620" y="73337"/>
                                  <a:pt x="25171" y="76070"/>
                                </a:cubicBezTo>
                                <a:cubicBezTo>
                                  <a:pt x="29721" y="78796"/>
                                  <a:pt x="34649" y="80159"/>
                                  <a:pt x="39955" y="80160"/>
                                </a:cubicBezTo>
                                <a:cubicBezTo>
                                  <a:pt x="46406" y="80160"/>
                                  <a:pt x="51868" y="78300"/>
                                  <a:pt x="56342" y="74582"/>
                                </a:cubicBezTo>
                                <a:cubicBezTo>
                                  <a:pt x="60815" y="70863"/>
                                  <a:pt x="63842" y="65339"/>
                                  <a:pt x="65424" y="58012"/>
                                </a:cubicBezTo>
                                <a:close/>
                              </a:path>
                            </a:pathLst>
                          </a:custGeom>
                          <a:solidFill>
                            <a:srgbClr val="000000"/>
                          </a:solidFill>
                        </wps:spPr>
                        <wps:bodyPr>
                          <a:prstTxWarp prst="textNoShape">
                            <a:avLst/>
                          </a:prstTxWarp>
                        </wps:bodyPr>
                      </wps:wsp>
                      <wps:wsp>
                        <wps:cNvPr id="1334" name="Freeform: Shape 1334"/>
                        <wps:cNvSpPr/>
                        <wps:spPr>
                          <a:xfrm>
                            <a:off x="1362970" y="45720"/>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bodyPr>
                          <a:prstTxWarp prst="textNoShape">
                            <a:avLst/>
                          </a:prstTxWarp>
                        </wps:bodyPr>
                      </wps:wsp>
                      <wps:wsp>
                        <wps:cNvPr id="1335" name="Freeform: Shape 1335"/>
                        <wps:cNvSpPr/>
                        <wps:spPr>
                          <a:xfrm>
                            <a:off x="1450791" y="110647"/>
                            <a:ext cx="34202" cy="53366"/>
                          </a:xfrm>
                          <a:custGeom>
                            <a:avLst/>
                            <a:gdLst/>
                            <a:ahLst/>
                            <a:cxnLst/>
                            <a:rect l="l" t="t" r="r" b="b"/>
                            <a:pathLst>
                              <a:path w="34202" h="53366">
                                <a:moveTo>
                                  <a:pt x="-5" y="38655"/>
                                </a:moveTo>
                                <a:lnTo>
                                  <a:pt x="6410" y="37797"/>
                                </a:lnTo>
                                <a:cubicBezTo>
                                  <a:pt x="7144" y="41433"/>
                                  <a:pt x="8396" y="44053"/>
                                  <a:pt x="10166" y="45659"/>
                                </a:cubicBezTo>
                                <a:cubicBezTo>
                                  <a:pt x="11936" y="47260"/>
                                  <a:pt x="14091" y="48060"/>
                                  <a:pt x="16634" y="48061"/>
                                </a:cubicBezTo>
                                <a:cubicBezTo>
                                  <a:pt x="19648" y="48061"/>
                                  <a:pt x="22194" y="47016"/>
                                  <a:pt x="24272" y="44928"/>
                                </a:cubicBezTo>
                                <a:cubicBezTo>
                                  <a:pt x="26353" y="42834"/>
                                  <a:pt x="27394" y="40244"/>
                                  <a:pt x="27394" y="37157"/>
                                </a:cubicBezTo>
                                <a:cubicBezTo>
                                  <a:pt x="27394" y="34211"/>
                                  <a:pt x="26431" y="31783"/>
                                  <a:pt x="24508" y="29871"/>
                                </a:cubicBezTo>
                                <a:cubicBezTo>
                                  <a:pt x="22584" y="27958"/>
                                  <a:pt x="20138" y="27001"/>
                                  <a:pt x="17170" y="27002"/>
                                </a:cubicBezTo>
                                <a:cubicBezTo>
                                  <a:pt x="15956" y="27002"/>
                                  <a:pt x="14447" y="27240"/>
                                  <a:pt x="12643" y="27717"/>
                                </a:cubicBezTo>
                                <a:lnTo>
                                  <a:pt x="13357" y="22089"/>
                                </a:lnTo>
                                <a:cubicBezTo>
                                  <a:pt x="13783" y="22135"/>
                                  <a:pt x="14126" y="22157"/>
                                  <a:pt x="14388" y="22158"/>
                                </a:cubicBezTo>
                                <a:cubicBezTo>
                                  <a:pt x="17118" y="22158"/>
                                  <a:pt x="19575" y="21445"/>
                                  <a:pt x="21761" y="20021"/>
                                </a:cubicBezTo>
                                <a:cubicBezTo>
                                  <a:pt x="23949" y="18596"/>
                                  <a:pt x="25043" y="16399"/>
                                  <a:pt x="25044" y="13432"/>
                                </a:cubicBezTo>
                                <a:cubicBezTo>
                                  <a:pt x="25044" y="11082"/>
                                  <a:pt x="24247" y="9134"/>
                                  <a:pt x="22654" y="7591"/>
                                </a:cubicBezTo>
                                <a:cubicBezTo>
                                  <a:pt x="21064" y="6043"/>
                                  <a:pt x="19009" y="5269"/>
                                  <a:pt x="16490" y="5270"/>
                                </a:cubicBezTo>
                                <a:cubicBezTo>
                                  <a:pt x="13998" y="5270"/>
                                  <a:pt x="11920" y="6055"/>
                                  <a:pt x="10258" y="7626"/>
                                </a:cubicBezTo>
                                <a:cubicBezTo>
                                  <a:pt x="8595" y="9192"/>
                                  <a:pt x="7525" y="11542"/>
                                  <a:pt x="7050" y="14676"/>
                                </a:cubicBezTo>
                                <a:lnTo>
                                  <a:pt x="639" y="13536"/>
                                </a:lnTo>
                                <a:cubicBezTo>
                                  <a:pt x="1422" y="9238"/>
                                  <a:pt x="3202" y="5909"/>
                                  <a:pt x="5978" y="3548"/>
                                </a:cubicBezTo>
                                <a:cubicBezTo>
                                  <a:pt x="8758" y="1182"/>
                                  <a:pt x="12214" y="0"/>
                                  <a:pt x="16346" y="0"/>
                                </a:cubicBezTo>
                                <a:cubicBezTo>
                                  <a:pt x="19199" y="0"/>
                                  <a:pt x="21823" y="612"/>
                                  <a:pt x="24220" y="1837"/>
                                </a:cubicBezTo>
                                <a:cubicBezTo>
                                  <a:pt x="26620" y="3058"/>
                                  <a:pt x="28455" y="4726"/>
                                  <a:pt x="29727" y="6842"/>
                                </a:cubicBezTo>
                                <a:cubicBezTo>
                                  <a:pt x="30997" y="8954"/>
                                  <a:pt x="31632" y="11198"/>
                                  <a:pt x="31633" y="13576"/>
                                </a:cubicBezTo>
                                <a:cubicBezTo>
                                  <a:pt x="31633" y="15830"/>
                                  <a:pt x="31026" y="17884"/>
                                  <a:pt x="29813" y="19739"/>
                                </a:cubicBezTo>
                                <a:cubicBezTo>
                                  <a:pt x="28603" y="21589"/>
                                  <a:pt x="26810" y="23062"/>
                                  <a:pt x="24433" y="24157"/>
                                </a:cubicBezTo>
                                <a:cubicBezTo>
                                  <a:pt x="27520" y="24867"/>
                                  <a:pt x="29918" y="26345"/>
                                  <a:pt x="31628" y="28592"/>
                                </a:cubicBezTo>
                                <a:cubicBezTo>
                                  <a:pt x="33340" y="30834"/>
                                  <a:pt x="34197" y="33641"/>
                                  <a:pt x="34197" y="37013"/>
                                </a:cubicBezTo>
                                <a:cubicBezTo>
                                  <a:pt x="34197" y="41574"/>
                                  <a:pt x="32533" y="45442"/>
                                  <a:pt x="29208" y="48614"/>
                                </a:cubicBezTo>
                                <a:cubicBezTo>
                                  <a:pt x="25882" y="51781"/>
                                  <a:pt x="21679" y="53366"/>
                                  <a:pt x="16600" y="53366"/>
                                </a:cubicBezTo>
                                <a:cubicBezTo>
                                  <a:pt x="12014" y="53365"/>
                                  <a:pt x="8207" y="52001"/>
                                  <a:pt x="5178" y="49271"/>
                                </a:cubicBezTo>
                                <a:cubicBezTo>
                                  <a:pt x="2151" y="46540"/>
                                  <a:pt x="424" y="43001"/>
                                  <a:pt x="-5" y="38655"/>
                                </a:cubicBezTo>
                                <a:close/>
                              </a:path>
                            </a:pathLst>
                          </a:custGeom>
                          <a:solidFill>
                            <a:srgbClr val="000000"/>
                          </a:solidFill>
                        </wps:spPr>
                        <wps:bodyPr>
                          <a:prstTxWarp prst="textNoShape">
                            <a:avLst/>
                          </a:prstTxWarp>
                        </wps:bodyPr>
                      </wps:wsp>
                    </wpg:wgp>
                  </a:graphicData>
                </a:graphic>
              </wp:inline>
            </w:drawing>
          </mc:Choice>
          <mc:Fallback xmlns:wpsCustomData="http://www.wps.cn/officeDocument/2013/wpsCustomData">
            <w:pict>
              <v:group id="1352" filled="f" stroked="f" style="margin-left:0.0pt;margin-top:0.0pt;width:178.8pt;height:219.6pt;mso-wrap-distance-left:0.0pt;mso-wrap-distance-right:0.0pt;visibility:visible;" coordsize="2270799,2789044">
                <v:shape id="1353" coordsize="135123,78015" path="m0,78015l135123,0e" filled="f" stroked="t" style="position:absolute;left:461035;top:2372341;width:135123;height:78015;z-index:2;mso-position-horizontal-relative:page;mso-position-vertical-relative:page;mso-width-relative:page;mso-height-relative:page;visibility:visible;">
                  <v:stroke endcap="round" weight="0.6pt"/>
                  <v:fill/>
                  <v:path textboxrect="0,0,135123,78015"/>
                </v:shape>
                <v:shape id="1354" coordsize="85216,49201" path="m85216,49201l0,0e" filled="f" stroked="t" style="position:absolute;left:269708;top:2401155;width:85216;height:49201;z-index:3;mso-position-horizontal-relative:page;mso-position-vertical-relative:page;mso-width-relative:page;mso-height-relative:page;visibility:visible;">
                  <v:stroke endcap="round" weight="0.6pt"/>
                  <v:fill/>
                  <v:path textboxrect="0,0,85216,49201"/>
                </v:shape>
                <v:shape id="1355" coordsize="0,160827" path="m0,0l0,160827e" filled="f" stroked="t" style="position:absolute;left:1725231;top:255846;width:0;height:160827;z-index:4;mso-position-horizontal-relative:page;mso-position-vertical-relative:page;mso-width-relative:page;mso-height-relative:page;visibility:visible;">
                  <v:stroke endcap="round" weight="0.6pt"/>
                  <v:fill/>
                  <v:path textboxrect="0,0,0,160827"/>
                </v:shape>
                <v:shape id="1356" coordsize="85216,49201" path="m85216,49201l0,0e" filled="f" stroked="t" style="position:absolute;left:1586958;top:119544;width:85216;height:49201;z-index:5;mso-position-horizontal-relative:page;mso-position-vertical-relative:page;mso-width-relative:page;mso-height-relative:page;visibility:visible;">
                  <v:stroke endcap="round" weight="0.6pt"/>
                  <v:fill/>
                  <v:path textboxrect="0,0,85216,49201"/>
                </v:shape>
                <v:shape id="1357" coordsize="0,160827" path="m0,160827l0,0e" filled="f" stroked="t" style="position:absolute;left:784338;top:2480989;width:0;height:160827;z-index:6;mso-position-horizontal-relative:page;mso-position-vertical-relative:page;mso-width-relative:page;mso-height-relative:page;visibility:visible;">
                  <v:stroke endcap="round" weight="0.6pt"/>
                  <v:fill/>
                  <v:path textboxrect="0,0,0,160827"/>
                </v:shape>
                <v:shape id="1358" coordsize="135122,78015" path="m135122,0l0,78015e" filled="f" stroked="t" style="position:absolute;left:1913410;top:447306;width:135122;height:78015;z-index:7;mso-position-horizontal-relative:page;mso-position-vertical-relative:page;mso-width-relative:page;mso-height-relative:page;visibility:visible;">
                  <v:stroke endcap="round" weight="0.6pt"/>
                  <v:fill/>
                  <v:path textboxrect="0,0,135122,78015"/>
                </v:shape>
                <v:shape id="1359" coordsize="135122,78015" path="m0,0l135122,78015e" filled="f" stroked="t" style="position:absolute;left:837393;top:1447722;width:135122;height:78015;z-index:8;mso-position-horizontal-relative:page;mso-position-vertical-relative:page;mso-width-relative:page;mso-height-relative:page;visibility:visible;">
                  <v:stroke endcap="round" weight="0.6pt"/>
                  <v:fill/>
                  <v:path textboxrect="0,0,135122,78015"/>
                </v:shape>
                <v:shape id="1360" coordsize="154678,89306" path="m0,0l154678,89306e" filled="f" stroked="t" style="position:absolute;left:837393;top:1402558;width:154678;height:89306;z-index:9;mso-position-horizontal-relative:page;mso-position-vertical-relative:page;mso-width-relative:page;mso-height-relative:page;visibility:visible;">
                  <v:stroke endcap="round" weight="0.6pt"/>
                  <v:fill/>
                  <v:path textboxrect="0,0,154678,89306"/>
                </v:shape>
                <v:shape id="1361" coordsize="135123,78015" path="m0,0l135123,78015e" filled="f" stroked="t" style="position:absolute;left:1025571;top:1121777;width:135123;height:78015;z-index:10;mso-position-horizontal-relative:page;mso-position-vertical-relative:page;mso-width-relative:page;mso-height-relative:page;visibility:visible;">
                  <v:stroke endcap="round" weight="0.6pt"/>
                  <v:fill/>
                  <v:path textboxrect="0,0,135123,78015"/>
                </v:shape>
                <v:shape id="1362" coordsize="154679,89306" path="m0,0l154679,89306e" filled="f" stroked="t" style="position:absolute;left:1025571;top:1076614;width:154679;height:89306;z-index:11;mso-position-horizontal-relative:page;mso-position-vertical-relative:page;mso-width-relative:page;mso-height-relative:page;visibility:visible;">
                  <v:stroke endcap="round" weight="0.6pt"/>
                  <v:fill/>
                  <v:path textboxrect="0,0,154679,89306"/>
                </v:shape>
                <v:shape id="1363" coordsize="188178,108648" path="m188178,0l0,108648e" filled="f" stroked="t" style="position:absolute;left:596159;top:2046397;width:188178;height:108648;z-index:12;mso-position-horizontal-relative:page;mso-position-vertical-relative:page;mso-width-relative:page;mso-height-relative:page;visibility:visible;">
                  <v:stroke endcap="round" weight="0.6pt"/>
                  <v:fill/>
                  <v:path textboxrect="0,0,188178,108648"/>
                </v:shape>
                <v:shape id="1364" coordsize="149066,86066" path="m149066,0l0,86066e" filled="f" stroked="t" style="position:absolute;left:635271;top:2091560;width:149066;height:86066;z-index:13;mso-position-horizontal-relative:page;mso-position-vertical-relative:page;mso-width-relative:page;mso-height-relative:page;visibility:visible;">
                  <v:stroke endcap="round" weight="0.6pt"/>
                  <v:fill/>
                  <v:path textboxrect="0,0,149066,86066"/>
                </v:shape>
                <v:shape id="1365" coordsize="188178,108648" path="m0,0l188178,108648e" filled="f" stroked="t" style="position:absolute;left:784338;top:2046397;width:188178;height:108648;z-index:14;mso-position-horizontal-relative:page;mso-position-vertical-relative:page;mso-width-relative:page;mso-height-relative:page;visibility:visible;">
                  <v:stroke endcap="round" weight="0.6pt"/>
                  <v:fill/>
                  <v:path textboxrect="0,0,188178,108648"/>
                </v:shape>
                <v:shape id="1366" coordsize="0,217296" path="m0,217296l0,0e" filled="f" stroked="t" style="position:absolute;left:784338;top:1829100;width:0;height:217296;z-index:15;mso-position-horizontal-relative:page;mso-position-vertical-relative:page;mso-width-relative:page;mso-height-relative:page;visibility:visible;">
                  <v:stroke endcap="round" weight="0.6pt"/>
                  <v:fill/>
                  <v:path textboxrect="0,0,0,217296"/>
                </v:shape>
                <v:shape id="1367" coordsize="0,217296" path="m0,217296l0,0e" filled="f" stroked="t" style="position:absolute;left:1537052;top:525321;width:0;height:217296;z-index:16;mso-position-horizontal-relative:page;mso-position-vertical-relative:page;mso-width-relative:page;mso-height-relative:page;visibility:visible;">
                  <v:stroke endcap="round" weight="0.6pt"/>
                  <v:fill/>
                  <v:path textboxrect="0,0,0,217296"/>
                </v:shape>
                <v:shape id="1368" coordsize="0,172131" path="m0,172131l0,0e" filled="f" stroked="t" style="position:absolute;left:1576165;top:547904;width:0;height:172131;z-index:17;mso-position-horizontal-relative:page;mso-position-vertical-relative:page;mso-width-relative:page;mso-height-relative:page;visibility:visible;">
                  <v:stroke endcap="round" weight="0.6pt"/>
                  <v:fill/>
                  <v:path textboxrect="0,0,0,172131"/>
                </v:shape>
                <v:shape id="1369" coordsize="188178,108649" path="m0,0l188178,108649e" filled="f" stroked="t" style="position:absolute;left:1537052;top:742618;width:188178;height:108649;z-index:18;mso-position-horizontal-relative:page;mso-position-vertical-relative:page;mso-width-relative:page;mso-height-relative:page;visibility:visible;">
                  <v:stroke endcap="round" weight="0.6pt"/>
                  <v:fill/>
                  <v:path textboxrect="0,0,188178,108649"/>
                </v:shape>
                <v:shape id="1370" coordsize="188178,108649" path="m188178,0l0,108649e" filled="f" stroked="t" style="position:absolute;left:1348874;top:742618;width:188178;height:108649;z-index:19;mso-position-horizontal-relative:page;mso-position-vertical-relative:page;mso-width-relative:page;mso-height-relative:page;visibility:visible;">
                  <v:stroke endcap="round" weight="0.6pt"/>
                  <v:fill/>
                  <v:path textboxrect="0,0,188178,108649"/>
                </v:shape>
                <v:shape id="1371" coordsize="168622,97357" path="m168622,0l0,97357e" filled="f" stroked="t" style="position:absolute;left:992072;top:1394507;width:168622;height:97357;z-index:20;mso-position-horizontal-relative:page;mso-position-vertical-relative:page;mso-width-relative:page;mso-height-relative:page;visibility:visible;">
                  <v:stroke endcap="round" weight="0.6pt"/>
                  <v:fill/>
                  <v:path textboxrect="0,0,168622,97357"/>
                </v:shape>
                <v:shape id="1372" coordsize="0,194714" path="m0,194714l0,0e" filled="f" stroked="t" style="position:absolute;left:1160695;top:1199793;width:0;height:194714;z-index:21;mso-position-horizontal-relative:page;mso-position-vertical-relative:page;mso-width-relative:page;mso-height-relative:page;visibility:visible;">
                  <v:stroke endcap="round" weight="0.6pt"/>
                  <v:fill/>
                  <v:path textboxrect="0,0,0,194714"/>
                </v:shape>
                <v:shape id="1373" coordsize="0,217296" path="m0,0l0,217296e" filled="f" stroked="t" style="position:absolute;left:596159;top:2155045;width:0;height:217296;z-index:22;mso-position-horizontal-relative:page;mso-position-vertical-relative:page;mso-width-relative:page;mso-height-relative:page;visibility:visible;">
                  <v:stroke endcap="round" weight="0.6pt"/>
                  <v:fill/>
                  <v:path textboxrect="0,0,0,217296"/>
                </v:shape>
                <v:shape id="1374" coordsize="188178,108648" path="m0,108648l188178,0e" filled="f" stroked="t" style="position:absolute;left:1537052;top:416673;width:188178;height:108648;z-index:23;mso-position-horizontal-relative:page;mso-position-vertical-relative:page;mso-width-relative:page;mso-height-relative:page;visibility:visible;">
                  <v:stroke endcap="round" weight="0.6pt"/>
                  <v:fill/>
                  <v:path textboxrect="0,0,188178,108648"/>
                </v:shape>
                <v:shape id="1375" coordsize="188178,108648" path="m0,0l188178,108648e" filled="f" stroked="t" style="position:absolute;left:596159;top:2372341;width:188178;height:108648;z-index:24;mso-position-horizontal-relative:page;mso-position-vertical-relative:page;mso-width-relative:page;mso-height-relative:page;visibility:visible;">
                  <v:stroke endcap="round" weight="0.6pt"/>
                  <v:fill/>
                  <v:path textboxrect="0,0,188178,108648"/>
                </v:shape>
                <v:shape id="1376" coordsize="149066,86066" path="m0,0l149066,86066e" filled="f" stroked="t" style="position:absolute;left:635271;top:2349759;width:149066;height:86066;z-index:25;mso-position-horizontal-relative:page;mso-position-vertical-relative:page;mso-width-relative:page;mso-height-relative:page;visibility:visible;">
                  <v:stroke endcap="round" weight="0.6pt"/>
                  <v:fill/>
                  <v:path textboxrect="0,0,149066,86066"/>
                </v:shape>
                <v:shape id="1377" coordsize="188178,108648" path="m0,0l188178,108648e" filled="f" stroked="t" style="position:absolute;left:1725231;top:416673;width:188178;height:108648;z-index:26;mso-position-horizontal-relative:page;mso-position-vertical-relative:page;mso-width-relative:page;mso-height-relative:page;visibility:visible;">
                  <v:stroke endcap="round" weight="0.6pt"/>
                  <v:fill/>
                  <v:path textboxrect="0,0,188178,108648"/>
                </v:shape>
                <v:shape id="1378" coordsize="149067,86066" path="m0,0l149067,86066e" filled="f" stroked="t" style="position:absolute;left:1725231;top:461837;width:149067;height:86066;z-index:27;mso-position-horizontal-relative:page;mso-position-vertical-relative:page;mso-width-relative:page;mso-height-relative:page;visibility:visible;">
                  <v:stroke endcap="round" weight="0.6pt"/>
                  <v:fill/>
                  <v:path textboxrect="0,0,149067,86066"/>
                </v:shape>
                <v:shape id="1379" coordsize="0,217296" path="m0,0l0,217296e" filled="f" stroked="t" style="position:absolute;left:972516;top:2155045;width:0;height:217296;z-index:28;mso-position-horizontal-relative:page;mso-position-vertical-relative:page;mso-width-relative:page;mso-height-relative:page;visibility:visible;">
                  <v:stroke endcap="round" weight="0.6pt"/>
                  <v:fill/>
                  <v:path textboxrect="0,0,0,217296"/>
                </v:shape>
                <v:shape id="1380" coordsize="0,172131" path="m0,0l0,172131e" filled="f" stroked="t" style="position:absolute;left:933403;top:2177627;width:0;height:172131;z-index:29;mso-position-horizontal-relative:page;mso-position-vertical-relative:page;mso-width-relative:page;mso-height-relative:page;visibility:visible;">
                  <v:stroke endcap="round" weight="0.6pt"/>
                  <v:fill/>
                  <v:path textboxrect="0,0,0,172131"/>
                </v:shape>
                <v:shape id="1381" coordsize="188178,108649" path="m0,108649l188178,0e" filled="f" stroked="t" style="position:absolute;left:1725231;top:742618;width:188178;height:108649;z-index:30;mso-position-horizontal-relative:page;mso-position-vertical-relative:page;mso-width-relative:page;mso-height-relative:page;visibility:visible;">
                  <v:stroke endcap="round" weight="0.6pt"/>
                  <v:fill/>
                  <v:path textboxrect="0,0,188178,108649"/>
                </v:shape>
                <v:shape id="1382" coordsize="149067,86066" path="m0,86066l149067,0e" filled="f" stroked="t" style="position:absolute;left:1725231;top:720036;width:149067;height:86066;z-index:31;mso-position-horizontal-relative:page;mso-position-vertical-relative:page;mso-width-relative:page;mso-height-relative:page;visibility:visible;">
                  <v:stroke endcap="round" weight="0.6pt"/>
                  <v:fill/>
                  <v:path textboxrect="0,0,149067,86066"/>
                </v:shape>
                <v:shape id="1383" coordsize="188178,108648" path="m0,108648l188178,0e" filled="f" stroked="t" style="position:absolute;left:794116;top:1737388;width:188178;height:108648;z-index:32;mso-position-horizontal-relative:page;mso-position-vertical-relative:page;mso-width-relative:page;mso-height-relative:page;visibility:visible;">
                  <v:stroke endcap="round" weight="0.6pt"/>
                  <v:fill/>
                  <v:path textboxrect="0,0,188178,108648"/>
                </v:shape>
                <v:shape id="1384" coordsize="188178,108648" path="m0,108648l188178,0e" filled="f" stroked="t" style="position:absolute;left:774559;top:1703515;width:188178;height:108648;z-index:33;mso-position-horizontal-relative:page;mso-position-vertical-relative:page;mso-width-relative:page;mso-height-relative:page;visibility:visible;">
                  <v:stroke endcap="round" weight="0.6pt"/>
                  <v:fill/>
                  <v:path textboxrect="0,0,188178,108648"/>
                </v:shape>
                <v:shape id="1385" coordsize="0,217296" path="m0,0l0,217296e" filled="f" stroked="t" style="position:absolute;left:1329317;top:851267;width:0;height:217296;z-index:34;mso-position-horizontal-relative:page;mso-position-vertical-relative:page;mso-width-relative:page;mso-height-relative:page;visibility:visible;">
                  <v:stroke endcap="round" weight="0.6pt"/>
                  <v:fill/>
                  <v:path textboxrect="0,0,0,217296"/>
                </v:shape>
                <v:shape id="1386" coordsize="0,217296" path="m0,0l0,217296e" filled="f" stroked="t" style="position:absolute;left:1368430;top:851267;width:0;height:217296;z-index:35;mso-position-horizontal-relative:page;mso-position-vertical-relative:page;mso-width-relative:page;mso-height-relative:page;visibility:visible;">
                  <v:stroke endcap="round" weight="0.6pt"/>
                  <v:fill/>
                  <v:path textboxrect="0,0,0,217296"/>
                </v:shape>
                <v:shape id="1387" coordsize="188178,108648" path="m0,108648l188178,0e" filled="f" stroked="t" style="position:absolute;left:784338;top:2372341;width:188178;height:108648;z-index:36;mso-position-horizontal-relative:page;mso-position-vertical-relative:page;mso-width-relative:page;mso-height-relative:page;visibility:visible;">
                  <v:stroke endcap="round" weight="0.6pt"/>
                  <v:fill/>
                  <v:path textboxrect="0,0,188178,108648"/>
                </v:shape>
                <v:shape id="1388" coordsize="0,217296" path="m0,0l0,217296e" filled="f" stroked="t" style="position:absolute;left:1913410;top:525321;width:0;height:217296;z-index:37;mso-position-horizontal-relative:page;mso-position-vertical-relative:page;mso-width-relative:page;mso-height-relative:page;visibility:visible;">
                  <v:stroke endcap="round" weight="0.6pt"/>
                  <v:fill/>
                  <v:path textboxrect="0,0,0,217296"/>
                </v:shape>
                <v:shape id="1389" coordsize="0,194714" path="m0,0l0,194714e" filled="f" stroked="t" style="position:absolute;left:972516;top:1525737;width:0;height:194714;z-index:38;mso-position-horizontal-relative:page;mso-position-vertical-relative:page;mso-width-relative:page;mso-height-relative:page;visibility:visible;">
                  <v:stroke endcap="round" weight="0.6pt"/>
                  <v:fill/>
                  <v:path textboxrect="0,0,0,194714"/>
                </v:shape>
                <v:shape id="1390" coordsize="168623,97357" path="m0,97357l168623,0e" filled="f" stroked="t" style="position:absolute;left:1180251;top:1068563;width:168623;height:97357;z-index:39;mso-position-horizontal-relative:page;mso-position-vertical-relative:page;mso-width-relative:page;mso-height-relative:page;visibility:visible;">
                  <v:stroke endcap="round" weight="0.6pt"/>
                  <v:fill/>
                  <v:path textboxrect="0,0,168623,97357"/>
                </v:shape>
                <v:shape id="1391"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366354;top:2435951;width:83251;height:90076;z-index:40;mso-position-horizontal-relative:page;mso-position-vertical-relative:page;mso-width-relative:page;mso-height-relative:page;visibility:visible;">
                  <v:fill/>
                  <v:path textboxrect="0,0,83251,90076"/>
                </v:shape>
                <v:shape id="1392"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1683605;top:154339;width:83251;height:90076;z-index:41;mso-position-horizontal-relative:page;mso-position-vertical-relative:page;mso-width-relative:page;mso-height-relative:page;visibility:visible;">
                  <v:fill/>
                  <v:path textboxrect="0,0,83251,90076"/>
                </v:shape>
                <v:shape id="1393"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742712;top:2653247;width:83251;height:90076;z-index:42;mso-position-horizontal-relative:page;mso-position-vertical-relative:page;mso-width-relative:page;mso-height-relative:page;visibility:visible;">
                  <v:fill/>
                  <v:path textboxrect="0,0,83251,90076"/>
                </v:shape>
                <v:shape id="1394" coordsize="68284,87043" path="m0,87043l0,0l11520,0l11520,35750l56764,35750l56764,0l68284,0l68284,87043l56764,87043l56764,46022l11520,46022l11520,87043xe" fillcolor="#ff0d0d" stroked="f" style="position:absolute;left:839544;top:2653247;width:68284;height:87043;z-index:43;mso-position-horizontal-relative:page;mso-position-vertical-relative:page;mso-width-relative:page;mso-height-relative:page;visibility:visible;">
                  <v:fill/>
                  <v:path textboxrect="0,0,68284,87043"/>
                </v:shape>
                <v:shape id="1395"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2059962;top:371635;width:83251;height:90076;z-index:44;mso-position-horizontal-relative:page;mso-position-vertical-relative:page;mso-width-relative:page;mso-height-relative:page;visibility:visible;">
                  <v:fill/>
                  <v:path textboxrect="0,0,83251,90076"/>
                </v:shape>
                <v:shape id="1396" coordsize="68284,87043" path="m0,87043l0,0l11520,0l11520,35750l56764,35750l56764,0l68284,0l68284,87043l56764,87043l56764,46022l11520,46022l11520,87043xe" fillcolor="#ff0d0d" stroked="f" style="position:absolute;left:2156794;top:371635;width:68284;height:87043;z-index:45;mso-position-horizontal-relative:page;mso-position-vertical-relative:page;mso-width-relative:page;mso-height-relative:page;visibility:visible;">
                  <v:fill/>
                  <v:path textboxrect="0,0,68284,87043"/>
                </v:shape>
                <v:shape id="1397"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742712;top:1349469;width:83251;height:90076;z-index:46;mso-position-horizontal-relative:page;mso-position-vertical-relative:page;mso-width-relative:page;mso-height-relative:page;visibility:visible;">
                  <v:fill/>
                  <v:path textboxrect="0,0,83251,90076"/>
                </v:shape>
                <v:shape id="1398"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930890;top:1023524;width:83251;height:90076;z-index:47;mso-position-horizontal-relative:page;mso-position-vertical-relative:page;mso-width-relative:page;mso-height-relative:page;visibility:visible;">
                  <v:fill/>
                  <v:path textboxrect="0,0,83251,90076"/>
                </v:shape>
                <v:shape id="1399" coordsize="76953,90019" path="m65424,58012l76944,60921c74530,70387,70184,77603,63907,82569c57635,87535,49967,90019,40905,90019c31523,90018,23890,88108,18009,84288c12133,80466,7660,74936,4588,67699c1523,60454,-9,52675,-9,44361c-9,35292,1722,27385,5184,20640c8652,13888,13583,8761,19977,5260c26371,1759,33404,8,41078,9c49788,9,57113,2226,63052,6662c68991,11090,73128,17324,75465,25363l64118,28032c62102,21696,59174,17084,55334,14198c51494,11305,46665,9859,40848,9859c34153,9859,28559,11462,24067,14668c19574,17874,16415,22181,14592,27590c12774,32991,11864,38562,11865,44304c11865,51702,12943,58162,15100,63686c17263,69209,20620,73337,25171,76070c29721,78796,34649,80159,39955,80160c46406,80160,51868,78300,56342,74582c60815,70863,63842,65339,65424,58012xe" fillcolor="black" stroked="f" style="position:absolute;left:181324;top:2327331;width:76953;height:90019;z-index:48;mso-position-horizontal-relative:page;mso-position-vertical-relative:page;mso-width-relative:page;mso-height-relative:page;visibility:visible;">
                  <v:fill/>
                  <v:path textboxrect="0,0,76953,90019"/>
                </v:shape>
                <v:shape id="1400" coordsize="68284,87043" path="m0,87043l0,0l11520,0l11520,35750l56764,35750l56764,0l68284,0l68284,87043l56764,87043l56764,46022l11520,46022l11520,87043xe" fillcolor="black" stroked="f" style="position:absolute;left:45720;top:2327331;width:68284;height:87043;z-index:49;mso-position-horizontal-relative:page;mso-position-vertical-relative:page;mso-width-relative:page;mso-height-relative:page;visibility:visible;">
                  <v:fill/>
                  <v:path textboxrect="0,0,68284,87043"/>
                </v:shape>
                <v:shape id="1401" coordsize="34202,53366" path="m-5,38655l6410,37797c7144,41433,8396,44053,10166,45659c11936,47260,14091,48060,16634,48061c19648,48061,22194,47016,24272,44928c26353,42834,27394,40244,27394,37157c27394,34211,26431,31783,24508,29871c22584,27958,20138,27001,17170,27002c15956,27002,14447,27240,12643,27717l13357,22089c13783,22135,14126,22157,14388,22158c17118,22158,19575,21445,21761,20021c23949,18596,25043,16399,25044,13432c25044,11082,24247,9134,22654,7591c21064,6043,19009,5269,16490,5270c13998,5270,11920,6055,10258,7626c8595,9192,7525,11542,7050,14676l639,13536c1422,9238,3202,5909,5978,3548c8758,1182,12214,0,16346,0c19199,0,21823,612,24220,1837c26620,3058,28455,4726,29727,6842c30997,8954,31632,11198,31633,13576c31633,15830,31026,17884,29813,19739c28603,21589,26810,23062,24433,24157c27520,24867,29918,26345,31628,28592c33340,30834,34197,33641,34197,37013c34197,41574,32533,45442,29208,48614c25882,51781,21679,53366,16600,53366c12014,53365,8207,52001,5178,49271c2151,46540,424,43001,-5,38655xe" fillcolor="black" stroked="f" style="position:absolute;left:133540;top:2392258;width:34202;height:53366;z-index:50;mso-position-horizontal-relative:page;mso-position-vertical-relative:page;mso-width-relative:page;mso-height-relative:page;visibility:visible;">
                  <v:fill/>
                  <v:path textboxrect="0,0,34202,53366"/>
                </v:shape>
                <v:shape id="1402" coordsize="76953,90019" path="m65424,58012l76944,60921c74530,70387,70184,77603,63907,82569c57635,87535,49967,90019,40905,90019c31523,90018,23890,88108,18009,84288c12133,80466,7660,74936,4588,67699c1523,60454,-9,52675,-9,44361c-9,35292,1722,27385,5184,20640c8652,13888,13583,8761,19977,5260c26371,1759,33404,8,41078,9c49788,9,57113,2226,63052,6662c68991,11090,73128,17324,75465,25363l64118,28032c62102,21696,59174,17084,55334,14198c51494,11305,46665,9859,40848,9859c34153,9859,28559,11462,24067,14668c19574,17874,16415,22181,14592,27590c12774,32991,11864,38562,11865,44304c11865,51702,12943,58162,15100,63686c17263,69209,20620,73337,25171,76070c29721,78796,34649,80159,39955,80160c46406,80160,51868,78300,56342,74582c60815,70863,63842,65339,65424,58012xe" fillcolor="black" stroked="f" style="position:absolute;left:1498575;top:45720;width:76953;height:90019;z-index:51;mso-position-horizontal-relative:page;mso-position-vertical-relative:page;mso-width-relative:page;mso-height-relative:page;visibility:visible;">
                  <v:fill/>
                  <v:path textboxrect="0,0,76953,90019"/>
                </v:shape>
                <v:shape id="1403" coordsize="68284,87043" path="m0,87043l0,0l11520,0l11520,35750l56764,35750l56764,0l68284,0l68284,87043l56764,87043l56764,46022l11520,46022l11520,87043xe" fillcolor="black" stroked="f" style="position:absolute;left:1362970;top:45720;width:68284;height:87043;z-index:52;mso-position-horizontal-relative:page;mso-position-vertical-relative:page;mso-width-relative:page;mso-height-relative:page;visibility:visible;">
                  <v:fill/>
                  <v:path textboxrect="0,0,68284,87043"/>
                </v:shape>
                <v:shape id="1404" coordsize="34202,53366" path="m-5,38655l6410,37797c7144,41433,8396,44053,10166,45659c11936,47260,14091,48060,16634,48061c19648,48061,22194,47016,24272,44928c26353,42834,27394,40244,27394,37157c27394,34211,26431,31783,24508,29871c22584,27958,20138,27001,17170,27002c15956,27002,14447,27240,12643,27717l13357,22089c13783,22135,14126,22157,14388,22158c17118,22158,19575,21445,21761,20021c23949,18596,25043,16399,25044,13432c25044,11082,24247,9134,22654,7591c21064,6043,19009,5269,16490,5270c13998,5270,11920,6055,10258,7626c8595,9192,7525,11542,7050,14676l639,13536c1422,9238,3202,5909,5978,3548c8758,1182,12214,0,16346,0c19199,0,21823,612,24220,1837c26620,3058,28455,4726,29727,6842c30997,8954,31632,11198,31633,13576c31633,15830,31026,17884,29813,19739c28603,21589,26810,23062,24433,24157c27520,24867,29918,26345,31628,28592c33340,30834,34197,33641,34197,37013c34197,41574,32533,45442,29208,48614c25882,51781,21679,53366,16600,53366c12014,53365,8207,52001,5178,49271c2151,46540,424,43001,-5,38655xe" fillcolor="black" stroked="f" style="position:absolute;left:1450791;top:110647;width:34202;height:53366;z-index:53;mso-position-horizontal-relative:page;mso-position-vertical-relative:page;mso-width-relative:page;mso-height-relative:page;visibility:visible;">
                  <v:fill/>
                  <v:path textboxrect="0,0,34202,53366"/>
                </v:shape>
                <w10:anchorlock/>
                <v:fill rotate="true"/>
              </v:group>
            </w:pict>
          </mc:Fallback>
        </mc:AlternateContent>
      </w:r>
      <w:r>
        <w:tab/>
      </w:r>
    </w:p>
    <w:p w14:paraId="5FA2456A" w14:textId="77777777" w:rsidR="00911441" w:rsidRDefault="00AB5CEF">
      <w:pPr>
        <w:tabs>
          <w:tab w:val="left" w:pos="6645"/>
        </w:tabs>
        <w:rPr>
          <w:rFonts w:ascii="Times New Roman" w:hAnsi="Times New Roman" w:cs="Times New Roman"/>
          <w:sz w:val="24"/>
          <w:szCs w:val="24"/>
        </w:rPr>
      </w:pPr>
      <w:r>
        <w:rPr>
          <w:rFonts w:ascii="Times New Roman" w:hAnsi="Times New Roman" w:cs="Times New Roman"/>
          <w:sz w:val="24"/>
          <w:szCs w:val="24"/>
        </w:rPr>
        <w:t>Taxol</w:t>
      </w:r>
      <w:r>
        <w:rPr>
          <w:rFonts w:ascii="Times New Roman" w:hAnsi="Times New Roman" w:cs="Times New Roman"/>
          <w:sz w:val="24"/>
          <w:szCs w:val="24"/>
        </w:rPr>
        <w:tab/>
      </w:r>
      <w:r>
        <w:rPr>
          <w:rFonts w:ascii="Times New Roman" w:hAnsi="Times New Roman" w:cs="Times New Roman"/>
          <w:sz w:val="24"/>
          <w:szCs w:val="24"/>
        </w:rPr>
        <w:t>Curcumin</w:t>
      </w:r>
    </w:p>
    <w:p w14:paraId="6F4DE433" w14:textId="77777777" w:rsidR="00911441" w:rsidRDefault="00911441">
      <w:pPr>
        <w:spacing w:line="360" w:lineRule="auto"/>
        <w:jc w:val="both"/>
        <w:rPr>
          <w:rFonts w:ascii="Times New Roman" w:hAnsi="Times New Roman" w:cs="Times New Roman"/>
          <w:sz w:val="24"/>
          <w:szCs w:val="24"/>
        </w:rPr>
      </w:pPr>
    </w:p>
    <w:p w14:paraId="1A385990" w14:textId="77777777" w:rsidR="00911441" w:rsidRDefault="00AB5CEF">
      <w:pPr>
        <w:spacing w:line="360" w:lineRule="auto"/>
        <w:jc w:val="both"/>
      </w:pPr>
      <w:r>
        <w:rPr>
          <w:noProof/>
        </w:rPr>
        <mc:AlternateContent>
          <mc:Choice Requires="wpg">
            <w:drawing>
              <wp:inline distT="0" distB="0" distL="0" distR="0" wp14:anchorId="3F3CDFAA" wp14:editId="1D5D5F24">
                <wp:extent cx="1085215" cy="1798954"/>
                <wp:effectExtent l="0" t="0" r="0" b="0"/>
                <wp:docPr id="1406" name="Group 2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85215" cy="1798954"/>
                          <a:chOff x="0" y="0"/>
                          <a:chExt cx="1085257" cy="1798953"/>
                        </a:xfrm>
                      </wpg:grpSpPr>
                      <wps:wsp>
                        <wps:cNvPr id="1336" name="Freeform: Shape 1336"/>
                        <wps:cNvSpPr/>
                        <wps:spPr>
                          <a:xfrm>
                            <a:off x="729389" y="1600365"/>
                            <a:ext cx="133704" cy="77196"/>
                          </a:xfrm>
                          <a:custGeom>
                            <a:avLst/>
                            <a:gdLst/>
                            <a:ahLst/>
                            <a:cxnLst/>
                            <a:rect l="l" t="t" r="r" b="b"/>
                            <a:pathLst>
                              <a:path w="133704" h="77196">
                                <a:moveTo>
                                  <a:pt x="133704" y="77196"/>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37" name="Freeform: Shape 1337"/>
                        <wps:cNvSpPr/>
                        <wps:spPr>
                          <a:xfrm>
                            <a:off x="222164" y="1600365"/>
                            <a:ext cx="133705" cy="77197"/>
                          </a:xfrm>
                          <a:custGeom>
                            <a:avLst/>
                            <a:gdLst/>
                            <a:ahLst/>
                            <a:cxnLst/>
                            <a:rect l="l" t="t" r="r" b="b"/>
                            <a:pathLst>
                              <a:path w="133705" h="77197">
                                <a:moveTo>
                                  <a:pt x="0" y="77197"/>
                                </a:moveTo>
                                <a:lnTo>
                                  <a:pt x="133705"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38" name="Freeform: Shape 1338"/>
                        <wps:cNvSpPr/>
                        <wps:spPr>
                          <a:xfrm>
                            <a:off x="729389" y="147226"/>
                            <a:ext cx="0" cy="159189"/>
                          </a:xfrm>
                          <a:custGeom>
                            <a:avLst/>
                            <a:gdLst/>
                            <a:ahLst/>
                            <a:cxnLst/>
                            <a:rect l="l" t="t" r="r" b="b"/>
                            <a:pathLst>
                              <a:path h="159189">
                                <a:moveTo>
                                  <a:pt x="0" y="0"/>
                                </a:moveTo>
                                <a:lnTo>
                                  <a:pt x="0" y="159189"/>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39" name="Freeform: Shape 1339"/>
                        <wps:cNvSpPr/>
                        <wps:spPr>
                          <a:xfrm>
                            <a:off x="542629" y="1061220"/>
                            <a:ext cx="0" cy="215657"/>
                          </a:xfrm>
                          <a:custGeom>
                            <a:avLst/>
                            <a:gdLst/>
                            <a:ahLst/>
                            <a:cxnLst/>
                            <a:rect l="l" t="t" r="r" b="b"/>
                            <a:pathLst>
                              <a:path h="215657">
                                <a:moveTo>
                                  <a:pt x="0" y="215657"/>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40" name="Freeform: Shape 1340"/>
                        <wps:cNvSpPr/>
                        <wps:spPr>
                          <a:xfrm>
                            <a:off x="355869" y="1276877"/>
                            <a:ext cx="186759" cy="107829"/>
                          </a:xfrm>
                          <a:custGeom>
                            <a:avLst/>
                            <a:gdLst/>
                            <a:ahLst/>
                            <a:cxnLst/>
                            <a:rect l="l" t="t" r="r" b="b"/>
                            <a:pathLst>
                              <a:path w="186759" h="107829">
                                <a:moveTo>
                                  <a:pt x="186759" y="0"/>
                                </a:moveTo>
                                <a:lnTo>
                                  <a:pt x="0" y="107829"/>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41" name="Freeform: Shape 1341"/>
                        <wps:cNvSpPr/>
                        <wps:spPr>
                          <a:xfrm>
                            <a:off x="394686" y="1321701"/>
                            <a:ext cx="147942" cy="85417"/>
                          </a:xfrm>
                          <a:custGeom>
                            <a:avLst/>
                            <a:gdLst/>
                            <a:ahLst/>
                            <a:cxnLst/>
                            <a:rect l="l" t="t" r="r" b="b"/>
                            <a:pathLst>
                              <a:path w="147942" h="85417">
                                <a:moveTo>
                                  <a:pt x="147942" y="0"/>
                                </a:moveTo>
                                <a:lnTo>
                                  <a:pt x="0" y="85417"/>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42" name="Freeform: Shape 1342"/>
                        <wps:cNvSpPr/>
                        <wps:spPr>
                          <a:xfrm>
                            <a:off x="542629" y="1276877"/>
                            <a:ext cx="186759" cy="107829"/>
                          </a:xfrm>
                          <a:custGeom>
                            <a:avLst/>
                            <a:gdLst/>
                            <a:ahLst/>
                            <a:cxnLst/>
                            <a:rect l="l" t="t" r="r" b="b"/>
                            <a:pathLst>
                              <a:path w="186759" h="107829">
                                <a:moveTo>
                                  <a:pt x="0" y="0"/>
                                </a:moveTo>
                                <a:lnTo>
                                  <a:pt x="186759" y="107829"/>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43" name="Freeform: Shape 1343"/>
                        <wps:cNvSpPr/>
                        <wps:spPr>
                          <a:xfrm>
                            <a:off x="729389" y="737732"/>
                            <a:ext cx="0" cy="215657"/>
                          </a:xfrm>
                          <a:custGeom>
                            <a:avLst/>
                            <a:gdLst/>
                            <a:ahLst/>
                            <a:cxnLst/>
                            <a:rect l="l" t="t" r="r" b="b"/>
                            <a:pathLst>
                              <a:path h="215657">
                                <a:moveTo>
                                  <a:pt x="0" y="0"/>
                                </a:moveTo>
                                <a:lnTo>
                                  <a:pt x="0" y="215657"/>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44" name="Freeform: Shape 1344"/>
                        <wps:cNvSpPr/>
                        <wps:spPr>
                          <a:xfrm>
                            <a:off x="729389" y="629903"/>
                            <a:ext cx="186759" cy="107829"/>
                          </a:xfrm>
                          <a:custGeom>
                            <a:avLst/>
                            <a:gdLst/>
                            <a:ahLst/>
                            <a:cxnLst/>
                            <a:rect l="l" t="t" r="r" b="b"/>
                            <a:pathLst>
                              <a:path w="186759" h="107829">
                                <a:moveTo>
                                  <a:pt x="0" y="107829"/>
                                </a:moveTo>
                                <a:lnTo>
                                  <a:pt x="186759"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45" name="Freeform: Shape 1345"/>
                        <wps:cNvSpPr/>
                        <wps:spPr>
                          <a:xfrm>
                            <a:off x="729389" y="607491"/>
                            <a:ext cx="147942" cy="85417"/>
                          </a:xfrm>
                          <a:custGeom>
                            <a:avLst/>
                            <a:gdLst/>
                            <a:ahLst/>
                            <a:cxnLst/>
                            <a:rect l="l" t="t" r="r" b="b"/>
                            <a:pathLst>
                              <a:path w="147942" h="85417">
                                <a:moveTo>
                                  <a:pt x="0" y="85417"/>
                                </a:moveTo>
                                <a:lnTo>
                                  <a:pt x="147942"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46" name="Freeform: Shape 1346"/>
                        <wps:cNvSpPr/>
                        <wps:spPr>
                          <a:xfrm>
                            <a:off x="542629" y="629903"/>
                            <a:ext cx="186759" cy="107829"/>
                          </a:xfrm>
                          <a:custGeom>
                            <a:avLst/>
                            <a:gdLst/>
                            <a:ahLst/>
                            <a:cxnLst/>
                            <a:rect l="l" t="t" r="r" b="b"/>
                            <a:pathLst>
                              <a:path w="186759" h="107829">
                                <a:moveTo>
                                  <a:pt x="186759" y="107829"/>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47" name="Freeform: Shape 1347"/>
                        <wps:cNvSpPr/>
                        <wps:spPr>
                          <a:xfrm>
                            <a:off x="552334" y="970199"/>
                            <a:ext cx="186759" cy="107829"/>
                          </a:xfrm>
                          <a:custGeom>
                            <a:avLst/>
                            <a:gdLst/>
                            <a:ahLst/>
                            <a:cxnLst/>
                            <a:rect l="l" t="t" r="r" b="b"/>
                            <a:pathLst>
                              <a:path w="186759" h="107829">
                                <a:moveTo>
                                  <a:pt x="0" y="107829"/>
                                </a:moveTo>
                                <a:lnTo>
                                  <a:pt x="186759"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48" name="Freeform: Shape 1348"/>
                        <wps:cNvSpPr/>
                        <wps:spPr>
                          <a:xfrm>
                            <a:off x="532924" y="936582"/>
                            <a:ext cx="186759" cy="107829"/>
                          </a:xfrm>
                          <a:custGeom>
                            <a:avLst/>
                            <a:gdLst/>
                            <a:ahLst/>
                            <a:cxnLst/>
                            <a:rect l="l" t="t" r="r" b="b"/>
                            <a:pathLst>
                              <a:path w="186759" h="107829">
                                <a:moveTo>
                                  <a:pt x="0" y="107829"/>
                                </a:moveTo>
                                <a:lnTo>
                                  <a:pt x="186759"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49" name="Freeform: Shape 1349"/>
                        <wps:cNvSpPr/>
                        <wps:spPr>
                          <a:xfrm>
                            <a:off x="355869" y="1384707"/>
                            <a:ext cx="0" cy="215657"/>
                          </a:xfrm>
                          <a:custGeom>
                            <a:avLst/>
                            <a:gdLst/>
                            <a:ahLst/>
                            <a:cxnLst/>
                            <a:rect l="l" t="t" r="r" b="b"/>
                            <a:pathLst>
                              <a:path h="215657">
                                <a:moveTo>
                                  <a:pt x="0" y="0"/>
                                </a:moveTo>
                                <a:lnTo>
                                  <a:pt x="0" y="215657"/>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50" name="Freeform: Shape 1350"/>
                        <wps:cNvSpPr/>
                        <wps:spPr>
                          <a:xfrm>
                            <a:off x="729389" y="1384707"/>
                            <a:ext cx="0" cy="215657"/>
                          </a:xfrm>
                          <a:custGeom>
                            <a:avLst/>
                            <a:gdLst/>
                            <a:ahLst/>
                            <a:cxnLst/>
                            <a:rect l="l" t="t" r="r" b="b"/>
                            <a:pathLst>
                              <a:path h="215657">
                                <a:moveTo>
                                  <a:pt x="0" y="0"/>
                                </a:moveTo>
                                <a:lnTo>
                                  <a:pt x="0" y="215657"/>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51" name="Freeform: Shape 1351"/>
                        <wps:cNvSpPr/>
                        <wps:spPr>
                          <a:xfrm>
                            <a:off x="690571" y="1407119"/>
                            <a:ext cx="0" cy="170833"/>
                          </a:xfrm>
                          <a:custGeom>
                            <a:avLst/>
                            <a:gdLst/>
                            <a:ahLst/>
                            <a:cxnLst/>
                            <a:rect l="l" t="t" r="r" b="b"/>
                            <a:pathLst>
                              <a:path h="170833">
                                <a:moveTo>
                                  <a:pt x="0" y="0"/>
                                </a:moveTo>
                                <a:lnTo>
                                  <a:pt x="0" y="170833"/>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53" name="Freeform: Shape 1353"/>
                        <wps:cNvSpPr/>
                        <wps:spPr>
                          <a:xfrm>
                            <a:off x="542629" y="1600365"/>
                            <a:ext cx="186759" cy="107829"/>
                          </a:xfrm>
                          <a:custGeom>
                            <a:avLst/>
                            <a:gdLst/>
                            <a:ahLst/>
                            <a:cxnLst/>
                            <a:rect l="l" t="t" r="r" b="b"/>
                            <a:pathLst>
                              <a:path w="186759" h="107829">
                                <a:moveTo>
                                  <a:pt x="186759" y="0"/>
                                </a:moveTo>
                                <a:lnTo>
                                  <a:pt x="0" y="107829"/>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54" name="Freeform: Shape 1354"/>
                        <wps:cNvSpPr/>
                        <wps:spPr>
                          <a:xfrm>
                            <a:off x="355869" y="1600365"/>
                            <a:ext cx="186759" cy="107829"/>
                          </a:xfrm>
                          <a:custGeom>
                            <a:avLst/>
                            <a:gdLst/>
                            <a:ahLst/>
                            <a:cxnLst/>
                            <a:rect l="l" t="t" r="r" b="b"/>
                            <a:pathLst>
                              <a:path w="186759" h="107829">
                                <a:moveTo>
                                  <a:pt x="0" y="0"/>
                                </a:moveTo>
                                <a:lnTo>
                                  <a:pt x="186759" y="107829"/>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55" name="Freeform: Shape 1355"/>
                        <wps:cNvSpPr/>
                        <wps:spPr>
                          <a:xfrm>
                            <a:off x="394686" y="1577953"/>
                            <a:ext cx="147942" cy="85417"/>
                          </a:xfrm>
                          <a:custGeom>
                            <a:avLst/>
                            <a:gdLst/>
                            <a:ahLst/>
                            <a:cxnLst/>
                            <a:rect l="l" t="t" r="r" b="b"/>
                            <a:pathLst>
                              <a:path w="147942" h="85417">
                                <a:moveTo>
                                  <a:pt x="0" y="0"/>
                                </a:moveTo>
                                <a:lnTo>
                                  <a:pt x="147942" y="85417"/>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56" name="Freeform: Shape 1356"/>
                        <wps:cNvSpPr/>
                        <wps:spPr>
                          <a:xfrm>
                            <a:off x="916148" y="414245"/>
                            <a:ext cx="0" cy="215657"/>
                          </a:xfrm>
                          <a:custGeom>
                            <a:avLst/>
                            <a:gdLst/>
                            <a:ahLst/>
                            <a:cxnLst/>
                            <a:rect l="l" t="t" r="r" b="b"/>
                            <a:pathLst>
                              <a:path h="215657">
                                <a:moveTo>
                                  <a:pt x="0" y="215657"/>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57" name="Freeform: Shape 1357"/>
                        <wps:cNvSpPr/>
                        <wps:spPr>
                          <a:xfrm>
                            <a:off x="542629" y="414245"/>
                            <a:ext cx="0" cy="215657"/>
                          </a:xfrm>
                          <a:custGeom>
                            <a:avLst/>
                            <a:gdLst/>
                            <a:ahLst/>
                            <a:cxnLst/>
                            <a:rect l="l" t="t" r="r" b="b"/>
                            <a:pathLst>
                              <a:path h="215657">
                                <a:moveTo>
                                  <a:pt x="0" y="215657"/>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58" name="Freeform: Shape 1358"/>
                        <wps:cNvSpPr/>
                        <wps:spPr>
                          <a:xfrm>
                            <a:off x="581447" y="436657"/>
                            <a:ext cx="0" cy="170833"/>
                          </a:xfrm>
                          <a:custGeom>
                            <a:avLst/>
                            <a:gdLst/>
                            <a:ahLst/>
                            <a:cxnLst/>
                            <a:rect l="l" t="t" r="r" b="b"/>
                            <a:pathLst>
                              <a:path h="170833">
                                <a:moveTo>
                                  <a:pt x="0" y="170833"/>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59" name="Freeform: Shape 1359"/>
                        <wps:cNvSpPr/>
                        <wps:spPr>
                          <a:xfrm>
                            <a:off x="729389" y="306415"/>
                            <a:ext cx="186759" cy="107829"/>
                          </a:xfrm>
                          <a:custGeom>
                            <a:avLst/>
                            <a:gdLst/>
                            <a:ahLst/>
                            <a:cxnLst/>
                            <a:rect l="l" t="t" r="r" b="b"/>
                            <a:pathLst>
                              <a:path w="186759" h="107829">
                                <a:moveTo>
                                  <a:pt x="186759" y="107829"/>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60" name="Freeform: Shape 1360"/>
                        <wps:cNvSpPr/>
                        <wps:spPr>
                          <a:xfrm>
                            <a:off x="729389" y="351239"/>
                            <a:ext cx="147942" cy="85417"/>
                          </a:xfrm>
                          <a:custGeom>
                            <a:avLst/>
                            <a:gdLst/>
                            <a:ahLst/>
                            <a:cxnLst/>
                            <a:rect l="l" t="t" r="r" b="b"/>
                            <a:pathLst>
                              <a:path w="147942" h="85417">
                                <a:moveTo>
                                  <a:pt x="147942" y="85417"/>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61" name="Freeform: Shape 1361"/>
                        <wps:cNvSpPr/>
                        <wps:spPr>
                          <a:xfrm>
                            <a:off x="542629" y="306415"/>
                            <a:ext cx="186759" cy="107829"/>
                          </a:xfrm>
                          <a:custGeom>
                            <a:avLst/>
                            <a:gdLst/>
                            <a:ahLst/>
                            <a:cxnLst/>
                            <a:rect l="l" t="t" r="r" b="b"/>
                            <a:pathLst>
                              <a:path w="186759" h="107829">
                                <a:moveTo>
                                  <a:pt x="0" y="107829"/>
                                </a:moveTo>
                                <a:lnTo>
                                  <a:pt x="186759"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62" name="Freeform: Shape 1362"/>
                        <wps:cNvSpPr/>
                        <wps:spPr>
                          <a:xfrm>
                            <a:off x="874523" y="1663156"/>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363" name="Freeform: Shape 1363"/>
                        <wps:cNvSpPr/>
                        <wps:spPr>
                          <a:xfrm>
                            <a:off x="971253" y="1663156"/>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FF0D0D"/>
                          </a:solidFill>
                        </wps:spPr>
                        <wps:bodyPr>
                          <a:prstTxWarp prst="textNoShape">
                            <a:avLst/>
                          </a:prstTxWarp>
                        </wps:bodyPr>
                      </wps:wsp>
                      <wps:wsp>
                        <wps:cNvPr id="1364" name="Freeform: Shape 1364"/>
                        <wps:cNvSpPr/>
                        <wps:spPr>
                          <a:xfrm>
                            <a:off x="127483" y="1663156"/>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365" name="Freeform: Shape 1365"/>
                        <wps:cNvSpPr/>
                        <wps:spPr>
                          <a:xfrm>
                            <a:off x="45720" y="1663156"/>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FF0D0D"/>
                          </a:solidFill>
                        </wps:spPr>
                        <wps:bodyPr>
                          <a:prstTxWarp prst="textNoShape">
                            <a:avLst/>
                          </a:prstTxWarp>
                        </wps:bodyPr>
                      </wps:wsp>
                      <wps:wsp>
                        <wps:cNvPr id="1366" name="Freeform: Shape 1366"/>
                        <wps:cNvSpPr/>
                        <wps:spPr>
                          <a:xfrm>
                            <a:off x="687763" y="45720"/>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367" name="Freeform: Shape 1367"/>
                        <wps:cNvSpPr/>
                        <wps:spPr>
                          <a:xfrm>
                            <a:off x="784493" y="45720"/>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FF0D0D"/>
                          </a:solidFill>
                        </wps:spPr>
                        <wps:bodyPr>
                          <a:prstTxWarp prst="textNoShape">
                            <a:avLst/>
                          </a:prstTxWarp>
                        </wps:bodyPr>
                      </wps:wsp>
                    </wpg:wgp>
                  </a:graphicData>
                </a:graphic>
              </wp:inline>
            </w:drawing>
          </mc:Choice>
          <mc:Fallback xmlns:wpsCustomData="http://www.wps.cn/officeDocument/2013/wpsCustomData">
            <w:pict>
              <v:group id="1406" filled="f" stroked="f" style="margin-left:0.0pt;margin-top:0.0pt;width:85.45pt;height:141.65pt;mso-wrap-distance-left:0.0pt;mso-wrap-distance-right:0.0pt;visibility:visible;" coordsize="1085257,1798953">
                <v:shape id="1407" coordsize="133704,77196" path="m133704,77196l0,0e" filled="f" stroked="t" style="position:absolute;left:729389;top:1600365;width:133704;height:77196;z-index:2;mso-position-horizontal-relative:page;mso-position-vertical-relative:page;mso-width-relative:page;mso-height-relative:page;visibility:visible;">
                  <v:stroke endcap="round" weight="0.6pt"/>
                  <v:fill/>
                  <v:path textboxrect="0,0,133704,77196"/>
                </v:shape>
                <v:shape id="1408" coordsize="133705,77197" path="m0,77197l133705,0e" filled="f" stroked="t" style="position:absolute;left:222164;top:1600365;width:133705;height:77197;z-index:3;mso-position-horizontal-relative:page;mso-position-vertical-relative:page;mso-width-relative:page;mso-height-relative:page;visibility:visible;">
                  <v:stroke endcap="round" weight="0.6pt"/>
                  <v:fill/>
                  <v:path textboxrect="0,0,133705,77197"/>
                </v:shape>
                <v:shape id="1409" coordsize="0,159189" path="m0,0l0,159189e" filled="f" stroked="t" style="position:absolute;left:729389;top:147226;width:0;height:159189;z-index:4;mso-position-horizontal-relative:page;mso-position-vertical-relative:page;mso-width-relative:page;mso-height-relative:page;visibility:visible;">
                  <v:stroke endcap="round" weight="0.6pt"/>
                  <v:fill/>
                  <v:path textboxrect="0,0,0,159189"/>
                </v:shape>
                <v:shape id="1410" coordsize="0,215657" path="m0,215657l0,0e" filled="f" stroked="t" style="position:absolute;left:542629;top:1061220;width:0;height:215657;z-index:5;mso-position-horizontal-relative:page;mso-position-vertical-relative:page;mso-width-relative:page;mso-height-relative:page;visibility:visible;">
                  <v:stroke endcap="round" weight="0.6pt"/>
                  <v:fill/>
                  <v:path textboxrect="0,0,0,215657"/>
                </v:shape>
                <v:shape id="1411" coordsize="186759,107829" path="m186759,0l0,107829e" filled="f" stroked="t" style="position:absolute;left:355869;top:1276877;width:186759;height:107829;z-index:6;mso-position-horizontal-relative:page;mso-position-vertical-relative:page;mso-width-relative:page;mso-height-relative:page;visibility:visible;">
                  <v:stroke endcap="round" weight="0.6pt"/>
                  <v:fill/>
                  <v:path textboxrect="0,0,186759,107829"/>
                </v:shape>
                <v:shape id="1412" coordsize="147942,85417" path="m147942,0l0,85417e" filled="f" stroked="t" style="position:absolute;left:394686;top:1321701;width:147942;height:85417;z-index:7;mso-position-horizontal-relative:page;mso-position-vertical-relative:page;mso-width-relative:page;mso-height-relative:page;visibility:visible;">
                  <v:stroke endcap="round" weight="0.6pt"/>
                  <v:fill/>
                  <v:path textboxrect="0,0,147942,85417"/>
                </v:shape>
                <v:shape id="1413" coordsize="186759,107829" path="m0,0l186759,107829e" filled="f" stroked="t" style="position:absolute;left:542629;top:1276877;width:186759;height:107829;z-index:8;mso-position-horizontal-relative:page;mso-position-vertical-relative:page;mso-width-relative:page;mso-height-relative:page;visibility:visible;">
                  <v:stroke endcap="round" weight="0.6pt"/>
                  <v:fill/>
                  <v:path textboxrect="0,0,186759,107829"/>
                </v:shape>
                <v:shape id="1414" coordsize="0,215657" path="m0,0l0,215657e" filled="f" stroked="t" style="position:absolute;left:729389;top:737732;width:0;height:215657;z-index:9;mso-position-horizontal-relative:page;mso-position-vertical-relative:page;mso-width-relative:page;mso-height-relative:page;visibility:visible;">
                  <v:stroke endcap="round" weight="0.6pt"/>
                  <v:fill/>
                  <v:path textboxrect="0,0,0,215657"/>
                </v:shape>
                <v:shape id="1415" coordsize="186759,107829" path="m0,107829l186759,0e" filled="f" stroked="t" style="position:absolute;left:729389;top:629903;width:186759;height:107829;z-index:10;mso-position-horizontal-relative:page;mso-position-vertical-relative:page;mso-width-relative:page;mso-height-relative:page;visibility:visible;">
                  <v:stroke endcap="round" weight="0.6pt"/>
                  <v:fill/>
                  <v:path textboxrect="0,0,186759,107829"/>
                </v:shape>
                <v:shape id="1416" coordsize="147942,85417" path="m0,85417l147942,0e" filled="f" stroked="t" style="position:absolute;left:729389;top:607491;width:147942;height:85417;z-index:11;mso-position-horizontal-relative:page;mso-position-vertical-relative:page;mso-width-relative:page;mso-height-relative:page;visibility:visible;">
                  <v:stroke endcap="round" weight="0.6pt"/>
                  <v:fill/>
                  <v:path textboxrect="0,0,147942,85417"/>
                </v:shape>
                <v:shape id="1417" coordsize="186759,107829" path="m186759,107829l0,0e" filled="f" stroked="t" style="position:absolute;left:542629;top:629903;width:186759;height:107829;z-index:12;mso-position-horizontal-relative:page;mso-position-vertical-relative:page;mso-width-relative:page;mso-height-relative:page;visibility:visible;">
                  <v:stroke endcap="round" weight="0.6pt"/>
                  <v:fill/>
                  <v:path textboxrect="0,0,186759,107829"/>
                </v:shape>
                <v:shape id="1418" coordsize="186759,107829" path="m0,107829l186759,0e" filled="f" stroked="t" style="position:absolute;left:552334;top:970199;width:186759;height:107829;z-index:13;mso-position-horizontal-relative:page;mso-position-vertical-relative:page;mso-width-relative:page;mso-height-relative:page;visibility:visible;">
                  <v:stroke endcap="round" weight="0.6pt"/>
                  <v:fill/>
                  <v:path textboxrect="0,0,186759,107829"/>
                </v:shape>
                <v:shape id="1419" coordsize="186759,107829" path="m0,107829l186759,0e" filled="f" stroked="t" style="position:absolute;left:532924;top:936582;width:186759;height:107829;z-index:14;mso-position-horizontal-relative:page;mso-position-vertical-relative:page;mso-width-relative:page;mso-height-relative:page;visibility:visible;">
                  <v:stroke endcap="round" weight="0.6pt"/>
                  <v:fill/>
                  <v:path textboxrect="0,0,186759,107829"/>
                </v:shape>
                <v:shape id="1420" coordsize="0,215657" path="m0,0l0,215657e" filled="f" stroked="t" style="position:absolute;left:355869;top:1384707;width:0;height:215657;z-index:15;mso-position-horizontal-relative:page;mso-position-vertical-relative:page;mso-width-relative:page;mso-height-relative:page;visibility:visible;">
                  <v:stroke endcap="round" weight="0.6pt"/>
                  <v:fill/>
                  <v:path textboxrect="0,0,0,215657"/>
                </v:shape>
                <v:shape id="1421" coordsize="0,215657" path="m0,0l0,215657e" filled="f" stroked="t" style="position:absolute;left:729389;top:1384707;width:0;height:215657;z-index:16;mso-position-horizontal-relative:page;mso-position-vertical-relative:page;mso-width-relative:page;mso-height-relative:page;visibility:visible;">
                  <v:stroke endcap="round" weight="0.6pt"/>
                  <v:fill/>
                  <v:path textboxrect="0,0,0,215657"/>
                </v:shape>
                <v:shape id="1422" coordsize="0,170833" path="m0,0l0,170833e" filled="f" stroked="t" style="position:absolute;left:690571;top:1407119;width:0;height:170833;z-index:17;mso-position-horizontal-relative:page;mso-position-vertical-relative:page;mso-width-relative:page;mso-height-relative:page;visibility:visible;">
                  <v:stroke endcap="round" weight="0.6pt"/>
                  <v:fill/>
                  <v:path textboxrect="0,0,0,170833"/>
                </v:shape>
                <v:shape id="1423" coordsize="186759,107829" path="m186759,0l0,107829e" filled="f" stroked="t" style="position:absolute;left:542629;top:1600365;width:186759;height:107829;z-index:18;mso-position-horizontal-relative:page;mso-position-vertical-relative:page;mso-width-relative:page;mso-height-relative:page;visibility:visible;">
                  <v:stroke endcap="round" weight="0.6pt"/>
                  <v:fill/>
                  <v:path textboxrect="0,0,186759,107829"/>
                </v:shape>
                <v:shape id="1424" coordsize="186759,107829" path="m0,0l186759,107829e" filled="f" stroked="t" style="position:absolute;left:355869;top:1600365;width:186759;height:107829;z-index:19;mso-position-horizontal-relative:page;mso-position-vertical-relative:page;mso-width-relative:page;mso-height-relative:page;visibility:visible;">
                  <v:stroke endcap="round" weight="0.6pt"/>
                  <v:fill/>
                  <v:path textboxrect="0,0,186759,107829"/>
                </v:shape>
                <v:shape id="1425" coordsize="147942,85417" path="m0,0l147942,85417e" filled="f" stroked="t" style="position:absolute;left:394686;top:1577953;width:147942;height:85417;z-index:20;mso-position-horizontal-relative:page;mso-position-vertical-relative:page;mso-width-relative:page;mso-height-relative:page;visibility:visible;">
                  <v:stroke endcap="round" weight="0.6pt"/>
                  <v:fill/>
                  <v:path textboxrect="0,0,147942,85417"/>
                </v:shape>
                <v:shape id="1426" coordsize="0,215657" path="m0,215657l0,0e" filled="f" stroked="t" style="position:absolute;left:916148;top:414245;width:0;height:215657;z-index:21;mso-position-horizontal-relative:page;mso-position-vertical-relative:page;mso-width-relative:page;mso-height-relative:page;visibility:visible;">
                  <v:stroke endcap="round" weight="0.6pt"/>
                  <v:fill/>
                  <v:path textboxrect="0,0,0,215657"/>
                </v:shape>
                <v:shape id="1427" coordsize="0,215657" path="m0,215657l0,0e" filled="f" stroked="t" style="position:absolute;left:542629;top:414245;width:0;height:215657;z-index:22;mso-position-horizontal-relative:page;mso-position-vertical-relative:page;mso-width-relative:page;mso-height-relative:page;visibility:visible;">
                  <v:stroke endcap="round" weight="0.6pt"/>
                  <v:fill/>
                  <v:path textboxrect="0,0,0,215657"/>
                </v:shape>
                <v:shape id="1428" coordsize="0,170833" path="m0,170833l0,0e" filled="f" stroked="t" style="position:absolute;left:581447;top:436657;width:0;height:170833;z-index:23;mso-position-horizontal-relative:page;mso-position-vertical-relative:page;mso-width-relative:page;mso-height-relative:page;visibility:visible;">
                  <v:stroke endcap="round" weight="0.6pt"/>
                  <v:fill/>
                  <v:path textboxrect="0,0,0,170833"/>
                </v:shape>
                <v:shape id="1429" coordsize="186759,107829" path="m186759,107829l0,0e" filled="f" stroked="t" style="position:absolute;left:729389;top:306415;width:186759;height:107829;z-index:24;mso-position-horizontal-relative:page;mso-position-vertical-relative:page;mso-width-relative:page;mso-height-relative:page;visibility:visible;">
                  <v:stroke endcap="round" weight="0.6pt"/>
                  <v:fill/>
                  <v:path textboxrect="0,0,186759,107829"/>
                </v:shape>
                <v:shape id="1430" coordsize="147942,85417" path="m147942,85417l0,0e" filled="f" stroked="t" style="position:absolute;left:729389;top:351239;width:147942;height:85417;z-index:25;mso-position-horizontal-relative:page;mso-position-vertical-relative:page;mso-width-relative:page;mso-height-relative:page;visibility:visible;">
                  <v:stroke endcap="round" weight="0.6pt"/>
                  <v:fill/>
                  <v:path textboxrect="0,0,147942,85417"/>
                </v:shape>
                <v:shape id="1431" coordsize="186759,107829" path="m0,107829l186759,0e" filled="f" stroked="t" style="position:absolute;left:542629;top:306415;width:186759;height:107829;z-index:26;mso-position-horizontal-relative:page;mso-position-vertical-relative:page;mso-width-relative:page;mso-height-relative:page;visibility:visible;">
                  <v:stroke endcap="round" weight="0.6pt"/>
                  <v:fill/>
                  <v:path textboxrect="0,0,186759,107829"/>
                </v:shape>
                <v:shape id="1432"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874523;top:1663156;width:83251;height:90076;z-index:27;mso-position-horizontal-relative:page;mso-position-vertical-relative:page;mso-width-relative:page;mso-height-relative:page;visibility:visible;">
                  <v:fill/>
                  <v:path textboxrect="0,0,83251,90076"/>
                </v:shape>
                <v:shape id="1433" coordsize="68284,87043" path="m0,87043l0,0l11520,0l11520,35750l56764,35750l56764,0l68284,0l68284,87043l56764,87043l56764,46022l11520,46022l11520,87043xe" fillcolor="#ff0d0d" stroked="f" style="position:absolute;left:971253;top:1663156;width:68284;height:87043;z-index:28;mso-position-horizontal-relative:page;mso-position-vertical-relative:page;mso-width-relative:page;mso-height-relative:page;visibility:visible;">
                  <v:fill/>
                  <v:path textboxrect="0,0,68284,87043"/>
                </v:shape>
                <v:shape id="1434"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127483;top:1663156;width:83251;height:90076;z-index:29;mso-position-horizontal-relative:page;mso-position-vertical-relative:page;mso-width-relative:page;mso-height-relative:page;visibility:visible;">
                  <v:fill/>
                  <v:path textboxrect="0,0,83251,90076"/>
                </v:shape>
                <v:shape id="1435" coordsize="68284,87043" path="m0,87043l0,0l11520,0l11520,35750l56764,35750l56764,0l68284,0l68284,87043l56764,87043l56764,46022l11520,46022l11520,87043xe" fillcolor="#ff0d0d" stroked="f" style="position:absolute;left:45720;top:1663156;width:68284;height:87043;z-index:30;mso-position-horizontal-relative:page;mso-position-vertical-relative:page;mso-width-relative:page;mso-height-relative:page;visibility:visible;">
                  <v:fill/>
                  <v:path textboxrect="0,0,68284,87043"/>
                </v:shape>
                <v:shape id="1436"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687763;top:45720;width:83251;height:90076;z-index:31;mso-position-horizontal-relative:page;mso-position-vertical-relative:page;mso-width-relative:page;mso-height-relative:page;visibility:visible;">
                  <v:fill/>
                  <v:path textboxrect="0,0,83251,90076"/>
                </v:shape>
                <v:shape id="1437" coordsize="68284,87043" path="m0,87043l0,0l11520,0l11520,35750l56764,35750l56764,0l68284,0l68284,87043l56764,87043l56764,46022l11520,46022l11520,87043xe" fillcolor="#ff0d0d" stroked="f" style="position:absolute;left:784493;top:45720;width:68284;height:87043;z-index:32;mso-position-horizontal-relative:page;mso-position-vertical-relative:page;mso-width-relative:page;mso-height-relative:page;visibility:visible;">
                  <v:fill/>
                  <v:path textboxrect="0,0,68284,87043"/>
                </v:shape>
                <w10:anchorlock/>
                <v:fill rotate="true"/>
              </v:group>
            </w:pict>
          </mc:Fallback>
        </mc:AlternateContent>
      </w:r>
      <w:r>
        <w:rPr>
          <w:noProof/>
        </w:rPr>
        <mc:AlternateContent>
          <mc:Choice Requires="wpg">
            <w:drawing>
              <wp:inline distT="0" distB="0" distL="0" distR="0" wp14:anchorId="2217AE83" wp14:editId="018EA78B">
                <wp:extent cx="2150745" cy="1470025"/>
                <wp:effectExtent l="0" t="0" r="0" b="0"/>
                <wp:docPr id="1439" name="Group 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50745" cy="1470025"/>
                          <a:chOff x="0" y="0"/>
                          <a:chExt cx="2150706" cy="1470198"/>
                        </a:xfrm>
                      </wpg:grpSpPr>
                      <wps:wsp>
                        <wps:cNvPr id="1368" name="Freeform: Shape 1368"/>
                        <wps:cNvSpPr/>
                        <wps:spPr>
                          <a:xfrm>
                            <a:off x="1903107" y="1059142"/>
                            <a:ext cx="107197" cy="97135"/>
                          </a:xfrm>
                          <a:custGeom>
                            <a:avLst/>
                            <a:gdLst/>
                            <a:ahLst/>
                            <a:cxnLst/>
                            <a:rect l="l" t="t" r="r" b="b"/>
                            <a:pathLst>
                              <a:path w="107197" h="97135">
                                <a:moveTo>
                                  <a:pt x="107197" y="97135"/>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69" name="Freeform: Shape 1369"/>
                        <wps:cNvSpPr/>
                        <wps:spPr>
                          <a:xfrm>
                            <a:off x="1975190" y="1260821"/>
                            <a:ext cx="62980" cy="141183"/>
                          </a:xfrm>
                          <a:custGeom>
                            <a:avLst/>
                            <a:gdLst/>
                            <a:ahLst/>
                            <a:cxnLst/>
                            <a:rect l="l" t="t" r="r" b="b"/>
                            <a:pathLst>
                              <a:path w="62980" h="141183">
                                <a:moveTo>
                                  <a:pt x="62980" y="0"/>
                                </a:moveTo>
                                <a:lnTo>
                                  <a:pt x="0" y="141183"/>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70" name="Freeform: Shape 1370"/>
                        <wps:cNvSpPr/>
                        <wps:spPr>
                          <a:xfrm>
                            <a:off x="1714648" y="1167997"/>
                            <a:ext cx="33230" cy="154973"/>
                          </a:xfrm>
                          <a:custGeom>
                            <a:avLst/>
                            <a:gdLst/>
                            <a:ahLst/>
                            <a:cxnLst/>
                            <a:rect l="l" t="t" r="r" b="b"/>
                            <a:pathLst>
                              <a:path w="33230" h="154973">
                                <a:moveTo>
                                  <a:pt x="33230" y="154973"/>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71" name="Freeform: Shape 1371"/>
                        <wps:cNvSpPr/>
                        <wps:spPr>
                          <a:xfrm>
                            <a:off x="1813043" y="1385003"/>
                            <a:ext cx="162147" cy="17001"/>
                          </a:xfrm>
                          <a:custGeom>
                            <a:avLst/>
                            <a:gdLst/>
                            <a:ahLst/>
                            <a:cxnLst/>
                            <a:rect l="l" t="t" r="r" b="b"/>
                            <a:pathLst>
                              <a:path w="162147" h="17001">
                                <a:moveTo>
                                  <a:pt x="0" y="0"/>
                                </a:moveTo>
                                <a:lnTo>
                                  <a:pt x="162147" y="17001"/>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72" name="Freeform: Shape 1372"/>
                        <wps:cNvSpPr/>
                        <wps:spPr>
                          <a:xfrm>
                            <a:off x="778620" y="253754"/>
                            <a:ext cx="1829" cy="152466"/>
                          </a:xfrm>
                          <a:custGeom>
                            <a:avLst/>
                            <a:gdLst/>
                            <a:ahLst/>
                            <a:cxnLst/>
                            <a:rect l="l" t="t" r="r" b="b"/>
                            <a:pathLst>
                              <a:path w="1829" h="152466">
                                <a:moveTo>
                                  <a:pt x="1829" y="0"/>
                                </a:moveTo>
                                <a:lnTo>
                                  <a:pt x="0" y="15246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73" name="Freeform: Shape 1373"/>
                        <wps:cNvSpPr/>
                        <wps:spPr>
                          <a:xfrm>
                            <a:off x="651350" y="120325"/>
                            <a:ext cx="76721" cy="45497"/>
                          </a:xfrm>
                          <a:custGeom>
                            <a:avLst/>
                            <a:gdLst/>
                            <a:ahLst/>
                            <a:cxnLst/>
                            <a:rect l="l" t="t" r="r" b="b"/>
                            <a:pathLst>
                              <a:path w="76721" h="45497">
                                <a:moveTo>
                                  <a:pt x="76721" y="45497"/>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74" name="Freeform: Shape 1374"/>
                        <wps:cNvSpPr/>
                        <wps:spPr>
                          <a:xfrm>
                            <a:off x="454131" y="443795"/>
                            <a:ext cx="127463" cy="74206"/>
                          </a:xfrm>
                          <a:custGeom>
                            <a:avLst/>
                            <a:gdLst/>
                            <a:ahLst/>
                            <a:cxnLst/>
                            <a:rect l="l" t="t" r="r" b="b"/>
                            <a:pathLst>
                              <a:path w="127463" h="74206">
                                <a:moveTo>
                                  <a:pt x="0" y="0"/>
                                </a:moveTo>
                                <a:lnTo>
                                  <a:pt x="127463" y="7420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75" name="Freeform: Shape 1375"/>
                        <wps:cNvSpPr/>
                        <wps:spPr>
                          <a:xfrm>
                            <a:off x="269626" y="443285"/>
                            <a:ext cx="78393" cy="44886"/>
                          </a:xfrm>
                          <a:custGeom>
                            <a:avLst/>
                            <a:gdLst/>
                            <a:ahLst/>
                            <a:cxnLst/>
                            <a:rect l="l" t="t" r="r" b="b"/>
                            <a:pathLst>
                              <a:path w="78393" h="44886">
                                <a:moveTo>
                                  <a:pt x="78393" y="0"/>
                                </a:moveTo>
                                <a:lnTo>
                                  <a:pt x="0" y="4488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76" name="Freeform: Shape 1376"/>
                        <wps:cNvSpPr/>
                        <wps:spPr>
                          <a:xfrm>
                            <a:off x="1443135" y="422517"/>
                            <a:ext cx="87232" cy="50364"/>
                          </a:xfrm>
                          <a:custGeom>
                            <a:avLst/>
                            <a:gdLst/>
                            <a:ahLst/>
                            <a:cxnLst/>
                            <a:rect l="l" t="t" r="r" b="b"/>
                            <a:pathLst>
                              <a:path w="87232" h="50364">
                                <a:moveTo>
                                  <a:pt x="0" y="50364"/>
                                </a:moveTo>
                                <a:lnTo>
                                  <a:pt x="87232"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77" name="Freeform: Shape 1377"/>
                        <wps:cNvSpPr/>
                        <wps:spPr>
                          <a:xfrm>
                            <a:off x="1349430" y="581936"/>
                            <a:ext cx="0" cy="153983"/>
                          </a:xfrm>
                          <a:custGeom>
                            <a:avLst/>
                            <a:gdLst/>
                            <a:ahLst/>
                            <a:cxnLst/>
                            <a:rect l="l" t="t" r="r" b="b"/>
                            <a:pathLst>
                              <a:path h="153983">
                                <a:moveTo>
                                  <a:pt x="0" y="0"/>
                                </a:moveTo>
                                <a:lnTo>
                                  <a:pt x="0" y="153983"/>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78" name="Freeform: Shape 1378"/>
                        <wps:cNvSpPr/>
                        <wps:spPr>
                          <a:xfrm>
                            <a:off x="1310551" y="581936"/>
                            <a:ext cx="0" cy="132453"/>
                          </a:xfrm>
                          <a:custGeom>
                            <a:avLst/>
                            <a:gdLst/>
                            <a:ahLst/>
                            <a:cxnLst/>
                            <a:rect l="l" t="t" r="r" b="b"/>
                            <a:pathLst>
                              <a:path h="132453">
                                <a:moveTo>
                                  <a:pt x="0" y="0"/>
                                </a:moveTo>
                                <a:lnTo>
                                  <a:pt x="0" y="132453"/>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79" name="Freeform: Shape 1379"/>
                        <wps:cNvSpPr/>
                        <wps:spPr>
                          <a:xfrm>
                            <a:off x="1162642" y="415205"/>
                            <a:ext cx="141066" cy="84418"/>
                          </a:xfrm>
                          <a:custGeom>
                            <a:avLst/>
                            <a:gdLst/>
                            <a:ahLst/>
                            <a:cxnLst/>
                            <a:rect l="l" t="t" r="r" b="b"/>
                            <a:pathLst>
                              <a:path w="141066" h="84418">
                                <a:moveTo>
                                  <a:pt x="141066" y="84418"/>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80" name="Freeform: Shape 1380"/>
                        <wps:cNvSpPr/>
                        <wps:spPr>
                          <a:xfrm>
                            <a:off x="1530367" y="422517"/>
                            <a:ext cx="180937" cy="104467"/>
                          </a:xfrm>
                          <a:custGeom>
                            <a:avLst/>
                            <a:gdLst/>
                            <a:ahLst/>
                            <a:cxnLst/>
                            <a:rect l="l" t="t" r="r" b="b"/>
                            <a:pathLst>
                              <a:path w="180937" h="104467">
                                <a:moveTo>
                                  <a:pt x="0" y="0"/>
                                </a:moveTo>
                                <a:lnTo>
                                  <a:pt x="180937" y="104467"/>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81" name="Freeform: Shape 1381"/>
                        <wps:cNvSpPr/>
                        <wps:spPr>
                          <a:xfrm>
                            <a:off x="1711305" y="526985"/>
                            <a:ext cx="0" cy="208934"/>
                          </a:xfrm>
                          <a:custGeom>
                            <a:avLst/>
                            <a:gdLst/>
                            <a:ahLst/>
                            <a:cxnLst/>
                            <a:rect l="l" t="t" r="r" b="b"/>
                            <a:pathLst>
                              <a:path h="208934">
                                <a:moveTo>
                                  <a:pt x="0" y="0"/>
                                </a:moveTo>
                                <a:lnTo>
                                  <a:pt x="0" y="208934"/>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82" name="Freeform: Shape 1382"/>
                        <wps:cNvSpPr/>
                        <wps:spPr>
                          <a:xfrm>
                            <a:off x="1349430" y="735920"/>
                            <a:ext cx="180937" cy="104258"/>
                          </a:xfrm>
                          <a:custGeom>
                            <a:avLst/>
                            <a:gdLst/>
                            <a:ahLst/>
                            <a:cxnLst/>
                            <a:rect l="l" t="t" r="r" b="b"/>
                            <a:pathLst>
                              <a:path w="180937" h="104258">
                                <a:moveTo>
                                  <a:pt x="0" y="0"/>
                                </a:moveTo>
                                <a:lnTo>
                                  <a:pt x="180937" y="104258"/>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83" name="Freeform: Shape 1383"/>
                        <wps:cNvSpPr/>
                        <wps:spPr>
                          <a:xfrm>
                            <a:off x="1162642" y="735920"/>
                            <a:ext cx="186787" cy="111571"/>
                          </a:xfrm>
                          <a:custGeom>
                            <a:avLst/>
                            <a:gdLst/>
                            <a:ahLst/>
                            <a:cxnLst/>
                            <a:rect l="l" t="t" r="r" b="b"/>
                            <a:pathLst>
                              <a:path w="186787" h="111571">
                                <a:moveTo>
                                  <a:pt x="186787" y="0"/>
                                </a:moveTo>
                                <a:lnTo>
                                  <a:pt x="0" y="111571"/>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84" name="Freeform: Shape 1384"/>
                        <wps:cNvSpPr/>
                        <wps:spPr>
                          <a:xfrm>
                            <a:off x="1530367" y="735920"/>
                            <a:ext cx="180937" cy="104258"/>
                          </a:xfrm>
                          <a:custGeom>
                            <a:avLst/>
                            <a:gdLst/>
                            <a:ahLst/>
                            <a:cxnLst/>
                            <a:rect l="l" t="t" r="r" b="b"/>
                            <a:pathLst>
                              <a:path w="180937" h="104258">
                                <a:moveTo>
                                  <a:pt x="180937" y="0"/>
                                </a:moveTo>
                                <a:lnTo>
                                  <a:pt x="0" y="104258"/>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85" name="Freeform: Shape 1385"/>
                        <wps:cNvSpPr/>
                        <wps:spPr>
                          <a:xfrm>
                            <a:off x="1711305" y="735920"/>
                            <a:ext cx="190130" cy="105721"/>
                          </a:xfrm>
                          <a:custGeom>
                            <a:avLst/>
                            <a:gdLst/>
                            <a:ahLst/>
                            <a:cxnLst/>
                            <a:rect l="l" t="t" r="r" b="b"/>
                            <a:pathLst>
                              <a:path w="190130" h="105721">
                                <a:moveTo>
                                  <a:pt x="0" y="0"/>
                                </a:moveTo>
                                <a:lnTo>
                                  <a:pt x="190130" y="105721"/>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86" name="Freeform: Shape 1386"/>
                        <wps:cNvSpPr/>
                        <wps:spPr>
                          <a:xfrm>
                            <a:off x="1712119" y="780857"/>
                            <a:ext cx="150484" cy="83676"/>
                          </a:xfrm>
                          <a:custGeom>
                            <a:avLst/>
                            <a:gdLst/>
                            <a:ahLst/>
                            <a:cxnLst/>
                            <a:rect l="l" t="t" r="r" b="b"/>
                            <a:pathLst>
                              <a:path w="150484" h="83676">
                                <a:moveTo>
                                  <a:pt x="0" y="0"/>
                                </a:moveTo>
                                <a:lnTo>
                                  <a:pt x="150484" y="8367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87" name="Freeform: Shape 1387"/>
                        <wps:cNvSpPr/>
                        <wps:spPr>
                          <a:xfrm>
                            <a:off x="1527024" y="840179"/>
                            <a:ext cx="3343" cy="217501"/>
                          </a:xfrm>
                          <a:custGeom>
                            <a:avLst/>
                            <a:gdLst/>
                            <a:ahLst/>
                            <a:cxnLst/>
                            <a:rect l="l" t="t" r="r" b="b"/>
                            <a:pathLst>
                              <a:path w="3343" h="217501">
                                <a:moveTo>
                                  <a:pt x="3343" y="0"/>
                                </a:moveTo>
                                <a:lnTo>
                                  <a:pt x="0" y="217501"/>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88" name="Freeform: Shape 1388"/>
                        <wps:cNvSpPr/>
                        <wps:spPr>
                          <a:xfrm>
                            <a:off x="1566248" y="863366"/>
                            <a:ext cx="2646" cy="172166"/>
                          </a:xfrm>
                          <a:custGeom>
                            <a:avLst/>
                            <a:gdLst/>
                            <a:ahLst/>
                            <a:cxnLst/>
                            <a:rect l="l" t="t" r="r" b="b"/>
                            <a:pathLst>
                              <a:path w="2646" h="172166">
                                <a:moveTo>
                                  <a:pt x="2646" y="0"/>
                                </a:moveTo>
                                <a:lnTo>
                                  <a:pt x="0" y="17216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89" name="Freeform: Shape 1389"/>
                        <wps:cNvSpPr/>
                        <wps:spPr>
                          <a:xfrm>
                            <a:off x="973347" y="415205"/>
                            <a:ext cx="189295" cy="107392"/>
                          </a:xfrm>
                          <a:custGeom>
                            <a:avLst/>
                            <a:gdLst/>
                            <a:ahLst/>
                            <a:cxnLst/>
                            <a:rect l="l" t="t" r="r" b="b"/>
                            <a:pathLst>
                              <a:path w="189295" h="107392">
                                <a:moveTo>
                                  <a:pt x="189295" y="0"/>
                                </a:moveTo>
                                <a:lnTo>
                                  <a:pt x="0" y="107392"/>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90" name="Freeform: Shape 1390"/>
                        <wps:cNvSpPr/>
                        <wps:spPr>
                          <a:xfrm>
                            <a:off x="1012280" y="460136"/>
                            <a:ext cx="149953" cy="85072"/>
                          </a:xfrm>
                          <a:custGeom>
                            <a:avLst/>
                            <a:gdLst/>
                            <a:ahLst/>
                            <a:cxnLst/>
                            <a:rect l="l" t="t" r="r" b="b"/>
                            <a:pathLst>
                              <a:path w="149953" h="85072">
                                <a:moveTo>
                                  <a:pt x="149953" y="0"/>
                                </a:moveTo>
                                <a:lnTo>
                                  <a:pt x="0" y="85072"/>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91" name="Freeform: Shape 1391"/>
                        <wps:cNvSpPr/>
                        <wps:spPr>
                          <a:xfrm>
                            <a:off x="973347" y="740308"/>
                            <a:ext cx="189295" cy="107183"/>
                          </a:xfrm>
                          <a:custGeom>
                            <a:avLst/>
                            <a:gdLst/>
                            <a:ahLst/>
                            <a:cxnLst/>
                            <a:rect l="l" t="t" r="r" b="b"/>
                            <a:pathLst>
                              <a:path w="189295" h="107183">
                                <a:moveTo>
                                  <a:pt x="189295" y="107183"/>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92" name="Freeform: Shape 1392"/>
                        <wps:cNvSpPr/>
                        <wps:spPr>
                          <a:xfrm>
                            <a:off x="1012278" y="717673"/>
                            <a:ext cx="149955" cy="84908"/>
                          </a:xfrm>
                          <a:custGeom>
                            <a:avLst/>
                            <a:gdLst/>
                            <a:ahLst/>
                            <a:cxnLst/>
                            <a:rect l="l" t="t" r="r" b="b"/>
                            <a:pathLst>
                              <a:path w="149955" h="84908">
                                <a:moveTo>
                                  <a:pt x="149955" y="84908"/>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93" name="Freeform: Shape 1393"/>
                        <wps:cNvSpPr/>
                        <wps:spPr>
                          <a:xfrm>
                            <a:off x="973347" y="522597"/>
                            <a:ext cx="0" cy="217710"/>
                          </a:xfrm>
                          <a:custGeom>
                            <a:avLst/>
                            <a:gdLst/>
                            <a:ahLst/>
                            <a:cxnLst/>
                            <a:rect l="l" t="t" r="r" b="b"/>
                            <a:pathLst>
                              <a:path h="217710">
                                <a:moveTo>
                                  <a:pt x="0" y="0"/>
                                </a:moveTo>
                                <a:lnTo>
                                  <a:pt x="0" y="21771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94" name="Freeform: Shape 1394"/>
                        <wps:cNvSpPr/>
                        <wps:spPr>
                          <a:xfrm>
                            <a:off x="778620" y="406221"/>
                            <a:ext cx="194726" cy="116376"/>
                          </a:xfrm>
                          <a:custGeom>
                            <a:avLst/>
                            <a:gdLst/>
                            <a:ahLst/>
                            <a:cxnLst/>
                            <a:rect l="l" t="t" r="r" b="b"/>
                            <a:pathLst>
                              <a:path w="194726" h="116376">
                                <a:moveTo>
                                  <a:pt x="194726" y="116376"/>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95" name="Freeform: Shape 1395"/>
                        <wps:cNvSpPr/>
                        <wps:spPr>
                          <a:xfrm>
                            <a:off x="778620" y="740308"/>
                            <a:ext cx="194726" cy="116167"/>
                          </a:xfrm>
                          <a:custGeom>
                            <a:avLst/>
                            <a:gdLst/>
                            <a:ahLst/>
                            <a:cxnLst/>
                            <a:rect l="l" t="t" r="r" b="b"/>
                            <a:pathLst>
                              <a:path w="194726" h="116167">
                                <a:moveTo>
                                  <a:pt x="194726" y="0"/>
                                </a:moveTo>
                                <a:lnTo>
                                  <a:pt x="0" y="116167"/>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96" name="Freeform: Shape 1396"/>
                        <wps:cNvSpPr/>
                        <wps:spPr>
                          <a:xfrm>
                            <a:off x="1901435" y="841641"/>
                            <a:ext cx="1671" cy="217501"/>
                          </a:xfrm>
                          <a:custGeom>
                            <a:avLst/>
                            <a:gdLst/>
                            <a:ahLst/>
                            <a:cxnLst/>
                            <a:rect l="l" t="t" r="r" b="b"/>
                            <a:pathLst>
                              <a:path w="1671" h="217501">
                                <a:moveTo>
                                  <a:pt x="0" y="0"/>
                                </a:moveTo>
                                <a:lnTo>
                                  <a:pt x="1671" y="217501"/>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97" name="Freeform: Shape 1397"/>
                        <wps:cNvSpPr/>
                        <wps:spPr>
                          <a:xfrm>
                            <a:off x="1527024" y="1057680"/>
                            <a:ext cx="187623" cy="110317"/>
                          </a:xfrm>
                          <a:custGeom>
                            <a:avLst/>
                            <a:gdLst/>
                            <a:ahLst/>
                            <a:cxnLst/>
                            <a:rect l="l" t="t" r="r" b="b"/>
                            <a:pathLst>
                              <a:path w="187623" h="110317">
                                <a:moveTo>
                                  <a:pt x="0" y="0"/>
                                </a:moveTo>
                                <a:lnTo>
                                  <a:pt x="187623" y="110317"/>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98" name="Freeform: Shape 1398"/>
                        <wps:cNvSpPr/>
                        <wps:spPr>
                          <a:xfrm>
                            <a:off x="1714648" y="1059142"/>
                            <a:ext cx="188458" cy="108855"/>
                          </a:xfrm>
                          <a:custGeom>
                            <a:avLst/>
                            <a:gdLst/>
                            <a:ahLst/>
                            <a:cxnLst/>
                            <a:rect l="l" t="t" r="r" b="b"/>
                            <a:pathLst>
                              <a:path w="188458" h="108855">
                                <a:moveTo>
                                  <a:pt x="188458" y="0"/>
                                </a:moveTo>
                                <a:lnTo>
                                  <a:pt x="0" y="108855"/>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399" name="Freeform: Shape 1399"/>
                        <wps:cNvSpPr/>
                        <wps:spPr>
                          <a:xfrm>
                            <a:off x="1714764" y="1036777"/>
                            <a:ext cx="149330" cy="86255"/>
                          </a:xfrm>
                          <a:custGeom>
                            <a:avLst/>
                            <a:gdLst/>
                            <a:ahLst/>
                            <a:cxnLst/>
                            <a:rect l="l" t="t" r="r" b="b"/>
                            <a:pathLst>
                              <a:path w="149330" h="86255">
                                <a:moveTo>
                                  <a:pt x="149330" y="0"/>
                                </a:moveTo>
                                <a:lnTo>
                                  <a:pt x="0" y="86255"/>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00" name="Freeform: Shape 1400"/>
                        <wps:cNvSpPr/>
                        <wps:spPr>
                          <a:xfrm>
                            <a:off x="581594" y="406221"/>
                            <a:ext cx="197025" cy="111779"/>
                          </a:xfrm>
                          <a:custGeom>
                            <a:avLst/>
                            <a:gdLst/>
                            <a:ahLst/>
                            <a:cxnLst/>
                            <a:rect l="l" t="t" r="r" b="b"/>
                            <a:pathLst>
                              <a:path w="197025" h="111779">
                                <a:moveTo>
                                  <a:pt x="197025" y="0"/>
                                </a:moveTo>
                                <a:lnTo>
                                  <a:pt x="0" y="111779"/>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01" name="Freeform: Shape 1401"/>
                        <wps:cNvSpPr/>
                        <wps:spPr>
                          <a:xfrm>
                            <a:off x="620520" y="451135"/>
                            <a:ext cx="157722" cy="89481"/>
                          </a:xfrm>
                          <a:custGeom>
                            <a:avLst/>
                            <a:gdLst/>
                            <a:ahLst/>
                            <a:cxnLst/>
                            <a:rect l="l" t="t" r="r" b="b"/>
                            <a:pathLst>
                              <a:path w="157722" h="89481">
                                <a:moveTo>
                                  <a:pt x="157722" y="0"/>
                                </a:moveTo>
                                <a:lnTo>
                                  <a:pt x="0" y="89481"/>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02" name="Freeform: Shape 1402"/>
                        <wps:cNvSpPr/>
                        <wps:spPr>
                          <a:xfrm>
                            <a:off x="581594" y="744695"/>
                            <a:ext cx="197025" cy="111779"/>
                          </a:xfrm>
                          <a:custGeom>
                            <a:avLst/>
                            <a:gdLst/>
                            <a:ahLst/>
                            <a:cxnLst/>
                            <a:rect l="l" t="t" r="r" b="b"/>
                            <a:pathLst>
                              <a:path w="197025" h="111779">
                                <a:moveTo>
                                  <a:pt x="197025" y="111779"/>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03" name="Freeform: Shape 1403"/>
                        <wps:cNvSpPr/>
                        <wps:spPr>
                          <a:xfrm>
                            <a:off x="620528" y="722084"/>
                            <a:ext cx="157714" cy="89477"/>
                          </a:xfrm>
                          <a:custGeom>
                            <a:avLst/>
                            <a:gdLst/>
                            <a:ahLst/>
                            <a:cxnLst/>
                            <a:rect l="l" t="t" r="r" b="b"/>
                            <a:pathLst>
                              <a:path w="157714" h="89477">
                                <a:moveTo>
                                  <a:pt x="157714" y="89477"/>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04" name="Freeform: Shape 1404"/>
                        <wps:cNvSpPr/>
                        <wps:spPr>
                          <a:xfrm>
                            <a:off x="581594" y="518001"/>
                            <a:ext cx="0" cy="226694"/>
                          </a:xfrm>
                          <a:custGeom>
                            <a:avLst/>
                            <a:gdLst/>
                            <a:ahLst/>
                            <a:cxnLst/>
                            <a:rect l="l" t="t" r="r" b="b"/>
                            <a:pathLst>
                              <a:path h="226694">
                                <a:moveTo>
                                  <a:pt x="0" y="0"/>
                                </a:moveTo>
                                <a:lnTo>
                                  <a:pt x="0" y="226694"/>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05" name="Freeform: Shape 1405"/>
                        <wps:cNvSpPr/>
                        <wps:spPr>
                          <a:xfrm>
                            <a:off x="2021735" y="1159314"/>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407" name="Freeform: Shape 1407"/>
                        <wps:cNvSpPr/>
                        <wps:spPr>
                          <a:xfrm>
                            <a:off x="1718361" y="1334401"/>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408" name="Freeform: Shape 1408"/>
                        <wps:cNvSpPr/>
                        <wps:spPr>
                          <a:xfrm>
                            <a:off x="739502" y="152248"/>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409" name="Freeform: Shape 1409"/>
                        <wps:cNvSpPr/>
                        <wps:spPr>
                          <a:xfrm>
                            <a:off x="359450" y="367869"/>
                            <a:ext cx="83251" cy="90076"/>
                          </a:xfrm>
                          <a:custGeom>
                            <a:avLst/>
                            <a:gdLst/>
                            <a:ahLst/>
                            <a:cxnLst/>
                            <a:rect l="l" t="t" r="r" b="b"/>
                            <a:pathLst>
                              <a:path w="83251" h="90076">
                                <a:moveTo>
                                  <a:pt x="0" y="46195"/>
                                </a:moveTo>
                                <a:cubicBezTo>
                                  <a:pt x="0" y="31750"/>
                                  <a:pt x="3878" y="20441"/>
                                  <a:pt x="11635" y="12268"/>
                                </a:cubicBezTo>
                                <a:cubicBezTo>
                                  <a:pt x="19391" y="4089"/>
                                  <a:pt x="29407" y="0"/>
                                  <a:pt x="41683" y="0"/>
                                </a:cubicBezTo>
                                <a:cubicBezTo>
                                  <a:pt x="49715" y="0"/>
                                  <a:pt x="56956" y="1919"/>
                                  <a:pt x="63408" y="5760"/>
                                </a:cubicBezTo>
                                <a:cubicBezTo>
                                  <a:pt x="69865" y="9600"/>
                                  <a:pt x="74783" y="14956"/>
                                  <a:pt x="78163" y="21830"/>
                                </a:cubicBezTo>
                                <a:cubicBezTo>
                                  <a:pt x="81548" y="28697"/>
                                  <a:pt x="83241" y="36482"/>
                                  <a:pt x="83241" y="45187"/>
                                </a:cubicBezTo>
                                <a:cubicBezTo>
                                  <a:pt x="83241" y="54012"/>
                                  <a:pt x="81458" y="61910"/>
                                  <a:pt x="77894" y="68880"/>
                                </a:cubicBezTo>
                                <a:cubicBezTo>
                                  <a:pt x="74335" y="75849"/>
                                  <a:pt x="69288" y="81125"/>
                                  <a:pt x="62755" y="84710"/>
                                </a:cubicBezTo>
                                <a:cubicBezTo>
                                  <a:pt x="56227" y="88287"/>
                                  <a:pt x="49183" y="90076"/>
                                  <a:pt x="41625" y="90076"/>
                                </a:cubicBezTo>
                                <a:cubicBezTo>
                                  <a:pt x="33427" y="90076"/>
                                  <a:pt x="26102" y="88098"/>
                                  <a:pt x="19651" y="84144"/>
                                </a:cubicBezTo>
                                <a:cubicBezTo>
                                  <a:pt x="13199" y="80182"/>
                                  <a:pt x="8310" y="74777"/>
                                  <a:pt x="4982" y="67929"/>
                                </a:cubicBezTo>
                                <a:cubicBezTo>
                                  <a:pt x="1660" y="61081"/>
                                  <a:pt x="0" y="53836"/>
                                  <a:pt x="0" y="46195"/>
                                </a:cubicBezTo>
                                <a:close/>
                                <a:moveTo>
                                  <a:pt x="11875" y="46377"/>
                                </a:moveTo>
                                <a:cubicBezTo>
                                  <a:pt x="11875" y="56867"/>
                                  <a:pt x="14693" y="65129"/>
                                  <a:pt x="20332" y="71164"/>
                                </a:cubicBezTo>
                                <a:cubicBezTo>
                                  <a:pt x="25977" y="77199"/>
                                  <a:pt x="33052" y="80216"/>
                                  <a:pt x="41558" y="80217"/>
                                </a:cubicBezTo>
                                <a:cubicBezTo>
                                  <a:pt x="50230" y="80217"/>
                                  <a:pt x="57365" y="77170"/>
                                  <a:pt x="62966" y="71078"/>
                                </a:cubicBezTo>
                                <a:cubicBezTo>
                                  <a:pt x="68566" y="64978"/>
                                  <a:pt x="71365" y="56329"/>
                                  <a:pt x="71366" y="45129"/>
                                </a:cubicBezTo>
                                <a:cubicBezTo>
                                  <a:pt x="71366" y="38044"/>
                                  <a:pt x="70169" y="31858"/>
                                  <a:pt x="67776" y="26572"/>
                                </a:cubicBezTo>
                                <a:cubicBezTo>
                                  <a:pt x="65382" y="21286"/>
                                  <a:pt x="61877" y="17189"/>
                                  <a:pt x="57264" y="14284"/>
                                </a:cubicBezTo>
                                <a:cubicBezTo>
                                  <a:pt x="52655" y="11372"/>
                                  <a:pt x="47481" y="9915"/>
                                  <a:pt x="41740" y="9916"/>
                                </a:cubicBezTo>
                                <a:cubicBezTo>
                                  <a:pt x="33586" y="9916"/>
                                  <a:pt x="26569" y="12719"/>
                                  <a:pt x="20688" y="18326"/>
                                </a:cubicBezTo>
                                <a:cubicBezTo>
                                  <a:pt x="14812" y="23926"/>
                                  <a:pt x="11874" y="33276"/>
                                  <a:pt x="11875" y="46377"/>
                                </a:cubicBezTo>
                                <a:close/>
                              </a:path>
                            </a:pathLst>
                          </a:custGeom>
                          <a:solidFill>
                            <a:srgbClr val="FF0D0D"/>
                          </a:solidFill>
                        </wps:spPr>
                        <wps:bodyPr>
                          <a:prstTxWarp prst="textNoShape">
                            <a:avLst/>
                          </a:prstTxWarp>
                        </wps:bodyPr>
                      </wps:wsp>
                      <wps:wsp>
                        <wps:cNvPr id="1410" name="Freeform: Shape 1410"/>
                        <wps:cNvSpPr/>
                        <wps:spPr>
                          <a:xfrm>
                            <a:off x="1315138" y="483463"/>
                            <a:ext cx="68582" cy="87043"/>
                          </a:xfrm>
                          <a:custGeom>
                            <a:avLst/>
                            <a:gdLst/>
                            <a:ahLst/>
                            <a:cxnLst/>
                            <a:rect l="l" t="t" r="r" b="b"/>
                            <a:pathLst>
                              <a:path w="68582" h="87043">
                                <a:moveTo>
                                  <a:pt x="-9" y="87043"/>
                                </a:moveTo>
                                <a:lnTo>
                                  <a:pt x="-9" y="0"/>
                                </a:lnTo>
                                <a:lnTo>
                                  <a:pt x="11808" y="0"/>
                                </a:lnTo>
                                <a:lnTo>
                                  <a:pt x="57532" y="68342"/>
                                </a:lnTo>
                                <a:lnTo>
                                  <a:pt x="57532" y="0"/>
                                </a:lnTo>
                                <a:lnTo>
                                  <a:pt x="68572" y="0"/>
                                </a:lnTo>
                                <a:lnTo>
                                  <a:pt x="68572" y="87043"/>
                                </a:lnTo>
                                <a:lnTo>
                                  <a:pt x="56755" y="87043"/>
                                </a:lnTo>
                                <a:lnTo>
                                  <a:pt x="11040" y="18643"/>
                                </a:lnTo>
                                <a:lnTo>
                                  <a:pt x="11040" y="87043"/>
                                </a:lnTo>
                                <a:close/>
                              </a:path>
                            </a:pathLst>
                          </a:custGeom>
                          <a:solidFill>
                            <a:srgbClr val="3050F8"/>
                          </a:solidFill>
                        </wps:spPr>
                        <wps:bodyPr>
                          <a:prstTxWarp prst="textNoShape">
                            <a:avLst/>
                          </a:prstTxWarp>
                        </wps:bodyPr>
                      </wps:wsp>
                      <wps:wsp>
                        <wps:cNvPr id="1411" name="Freeform: Shape 1411"/>
                        <wps:cNvSpPr/>
                        <wps:spPr>
                          <a:xfrm>
                            <a:off x="1397220" y="466203"/>
                            <a:ext cx="34485" cy="34519"/>
                          </a:xfrm>
                          <a:custGeom>
                            <a:avLst/>
                            <a:gdLst/>
                            <a:ahLst/>
                            <a:cxnLst/>
                            <a:rect l="l" t="t" r="r" b="b"/>
                            <a:pathLst>
                              <a:path w="34485" h="34519">
                                <a:moveTo>
                                  <a:pt x="14209" y="34525"/>
                                </a:moveTo>
                                <a:lnTo>
                                  <a:pt x="14209" y="20200"/>
                                </a:lnTo>
                                <a:lnTo>
                                  <a:pt x="0" y="20200"/>
                                </a:lnTo>
                                <a:lnTo>
                                  <a:pt x="0" y="14215"/>
                                </a:lnTo>
                                <a:lnTo>
                                  <a:pt x="14209" y="14215"/>
                                </a:lnTo>
                                <a:lnTo>
                                  <a:pt x="14209" y="0"/>
                                </a:lnTo>
                                <a:lnTo>
                                  <a:pt x="20269" y="0"/>
                                </a:lnTo>
                                <a:lnTo>
                                  <a:pt x="20269" y="14215"/>
                                </a:lnTo>
                                <a:lnTo>
                                  <a:pt x="34485" y="14215"/>
                                </a:lnTo>
                                <a:lnTo>
                                  <a:pt x="34485" y="20200"/>
                                </a:lnTo>
                                <a:lnTo>
                                  <a:pt x="20269" y="20200"/>
                                </a:lnTo>
                                <a:lnTo>
                                  <a:pt x="20269" y="34525"/>
                                </a:lnTo>
                                <a:close/>
                              </a:path>
                            </a:pathLst>
                          </a:custGeom>
                          <a:solidFill>
                            <a:srgbClr val="3050F8"/>
                          </a:solidFill>
                        </wps:spPr>
                        <wps:bodyPr>
                          <a:prstTxWarp prst="textNoShape">
                            <a:avLst/>
                          </a:prstTxWarp>
                        </wps:bodyPr>
                      </wps:wsp>
                      <wps:wsp>
                        <wps:cNvPr id="1412" name="Freeform: Shape 1412"/>
                        <wps:cNvSpPr/>
                        <wps:spPr>
                          <a:xfrm>
                            <a:off x="562966" y="45720"/>
                            <a:ext cx="76953" cy="90019"/>
                          </a:xfrm>
                          <a:custGeom>
                            <a:avLst/>
                            <a:gdLst/>
                            <a:ahLst/>
                            <a:cxnLst/>
                            <a:rect l="l" t="t" r="r" b="b"/>
                            <a:pathLst>
                              <a:path w="76953" h="90019">
                                <a:moveTo>
                                  <a:pt x="65424" y="58012"/>
                                </a:moveTo>
                                <a:lnTo>
                                  <a:pt x="76944" y="60921"/>
                                </a:lnTo>
                                <a:cubicBezTo>
                                  <a:pt x="74530" y="70387"/>
                                  <a:pt x="70184" y="77603"/>
                                  <a:pt x="63907" y="82569"/>
                                </a:cubicBezTo>
                                <a:cubicBezTo>
                                  <a:pt x="57635" y="87535"/>
                                  <a:pt x="49967" y="90019"/>
                                  <a:pt x="40905" y="90019"/>
                                </a:cubicBezTo>
                                <a:cubicBezTo>
                                  <a:pt x="31523" y="90018"/>
                                  <a:pt x="23890" y="88108"/>
                                  <a:pt x="18009" y="84288"/>
                                </a:cubicBezTo>
                                <a:cubicBezTo>
                                  <a:pt x="12133" y="80466"/>
                                  <a:pt x="7660" y="74936"/>
                                  <a:pt x="4588" y="67699"/>
                                </a:cubicBezTo>
                                <a:cubicBezTo>
                                  <a:pt x="1523" y="60454"/>
                                  <a:pt x="-9" y="52675"/>
                                  <a:pt x="-9" y="44361"/>
                                </a:cubicBezTo>
                                <a:cubicBezTo>
                                  <a:pt x="-9" y="35292"/>
                                  <a:pt x="1722" y="27385"/>
                                  <a:pt x="5184" y="20640"/>
                                </a:cubicBezTo>
                                <a:cubicBezTo>
                                  <a:pt x="8652" y="13888"/>
                                  <a:pt x="13583" y="8761"/>
                                  <a:pt x="19977" y="5260"/>
                                </a:cubicBezTo>
                                <a:cubicBezTo>
                                  <a:pt x="26371" y="1759"/>
                                  <a:pt x="33404" y="8"/>
                                  <a:pt x="41078" y="9"/>
                                </a:cubicBezTo>
                                <a:cubicBezTo>
                                  <a:pt x="49788" y="9"/>
                                  <a:pt x="57113" y="2226"/>
                                  <a:pt x="63052" y="6662"/>
                                </a:cubicBezTo>
                                <a:cubicBezTo>
                                  <a:pt x="68991" y="11090"/>
                                  <a:pt x="73128" y="17324"/>
                                  <a:pt x="75465" y="25363"/>
                                </a:cubicBezTo>
                                <a:lnTo>
                                  <a:pt x="64118" y="28032"/>
                                </a:lnTo>
                                <a:cubicBezTo>
                                  <a:pt x="62102" y="21696"/>
                                  <a:pt x="59174" y="17084"/>
                                  <a:pt x="55334" y="14198"/>
                                </a:cubicBezTo>
                                <a:cubicBezTo>
                                  <a:pt x="51494" y="11305"/>
                                  <a:pt x="46665" y="9859"/>
                                  <a:pt x="40848" y="9859"/>
                                </a:cubicBezTo>
                                <a:cubicBezTo>
                                  <a:pt x="34153" y="9859"/>
                                  <a:pt x="28559" y="11462"/>
                                  <a:pt x="24067" y="14668"/>
                                </a:cubicBezTo>
                                <a:cubicBezTo>
                                  <a:pt x="19574" y="17874"/>
                                  <a:pt x="16415" y="22181"/>
                                  <a:pt x="14592" y="27590"/>
                                </a:cubicBezTo>
                                <a:cubicBezTo>
                                  <a:pt x="12774" y="32991"/>
                                  <a:pt x="11864" y="38562"/>
                                  <a:pt x="11865" y="44304"/>
                                </a:cubicBezTo>
                                <a:cubicBezTo>
                                  <a:pt x="11865" y="51702"/>
                                  <a:pt x="12943" y="58162"/>
                                  <a:pt x="15100" y="63686"/>
                                </a:cubicBezTo>
                                <a:cubicBezTo>
                                  <a:pt x="17263" y="69209"/>
                                  <a:pt x="20620" y="73337"/>
                                  <a:pt x="25171" y="76070"/>
                                </a:cubicBezTo>
                                <a:cubicBezTo>
                                  <a:pt x="29721" y="78796"/>
                                  <a:pt x="34649" y="80159"/>
                                  <a:pt x="39955" y="80160"/>
                                </a:cubicBezTo>
                                <a:cubicBezTo>
                                  <a:pt x="46406" y="80160"/>
                                  <a:pt x="51868" y="78300"/>
                                  <a:pt x="56342" y="74582"/>
                                </a:cubicBezTo>
                                <a:cubicBezTo>
                                  <a:pt x="60815" y="70863"/>
                                  <a:pt x="63842" y="65339"/>
                                  <a:pt x="65424" y="58012"/>
                                </a:cubicBezTo>
                                <a:close/>
                              </a:path>
                            </a:pathLst>
                          </a:custGeom>
                          <a:solidFill>
                            <a:srgbClr val="000000"/>
                          </a:solidFill>
                        </wps:spPr>
                        <wps:bodyPr>
                          <a:prstTxWarp prst="textNoShape">
                            <a:avLst/>
                          </a:prstTxWarp>
                        </wps:bodyPr>
                      </wps:wsp>
                      <wps:wsp>
                        <wps:cNvPr id="1413" name="Freeform: Shape 1413"/>
                        <wps:cNvSpPr/>
                        <wps:spPr>
                          <a:xfrm>
                            <a:off x="427443" y="45720"/>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bodyPr>
                          <a:prstTxWarp prst="textNoShape">
                            <a:avLst/>
                          </a:prstTxWarp>
                        </wps:bodyPr>
                      </wps:wsp>
                      <wps:wsp>
                        <wps:cNvPr id="1414" name="Freeform: Shape 1414"/>
                        <wps:cNvSpPr/>
                        <wps:spPr>
                          <a:xfrm>
                            <a:off x="515264" y="110647"/>
                            <a:ext cx="34202" cy="53366"/>
                          </a:xfrm>
                          <a:custGeom>
                            <a:avLst/>
                            <a:gdLst/>
                            <a:ahLst/>
                            <a:cxnLst/>
                            <a:rect l="l" t="t" r="r" b="b"/>
                            <a:pathLst>
                              <a:path w="34202" h="53366">
                                <a:moveTo>
                                  <a:pt x="-5" y="38655"/>
                                </a:moveTo>
                                <a:lnTo>
                                  <a:pt x="6410" y="37797"/>
                                </a:lnTo>
                                <a:cubicBezTo>
                                  <a:pt x="7144" y="41433"/>
                                  <a:pt x="8396" y="44053"/>
                                  <a:pt x="10166" y="45659"/>
                                </a:cubicBezTo>
                                <a:cubicBezTo>
                                  <a:pt x="11936" y="47260"/>
                                  <a:pt x="14091" y="48060"/>
                                  <a:pt x="16634" y="48061"/>
                                </a:cubicBezTo>
                                <a:cubicBezTo>
                                  <a:pt x="19648" y="48061"/>
                                  <a:pt x="22194" y="47016"/>
                                  <a:pt x="24272" y="44928"/>
                                </a:cubicBezTo>
                                <a:cubicBezTo>
                                  <a:pt x="26353" y="42834"/>
                                  <a:pt x="27394" y="40244"/>
                                  <a:pt x="27394" y="37157"/>
                                </a:cubicBezTo>
                                <a:cubicBezTo>
                                  <a:pt x="27394" y="34211"/>
                                  <a:pt x="26431" y="31783"/>
                                  <a:pt x="24508" y="29871"/>
                                </a:cubicBezTo>
                                <a:cubicBezTo>
                                  <a:pt x="22584" y="27958"/>
                                  <a:pt x="20138" y="27001"/>
                                  <a:pt x="17170" y="27002"/>
                                </a:cubicBezTo>
                                <a:cubicBezTo>
                                  <a:pt x="15956" y="27002"/>
                                  <a:pt x="14447" y="27240"/>
                                  <a:pt x="12643" y="27717"/>
                                </a:cubicBezTo>
                                <a:lnTo>
                                  <a:pt x="13357" y="22089"/>
                                </a:lnTo>
                                <a:cubicBezTo>
                                  <a:pt x="13783" y="22135"/>
                                  <a:pt x="14126" y="22157"/>
                                  <a:pt x="14388" y="22158"/>
                                </a:cubicBezTo>
                                <a:cubicBezTo>
                                  <a:pt x="17118" y="22158"/>
                                  <a:pt x="19575" y="21445"/>
                                  <a:pt x="21761" y="20021"/>
                                </a:cubicBezTo>
                                <a:cubicBezTo>
                                  <a:pt x="23949" y="18596"/>
                                  <a:pt x="25043" y="16399"/>
                                  <a:pt x="25044" y="13432"/>
                                </a:cubicBezTo>
                                <a:cubicBezTo>
                                  <a:pt x="25044" y="11082"/>
                                  <a:pt x="24247" y="9134"/>
                                  <a:pt x="22654" y="7591"/>
                                </a:cubicBezTo>
                                <a:cubicBezTo>
                                  <a:pt x="21064" y="6043"/>
                                  <a:pt x="19009" y="5269"/>
                                  <a:pt x="16490" y="5270"/>
                                </a:cubicBezTo>
                                <a:cubicBezTo>
                                  <a:pt x="13998" y="5270"/>
                                  <a:pt x="11920" y="6055"/>
                                  <a:pt x="10258" y="7626"/>
                                </a:cubicBezTo>
                                <a:cubicBezTo>
                                  <a:pt x="8595" y="9192"/>
                                  <a:pt x="7525" y="11542"/>
                                  <a:pt x="7050" y="14676"/>
                                </a:cubicBezTo>
                                <a:lnTo>
                                  <a:pt x="639" y="13536"/>
                                </a:lnTo>
                                <a:cubicBezTo>
                                  <a:pt x="1422" y="9238"/>
                                  <a:pt x="3202" y="5909"/>
                                  <a:pt x="5978" y="3548"/>
                                </a:cubicBezTo>
                                <a:cubicBezTo>
                                  <a:pt x="8758" y="1182"/>
                                  <a:pt x="12214" y="0"/>
                                  <a:pt x="16346" y="0"/>
                                </a:cubicBezTo>
                                <a:cubicBezTo>
                                  <a:pt x="19199" y="0"/>
                                  <a:pt x="21823" y="612"/>
                                  <a:pt x="24220" y="1837"/>
                                </a:cubicBezTo>
                                <a:cubicBezTo>
                                  <a:pt x="26620" y="3058"/>
                                  <a:pt x="28455" y="4726"/>
                                  <a:pt x="29727" y="6842"/>
                                </a:cubicBezTo>
                                <a:cubicBezTo>
                                  <a:pt x="30997" y="8954"/>
                                  <a:pt x="31632" y="11198"/>
                                  <a:pt x="31633" y="13576"/>
                                </a:cubicBezTo>
                                <a:cubicBezTo>
                                  <a:pt x="31633" y="15830"/>
                                  <a:pt x="31026" y="17884"/>
                                  <a:pt x="29813" y="19739"/>
                                </a:cubicBezTo>
                                <a:cubicBezTo>
                                  <a:pt x="28603" y="21589"/>
                                  <a:pt x="26810" y="23062"/>
                                  <a:pt x="24433" y="24157"/>
                                </a:cubicBezTo>
                                <a:cubicBezTo>
                                  <a:pt x="27520" y="24867"/>
                                  <a:pt x="29918" y="26345"/>
                                  <a:pt x="31628" y="28592"/>
                                </a:cubicBezTo>
                                <a:cubicBezTo>
                                  <a:pt x="33340" y="30834"/>
                                  <a:pt x="34197" y="33641"/>
                                  <a:pt x="34197" y="37013"/>
                                </a:cubicBezTo>
                                <a:cubicBezTo>
                                  <a:pt x="34197" y="41574"/>
                                  <a:pt x="32533" y="45442"/>
                                  <a:pt x="29208" y="48614"/>
                                </a:cubicBezTo>
                                <a:cubicBezTo>
                                  <a:pt x="25882" y="51781"/>
                                  <a:pt x="21679" y="53366"/>
                                  <a:pt x="16600" y="53366"/>
                                </a:cubicBezTo>
                                <a:cubicBezTo>
                                  <a:pt x="12014" y="53365"/>
                                  <a:pt x="8207" y="52001"/>
                                  <a:pt x="5178" y="49271"/>
                                </a:cubicBezTo>
                                <a:cubicBezTo>
                                  <a:pt x="2151" y="46540"/>
                                  <a:pt x="424" y="43001"/>
                                  <a:pt x="-5" y="38655"/>
                                </a:cubicBezTo>
                                <a:close/>
                              </a:path>
                            </a:pathLst>
                          </a:custGeom>
                          <a:solidFill>
                            <a:srgbClr val="000000"/>
                          </a:solidFill>
                        </wps:spPr>
                        <wps:bodyPr>
                          <a:prstTxWarp prst="textNoShape">
                            <a:avLst/>
                          </a:prstTxWarp>
                        </wps:bodyPr>
                      </wps:wsp>
                      <wps:wsp>
                        <wps:cNvPr id="1415" name="Freeform: Shape 1415"/>
                        <wps:cNvSpPr/>
                        <wps:spPr>
                          <a:xfrm>
                            <a:off x="181243" y="471738"/>
                            <a:ext cx="76953" cy="90019"/>
                          </a:xfrm>
                          <a:custGeom>
                            <a:avLst/>
                            <a:gdLst/>
                            <a:ahLst/>
                            <a:cxnLst/>
                            <a:rect l="l" t="t" r="r" b="b"/>
                            <a:pathLst>
                              <a:path w="76953" h="90019">
                                <a:moveTo>
                                  <a:pt x="65424" y="58012"/>
                                </a:moveTo>
                                <a:lnTo>
                                  <a:pt x="76944" y="60921"/>
                                </a:lnTo>
                                <a:cubicBezTo>
                                  <a:pt x="74530" y="70387"/>
                                  <a:pt x="70184" y="77603"/>
                                  <a:pt x="63907" y="82569"/>
                                </a:cubicBezTo>
                                <a:cubicBezTo>
                                  <a:pt x="57635" y="87535"/>
                                  <a:pt x="49967" y="90019"/>
                                  <a:pt x="40905" y="90019"/>
                                </a:cubicBezTo>
                                <a:cubicBezTo>
                                  <a:pt x="31523" y="90018"/>
                                  <a:pt x="23890" y="88108"/>
                                  <a:pt x="18009" y="84288"/>
                                </a:cubicBezTo>
                                <a:cubicBezTo>
                                  <a:pt x="12133" y="80466"/>
                                  <a:pt x="7660" y="74936"/>
                                  <a:pt x="4588" y="67699"/>
                                </a:cubicBezTo>
                                <a:cubicBezTo>
                                  <a:pt x="1523" y="60454"/>
                                  <a:pt x="-9" y="52675"/>
                                  <a:pt x="-9" y="44361"/>
                                </a:cubicBezTo>
                                <a:cubicBezTo>
                                  <a:pt x="-9" y="35292"/>
                                  <a:pt x="1722" y="27385"/>
                                  <a:pt x="5184" y="20640"/>
                                </a:cubicBezTo>
                                <a:cubicBezTo>
                                  <a:pt x="8652" y="13888"/>
                                  <a:pt x="13583" y="8761"/>
                                  <a:pt x="19977" y="5260"/>
                                </a:cubicBezTo>
                                <a:cubicBezTo>
                                  <a:pt x="26371" y="1759"/>
                                  <a:pt x="33404" y="8"/>
                                  <a:pt x="41078" y="9"/>
                                </a:cubicBezTo>
                                <a:cubicBezTo>
                                  <a:pt x="49788" y="9"/>
                                  <a:pt x="57113" y="2226"/>
                                  <a:pt x="63052" y="6662"/>
                                </a:cubicBezTo>
                                <a:cubicBezTo>
                                  <a:pt x="68991" y="11090"/>
                                  <a:pt x="73128" y="17324"/>
                                  <a:pt x="75465" y="25363"/>
                                </a:cubicBezTo>
                                <a:lnTo>
                                  <a:pt x="64118" y="28032"/>
                                </a:lnTo>
                                <a:cubicBezTo>
                                  <a:pt x="62102" y="21696"/>
                                  <a:pt x="59174" y="17084"/>
                                  <a:pt x="55334" y="14198"/>
                                </a:cubicBezTo>
                                <a:cubicBezTo>
                                  <a:pt x="51494" y="11305"/>
                                  <a:pt x="46665" y="9859"/>
                                  <a:pt x="40848" y="9859"/>
                                </a:cubicBezTo>
                                <a:cubicBezTo>
                                  <a:pt x="34153" y="9859"/>
                                  <a:pt x="28559" y="11462"/>
                                  <a:pt x="24067" y="14668"/>
                                </a:cubicBezTo>
                                <a:cubicBezTo>
                                  <a:pt x="19574" y="17874"/>
                                  <a:pt x="16415" y="22181"/>
                                  <a:pt x="14592" y="27590"/>
                                </a:cubicBezTo>
                                <a:cubicBezTo>
                                  <a:pt x="12774" y="32991"/>
                                  <a:pt x="11864" y="38562"/>
                                  <a:pt x="11865" y="44304"/>
                                </a:cubicBezTo>
                                <a:cubicBezTo>
                                  <a:pt x="11865" y="51702"/>
                                  <a:pt x="12943" y="58162"/>
                                  <a:pt x="15100" y="63686"/>
                                </a:cubicBezTo>
                                <a:cubicBezTo>
                                  <a:pt x="17263" y="69209"/>
                                  <a:pt x="20620" y="73337"/>
                                  <a:pt x="25171" y="76070"/>
                                </a:cubicBezTo>
                                <a:cubicBezTo>
                                  <a:pt x="29721" y="78796"/>
                                  <a:pt x="34649" y="80159"/>
                                  <a:pt x="39955" y="80160"/>
                                </a:cubicBezTo>
                                <a:cubicBezTo>
                                  <a:pt x="46406" y="80160"/>
                                  <a:pt x="51868" y="78300"/>
                                  <a:pt x="56342" y="74582"/>
                                </a:cubicBezTo>
                                <a:cubicBezTo>
                                  <a:pt x="60815" y="70863"/>
                                  <a:pt x="63842" y="65339"/>
                                  <a:pt x="65424" y="58012"/>
                                </a:cubicBezTo>
                                <a:close/>
                              </a:path>
                            </a:pathLst>
                          </a:custGeom>
                          <a:solidFill>
                            <a:srgbClr val="000000"/>
                          </a:solidFill>
                        </wps:spPr>
                        <wps:bodyPr>
                          <a:prstTxWarp prst="textNoShape">
                            <a:avLst/>
                          </a:prstTxWarp>
                        </wps:bodyPr>
                      </wps:wsp>
                      <wps:wsp>
                        <wps:cNvPr id="1416" name="Freeform: Shape 1416"/>
                        <wps:cNvSpPr/>
                        <wps:spPr>
                          <a:xfrm>
                            <a:off x="45720" y="471738"/>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bodyPr>
                          <a:prstTxWarp prst="textNoShape">
                            <a:avLst/>
                          </a:prstTxWarp>
                        </wps:bodyPr>
                      </wps:wsp>
                      <wps:wsp>
                        <wps:cNvPr id="1417" name="Freeform: Shape 1417"/>
                        <wps:cNvSpPr/>
                        <wps:spPr>
                          <a:xfrm>
                            <a:off x="133540" y="536665"/>
                            <a:ext cx="34202" cy="53366"/>
                          </a:xfrm>
                          <a:custGeom>
                            <a:avLst/>
                            <a:gdLst/>
                            <a:ahLst/>
                            <a:cxnLst/>
                            <a:rect l="l" t="t" r="r" b="b"/>
                            <a:pathLst>
                              <a:path w="34202" h="53366">
                                <a:moveTo>
                                  <a:pt x="-5" y="38655"/>
                                </a:moveTo>
                                <a:lnTo>
                                  <a:pt x="6410" y="37797"/>
                                </a:lnTo>
                                <a:cubicBezTo>
                                  <a:pt x="7144" y="41433"/>
                                  <a:pt x="8396" y="44053"/>
                                  <a:pt x="10166" y="45659"/>
                                </a:cubicBezTo>
                                <a:cubicBezTo>
                                  <a:pt x="11936" y="47260"/>
                                  <a:pt x="14091" y="48060"/>
                                  <a:pt x="16634" y="48061"/>
                                </a:cubicBezTo>
                                <a:cubicBezTo>
                                  <a:pt x="19648" y="48061"/>
                                  <a:pt x="22194" y="47016"/>
                                  <a:pt x="24272" y="44928"/>
                                </a:cubicBezTo>
                                <a:cubicBezTo>
                                  <a:pt x="26353" y="42834"/>
                                  <a:pt x="27394" y="40244"/>
                                  <a:pt x="27394" y="37157"/>
                                </a:cubicBezTo>
                                <a:cubicBezTo>
                                  <a:pt x="27394" y="34211"/>
                                  <a:pt x="26431" y="31783"/>
                                  <a:pt x="24508" y="29871"/>
                                </a:cubicBezTo>
                                <a:cubicBezTo>
                                  <a:pt x="22584" y="27958"/>
                                  <a:pt x="20138" y="27001"/>
                                  <a:pt x="17170" y="27002"/>
                                </a:cubicBezTo>
                                <a:cubicBezTo>
                                  <a:pt x="15956" y="27002"/>
                                  <a:pt x="14447" y="27240"/>
                                  <a:pt x="12643" y="27717"/>
                                </a:cubicBezTo>
                                <a:lnTo>
                                  <a:pt x="13357" y="22089"/>
                                </a:lnTo>
                                <a:cubicBezTo>
                                  <a:pt x="13783" y="22135"/>
                                  <a:pt x="14126" y="22157"/>
                                  <a:pt x="14388" y="22158"/>
                                </a:cubicBezTo>
                                <a:cubicBezTo>
                                  <a:pt x="17118" y="22158"/>
                                  <a:pt x="19575" y="21445"/>
                                  <a:pt x="21761" y="20021"/>
                                </a:cubicBezTo>
                                <a:cubicBezTo>
                                  <a:pt x="23949" y="18596"/>
                                  <a:pt x="25043" y="16399"/>
                                  <a:pt x="25044" y="13432"/>
                                </a:cubicBezTo>
                                <a:cubicBezTo>
                                  <a:pt x="25044" y="11082"/>
                                  <a:pt x="24247" y="9134"/>
                                  <a:pt x="22654" y="7591"/>
                                </a:cubicBezTo>
                                <a:cubicBezTo>
                                  <a:pt x="21064" y="6043"/>
                                  <a:pt x="19009" y="5269"/>
                                  <a:pt x="16490" y="5270"/>
                                </a:cubicBezTo>
                                <a:cubicBezTo>
                                  <a:pt x="13998" y="5270"/>
                                  <a:pt x="11920" y="6055"/>
                                  <a:pt x="10258" y="7626"/>
                                </a:cubicBezTo>
                                <a:cubicBezTo>
                                  <a:pt x="8595" y="9192"/>
                                  <a:pt x="7525" y="11542"/>
                                  <a:pt x="7050" y="14676"/>
                                </a:cubicBezTo>
                                <a:lnTo>
                                  <a:pt x="639" y="13536"/>
                                </a:lnTo>
                                <a:cubicBezTo>
                                  <a:pt x="1422" y="9238"/>
                                  <a:pt x="3202" y="5909"/>
                                  <a:pt x="5978" y="3548"/>
                                </a:cubicBezTo>
                                <a:cubicBezTo>
                                  <a:pt x="8758" y="1182"/>
                                  <a:pt x="12214" y="0"/>
                                  <a:pt x="16346" y="0"/>
                                </a:cubicBezTo>
                                <a:cubicBezTo>
                                  <a:pt x="19199" y="0"/>
                                  <a:pt x="21823" y="612"/>
                                  <a:pt x="24220" y="1837"/>
                                </a:cubicBezTo>
                                <a:cubicBezTo>
                                  <a:pt x="26620" y="3058"/>
                                  <a:pt x="28455" y="4726"/>
                                  <a:pt x="29727" y="6842"/>
                                </a:cubicBezTo>
                                <a:cubicBezTo>
                                  <a:pt x="30997" y="8954"/>
                                  <a:pt x="31632" y="11198"/>
                                  <a:pt x="31633" y="13576"/>
                                </a:cubicBezTo>
                                <a:cubicBezTo>
                                  <a:pt x="31633" y="15830"/>
                                  <a:pt x="31026" y="17884"/>
                                  <a:pt x="29813" y="19739"/>
                                </a:cubicBezTo>
                                <a:cubicBezTo>
                                  <a:pt x="28603" y="21589"/>
                                  <a:pt x="26810" y="23062"/>
                                  <a:pt x="24433" y="24157"/>
                                </a:cubicBezTo>
                                <a:cubicBezTo>
                                  <a:pt x="27520" y="24867"/>
                                  <a:pt x="29918" y="26345"/>
                                  <a:pt x="31628" y="28592"/>
                                </a:cubicBezTo>
                                <a:cubicBezTo>
                                  <a:pt x="33340" y="30834"/>
                                  <a:pt x="34197" y="33641"/>
                                  <a:pt x="34197" y="37013"/>
                                </a:cubicBezTo>
                                <a:cubicBezTo>
                                  <a:pt x="34197" y="41574"/>
                                  <a:pt x="32533" y="45442"/>
                                  <a:pt x="29208" y="48614"/>
                                </a:cubicBezTo>
                                <a:cubicBezTo>
                                  <a:pt x="25882" y="51781"/>
                                  <a:pt x="21679" y="53366"/>
                                  <a:pt x="16600" y="53366"/>
                                </a:cubicBezTo>
                                <a:cubicBezTo>
                                  <a:pt x="12014" y="53365"/>
                                  <a:pt x="8207" y="52001"/>
                                  <a:pt x="5178" y="49271"/>
                                </a:cubicBezTo>
                                <a:cubicBezTo>
                                  <a:pt x="2151" y="46540"/>
                                  <a:pt x="424" y="43001"/>
                                  <a:pt x="-5" y="38655"/>
                                </a:cubicBezTo>
                                <a:close/>
                              </a:path>
                            </a:pathLst>
                          </a:custGeom>
                          <a:solidFill>
                            <a:srgbClr val="000000"/>
                          </a:solidFill>
                        </wps:spPr>
                        <wps:bodyPr>
                          <a:prstTxWarp prst="textNoShape">
                            <a:avLst/>
                          </a:prstTxWarp>
                        </wps:bodyPr>
                      </wps:wsp>
                    </wpg:wgp>
                  </a:graphicData>
                </a:graphic>
              </wp:inline>
            </w:drawing>
          </mc:Choice>
          <mc:Fallback xmlns:wpsCustomData="http://www.wps.cn/officeDocument/2013/wpsCustomData">
            <w:pict>
              <v:group id="1439" filled="f" stroked="f" style="margin-left:0.0pt;margin-top:0.0pt;width:169.35pt;height:115.75pt;mso-wrap-distance-left:0.0pt;mso-wrap-distance-right:0.0pt;visibility:visible;" coordsize="2150706,1470198">
                <v:shape id="1440" coordsize="107197,97135" path="m107197,97135l0,0e" filled="f" stroked="t" style="position:absolute;left:1903107;top:1059142;width:107197;height:97135;z-index:2;mso-position-horizontal-relative:page;mso-position-vertical-relative:page;mso-width-relative:page;mso-height-relative:page;visibility:visible;">
                  <v:stroke endcap="round" weight="0.6pt"/>
                  <v:fill/>
                  <v:path textboxrect="0,0,107197,97135"/>
                </v:shape>
                <v:shape id="1441" coordsize="62980,141183" path="m62980,0l0,141183e" filled="f" stroked="t" style="position:absolute;left:1975190;top:1260821;width:62980;height:141183;z-index:3;mso-position-horizontal-relative:page;mso-position-vertical-relative:page;mso-width-relative:page;mso-height-relative:page;visibility:visible;">
                  <v:stroke endcap="round" weight="0.6pt"/>
                  <v:fill/>
                  <v:path textboxrect="0,0,62980,141183"/>
                </v:shape>
                <v:shape id="1442" coordsize="33230,154973" path="m33230,154973l0,0e" filled="f" stroked="t" style="position:absolute;left:1714648;top:1167997;width:33230;height:154973;z-index:4;mso-position-horizontal-relative:page;mso-position-vertical-relative:page;mso-width-relative:page;mso-height-relative:page;visibility:visible;">
                  <v:stroke endcap="round" weight="0.6pt"/>
                  <v:fill/>
                  <v:path textboxrect="0,0,33230,154973"/>
                </v:shape>
                <v:shape id="1443" coordsize="162147,17001" path="m0,0l162147,17001e" filled="f" stroked="t" style="position:absolute;left:1813043;top:1385003;width:162147;height:17001;z-index:5;mso-position-horizontal-relative:page;mso-position-vertical-relative:page;mso-width-relative:page;mso-height-relative:page;visibility:visible;">
                  <v:stroke endcap="round" weight="0.6pt"/>
                  <v:fill/>
                  <v:path textboxrect="0,0,162147,17001"/>
                </v:shape>
                <v:shape id="1444" coordsize="1829,152466" path="m1829,0l0,152466e" filled="f" stroked="t" style="position:absolute;left:778620;top:253754;width:1829;height:152466;z-index:6;mso-position-horizontal-relative:page;mso-position-vertical-relative:page;mso-width-relative:page;mso-height-relative:page;visibility:visible;">
                  <v:stroke endcap="round" weight="0.6pt"/>
                  <v:fill/>
                  <v:path textboxrect="0,0,1829,152466"/>
                </v:shape>
                <v:shape id="1445" coordsize="76721,45497" path="m76721,45497l0,0e" filled="f" stroked="t" style="position:absolute;left:651350;top:120325;width:76721;height:45497;z-index:7;mso-position-horizontal-relative:page;mso-position-vertical-relative:page;mso-width-relative:page;mso-height-relative:page;visibility:visible;">
                  <v:stroke endcap="round" weight="0.6pt"/>
                  <v:fill/>
                  <v:path textboxrect="0,0,76721,45497"/>
                </v:shape>
                <v:shape id="1446" coordsize="127463,74206" path="m0,0l127463,74206e" filled="f" stroked="t" style="position:absolute;left:454131;top:443795;width:127463;height:74206;z-index:8;mso-position-horizontal-relative:page;mso-position-vertical-relative:page;mso-width-relative:page;mso-height-relative:page;visibility:visible;">
                  <v:stroke endcap="round" weight="0.6pt"/>
                  <v:fill/>
                  <v:path textboxrect="0,0,127463,74206"/>
                </v:shape>
                <v:shape id="1447" coordsize="78393,44886" path="m78393,0l0,44886e" filled="f" stroked="t" style="position:absolute;left:269626;top:443285;width:78393;height:44886;z-index:9;mso-position-horizontal-relative:page;mso-position-vertical-relative:page;mso-width-relative:page;mso-height-relative:page;visibility:visible;">
                  <v:stroke endcap="round" weight="0.6pt"/>
                  <v:fill/>
                  <v:path textboxrect="0,0,78393,44886"/>
                </v:shape>
                <v:shape id="1448" coordsize="87232,50364" path="m0,50364l87232,0e" filled="f" stroked="t" style="position:absolute;left:1443135;top:422517;width:87232;height:50364;z-index:10;mso-position-horizontal-relative:page;mso-position-vertical-relative:page;mso-width-relative:page;mso-height-relative:page;visibility:visible;">
                  <v:stroke endcap="round" weight="0.6pt"/>
                  <v:fill/>
                  <v:path textboxrect="0,0,87232,50364"/>
                </v:shape>
                <v:shape id="1449" coordsize="0,153983" path="m0,0l0,153983e" filled="f" stroked="t" style="position:absolute;left:1349430;top:581936;width:0;height:153983;z-index:11;mso-position-horizontal-relative:page;mso-position-vertical-relative:page;mso-width-relative:page;mso-height-relative:page;visibility:visible;">
                  <v:stroke endcap="round" weight="0.6pt"/>
                  <v:fill/>
                  <v:path textboxrect="0,0,0,153983"/>
                </v:shape>
                <v:shape id="1450" coordsize="0,132453" path="m0,0l0,132453e" filled="f" stroked="t" style="position:absolute;left:1310551;top:581936;width:0;height:132453;z-index:12;mso-position-horizontal-relative:page;mso-position-vertical-relative:page;mso-width-relative:page;mso-height-relative:page;visibility:visible;">
                  <v:stroke endcap="round" weight="0.6pt"/>
                  <v:fill/>
                  <v:path textboxrect="0,0,0,132453"/>
                </v:shape>
                <v:shape id="1451" coordsize="141066,84418" path="m141066,84418l0,0e" filled="f" stroked="t" style="position:absolute;left:1162642;top:415205;width:141066;height:84418;z-index:13;mso-position-horizontal-relative:page;mso-position-vertical-relative:page;mso-width-relative:page;mso-height-relative:page;visibility:visible;">
                  <v:stroke endcap="round" weight="0.6pt"/>
                  <v:fill/>
                  <v:path textboxrect="0,0,141066,84418"/>
                </v:shape>
                <v:shape id="1452" coordsize="180937,104467" path="m0,0l180937,104467e" filled="f" stroked="t" style="position:absolute;left:1530367;top:422517;width:180937;height:104467;z-index:14;mso-position-horizontal-relative:page;mso-position-vertical-relative:page;mso-width-relative:page;mso-height-relative:page;visibility:visible;">
                  <v:stroke endcap="round" weight="0.6pt"/>
                  <v:fill/>
                  <v:path textboxrect="0,0,180937,104467"/>
                </v:shape>
                <v:shape id="1453" coordsize="0,208934" path="m0,0l0,208934e" filled="f" stroked="t" style="position:absolute;left:1711305;top:526985;width:0;height:208934;z-index:15;mso-position-horizontal-relative:page;mso-position-vertical-relative:page;mso-width-relative:page;mso-height-relative:page;visibility:visible;">
                  <v:stroke endcap="round" weight="0.6pt"/>
                  <v:fill/>
                  <v:path textboxrect="0,0,0,208934"/>
                </v:shape>
                <v:shape id="1454" coordsize="180937,104258" path="m0,0l180937,104258e" filled="f" stroked="t" style="position:absolute;left:1349430;top:735920;width:180937;height:104258;z-index:16;mso-position-horizontal-relative:page;mso-position-vertical-relative:page;mso-width-relative:page;mso-height-relative:page;visibility:visible;">
                  <v:stroke endcap="round" weight="0.6pt"/>
                  <v:fill/>
                  <v:path textboxrect="0,0,180937,104258"/>
                </v:shape>
                <v:shape id="1455" coordsize="186787,111571" path="m186787,0l0,111571e" filled="f" stroked="t" style="position:absolute;left:1162642;top:735920;width:186787;height:111571;z-index:17;mso-position-horizontal-relative:page;mso-position-vertical-relative:page;mso-width-relative:page;mso-height-relative:page;visibility:visible;">
                  <v:stroke endcap="round" weight="0.6pt"/>
                  <v:fill/>
                  <v:path textboxrect="0,0,186787,111571"/>
                </v:shape>
                <v:shape id="1456" coordsize="180937,104258" path="m180937,0l0,104258e" filled="f" stroked="t" style="position:absolute;left:1530367;top:735920;width:180937;height:104258;z-index:18;mso-position-horizontal-relative:page;mso-position-vertical-relative:page;mso-width-relative:page;mso-height-relative:page;visibility:visible;">
                  <v:stroke endcap="round" weight="0.6pt"/>
                  <v:fill/>
                  <v:path textboxrect="0,0,180937,104258"/>
                </v:shape>
                <v:shape id="1457" coordsize="190130,105721" path="m0,0l190130,105721e" filled="f" stroked="t" style="position:absolute;left:1711305;top:735920;width:190130;height:105721;z-index:19;mso-position-horizontal-relative:page;mso-position-vertical-relative:page;mso-width-relative:page;mso-height-relative:page;visibility:visible;">
                  <v:stroke endcap="round" weight="0.6pt"/>
                  <v:fill/>
                  <v:path textboxrect="0,0,190130,105721"/>
                </v:shape>
                <v:shape id="1458" coordsize="150484,83676" path="m0,0l150484,83676e" filled="f" stroked="t" style="position:absolute;left:1712119;top:780857;width:150484;height:83676;z-index:20;mso-position-horizontal-relative:page;mso-position-vertical-relative:page;mso-width-relative:page;mso-height-relative:page;visibility:visible;">
                  <v:stroke endcap="round" weight="0.6pt"/>
                  <v:fill/>
                  <v:path textboxrect="0,0,150484,83676"/>
                </v:shape>
                <v:shape id="1459" coordsize="3343,217501" path="m3343,0l0,217501e" filled="f" stroked="t" style="position:absolute;left:1527024;top:840179;width:3343;height:217501;z-index:21;mso-position-horizontal-relative:page;mso-position-vertical-relative:page;mso-width-relative:page;mso-height-relative:page;visibility:visible;">
                  <v:stroke endcap="round" weight="0.6pt"/>
                  <v:fill/>
                  <v:path textboxrect="0,0,3343,217501"/>
                </v:shape>
                <v:shape id="1460" coordsize="2646,172166" path="m2646,0l0,172166e" filled="f" stroked="t" style="position:absolute;left:1566248;top:863366;width:2646;height:172166;z-index:22;mso-position-horizontal-relative:page;mso-position-vertical-relative:page;mso-width-relative:page;mso-height-relative:page;visibility:visible;">
                  <v:stroke endcap="round" weight="0.6pt"/>
                  <v:fill/>
                  <v:path textboxrect="0,0,2646,172166"/>
                </v:shape>
                <v:shape id="1461" coordsize="189295,107392" path="m189295,0l0,107392e" filled="f" stroked="t" style="position:absolute;left:973347;top:415205;width:189295;height:107392;z-index:23;mso-position-horizontal-relative:page;mso-position-vertical-relative:page;mso-width-relative:page;mso-height-relative:page;visibility:visible;">
                  <v:stroke endcap="round" weight="0.6pt"/>
                  <v:fill/>
                  <v:path textboxrect="0,0,189295,107392"/>
                </v:shape>
                <v:shape id="1462" coordsize="149953,85072" path="m149953,0l0,85072e" filled="f" stroked="t" style="position:absolute;left:1012280;top:460136;width:149953;height:85072;z-index:24;mso-position-horizontal-relative:page;mso-position-vertical-relative:page;mso-width-relative:page;mso-height-relative:page;visibility:visible;">
                  <v:stroke endcap="round" weight="0.6pt"/>
                  <v:fill/>
                  <v:path textboxrect="0,0,149953,85072"/>
                </v:shape>
                <v:shape id="1463" coordsize="189295,107183" path="m189295,107183l0,0e" filled="f" stroked="t" style="position:absolute;left:973347;top:740308;width:189295;height:107183;z-index:25;mso-position-horizontal-relative:page;mso-position-vertical-relative:page;mso-width-relative:page;mso-height-relative:page;visibility:visible;">
                  <v:stroke endcap="round" weight="0.6pt"/>
                  <v:fill/>
                  <v:path textboxrect="0,0,189295,107183"/>
                </v:shape>
                <v:shape id="1464" coordsize="149955,84908" path="m149955,84908l0,0e" filled="f" stroked="t" style="position:absolute;left:1012278;top:717673;width:149955;height:84908;z-index:26;mso-position-horizontal-relative:page;mso-position-vertical-relative:page;mso-width-relative:page;mso-height-relative:page;visibility:visible;">
                  <v:stroke endcap="round" weight="0.6pt"/>
                  <v:fill/>
                  <v:path textboxrect="0,0,149955,84908"/>
                </v:shape>
                <v:shape id="1465" coordsize="0,217710" path="m0,0l0,217710e" filled="f" stroked="t" style="position:absolute;left:973347;top:522597;width:0;height:217710;z-index:27;mso-position-horizontal-relative:page;mso-position-vertical-relative:page;mso-width-relative:page;mso-height-relative:page;visibility:visible;">
                  <v:stroke endcap="round" weight="0.6pt"/>
                  <v:fill/>
                  <v:path textboxrect="0,0,0,217710"/>
                </v:shape>
                <v:shape id="1466" coordsize="194726,116376" path="m194726,116376l0,0e" filled="f" stroked="t" style="position:absolute;left:778620;top:406221;width:194726;height:116376;z-index:28;mso-position-horizontal-relative:page;mso-position-vertical-relative:page;mso-width-relative:page;mso-height-relative:page;visibility:visible;">
                  <v:stroke endcap="round" weight="0.6pt"/>
                  <v:fill/>
                  <v:path textboxrect="0,0,194726,116376"/>
                </v:shape>
                <v:shape id="1467" coordsize="194726,116167" path="m194726,0l0,116167e" filled="f" stroked="t" style="position:absolute;left:778620;top:740308;width:194726;height:116167;z-index:29;mso-position-horizontal-relative:page;mso-position-vertical-relative:page;mso-width-relative:page;mso-height-relative:page;visibility:visible;">
                  <v:stroke endcap="round" weight="0.6pt"/>
                  <v:fill/>
                  <v:path textboxrect="0,0,194726,116167"/>
                </v:shape>
                <v:shape id="1468" coordsize="1671,217501" path="m0,0l1671,217501e" filled="f" stroked="t" style="position:absolute;left:1901435;top:841641;width:1671;height:217501;z-index:30;mso-position-horizontal-relative:page;mso-position-vertical-relative:page;mso-width-relative:page;mso-height-relative:page;visibility:visible;">
                  <v:stroke endcap="round" weight="0.6pt"/>
                  <v:fill/>
                  <v:path textboxrect="0,0,1671,217501"/>
                </v:shape>
                <v:shape id="1469" coordsize="187623,110317" path="m0,0l187623,110317e" filled="f" stroked="t" style="position:absolute;left:1527024;top:1057680;width:187623;height:110317;z-index:31;mso-position-horizontal-relative:page;mso-position-vertical-relative:page;mso-width-relative:page;mso-height-relative:page;visibility:visible;">
                  <v:stroke endcap="round" weight="0.6pt"/>
                  <v:fill/>
                  <v:path textboxrect="0,0,187623,110317"/>
                </v:shape>
                <v:shape id="1470" coordsize="188458,108855" path="m188458,0l0,108855e" filled="f" stroked="t" style="position:absolute;left:1714648;top:1059142;width:188458;height:108855;z-index:32;mso-position-horizontal-relative:page;mso-position-vertical-relative:page;mso-width-relative:page;mso-height-relative:page;visibility:visible;">
                  <v:stroke endcap="round" weight="0.6pt"/>
                  <v:fill/>
                  <v:path textboxrect="0,0,188458,108855"/>
                </v:shape>
                <v:shape id="1471" coordsize="149330,86255" path="m149330,0l0,86255e" filled="f" stroked="t" style="position:absolute;left:1714764;top:1036777;width:149330;height:86255;z-index:33;mso-position-horizontal-relative:page;mso-position-vertical-relative:page;mso-width-relative:page;mso-height-relative:page;visibility:visible;">
                  <v:stroke endcap="round" weight="0.6pt"/>
                  <v:fill/>
                  <v:path textboxrect="0,0,149330,86255"/>
                </v:shape>
                <v:shape id="1472" coordsize="197025,111779" path="m197025,0l0,111779e" filled="f" stroked="t" style="position:absolute;left:581594;top:406221;width:197025;height:111779;z-index:34;mso-position-horizontal-relative:page;mso-position-vertical-relative:page;mso-width-relative:page;mso-height-relative:page;visibility:visible;">
                  <v:stroke endcap="round" weight="0.6pt"/>
                  <v:fill/>
                  <v:path textboxrect="0,0,197025,111779"/>
                </v:shape>
                <v:shape id="1473" coordsize="157722,89481" path="m157722,0l0,89481e" filled="f" stroked="t" style="position:absolute;left:620520;top:451135;width:157722;height:89481;z-index:35;mso-position-horizontal-relative:page;mso-position-vertical-relative:page;mso-width-relative:page;mso-height-relative:page;visibility:visible;">
                  <v:stroke endcap="round" weight="0.6pt"/>
                  <v:fill/>
                  <v:path textboxrect="0,0,157722,89481"/>
                </v:shape>
                <v:shape id="1474" coordsize="197025,111779" path="m197025,111779l0,0e" filled="f" stroked="t" style="position:absolute;left:581594;top:744695;width:197025;height:111779;z-index:36;mso-position-horizontal-relative:page;mso-position-vertical-relative:page;mso-width-relative:page;mso-height-relative:page;visibility:visible;">
                  <v:stroke endcap="round" weight="0.6pt"/>
                  <v:fill/>
                  <v:path textboxrect="0,0,197025,111779"/>
                </v:shape>
                <v:shape id="1475" coordsize="157714,89477" path="m157714,89477l0,0e" filled="f" stroked="t" style="position:absolute;left:620528;top:722084;width:157714;height:89477;z-index:37;mso-position-horizontal-relative:page;mso-position-vertical-relative:page;mso-width-relative:page;mso-height-relative:page;visibility:visible;">
                  <v:stroke endcap="round" weight="0.6pt"/>
                  <v:fill/>
                  <v:path textboxrect="0,0,157714,89477"/>
                </v:shape>
                <v:shape id="1476" coordsize="0,226694" path="m0,0l0,226694e" filled="f" stroked="t" style="position:absolute;left:581594;top:518001;width:0;height:226694;z-index:38;mso-position-horizontal-relative:page;mso-position-vertical-relative:page;mso-width-relative:page;mso-height-relative:page;visibility:visible;">
                  <v:stroke endcap="round" weight="0.6pt"/>
                  <v:fill/>
                  <v:path textboxrect="0,0,0,226694"/>
                </v:shape>
                <v:shape id="1477"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2021735;top:1159314;width:83251;height:90076;z-index:39;mso-position-horizontal-relative:page;mso-position-vertical-relative:page;mso-width-relative:page;mso-height-relative:page;visibility:visible;">
                  <v:fill/>
                  <v:path textboxrect="0,0,83251,90076"/>
                </v:shape>
                <v:shape id="1478"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1718361;top:1334401;width:83251;height:90076;z-index:40;mso-position-horizontal-relative:page;mso-position-vertical-relative:page;mso-width-relative:page;mso-height-relative:page;visibility:visible;">
                  <v:fill/>
                  <v:path textboxrect="0,0,83251,90076"/>
                </v:shape>
                <v:shape id="1479"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739502;top:152248;width:83251;height:90076;z-index:41;mso-position-horizontal-relative:page;mso-position-vertical-relative:page;mso-width-relative:page;mso-height-relative:page;visibility:visible;">
                  <v:fill/>
                  <v:path textboxrect="0,0,83251,90076"/>
                </v:shape>
                <v:shape id="1480" coordsize="83251,90076" path="m0,46195c0,31750,3878,20441,11635,12268c19391,4089,29407,0,41683,0c49715,0,56956,1919,63408,5760c69865,9600,74783,14956,78163,21830c81548,28697,83241,36482,83241,45187c83241,54012,81458,61910,77894,68880c74335,75849,69288,81125,62755,84710c56227,88287,49183,90076,41625,90076c33427,90076,26102,88098,19651,84144c13199,80182,8310,74777,4982,67929c1660,61081,0,53836,0,46195xm11875,46377c11875,56867,14693,65129,20332,71164c25977,77199,33052,80216,41558,80217c50230,80217,57365,77170,62966,71078c68566,64978,71365,56329,71366,45129c71366,38044,70169,31858,67776,26572c65382,21286,61877,17189,57264,14284c52655,11372,47481,9915,41740,9916c33586,9916,26569,12719,20688,18326c14812,23926,11874,33276,11875,46377xe" fillcolor="#ff0d0d" stroked="f" style="position:absolute;left:359450;top:367869;width:83251;height:90076;z-index:42;mso-position-horizontal-relative:page;mso-position-vertical-relative:page;mso-width-relative:page;mso-height-relative:page;visibility:visible;">
                  <v:fill/>
                  <v:path textboxrect="0,0,83251,90076"/>
                </v:shape>
                <v:shape id="1481" coordsize="68582,87043" path="m-9,87043l-9,0l11808,0l57532,68342l57532,0l68572,0l68572,87043l56755,87043l11040,18643l11040,87043xe" fillcolor="#3050f8" stroked="f" style="position:absolute;left:1315138;top:483463;width:68582;height:87043;z-index:43;mso-position-horizontal-relative:page;mso-position-vertical-relative:page;mso-width-relative:page;mso-height-relative:page;visibility:visible;">
                  <v:fill/>
                  <v:path textboxrect="0,0,68582,87043"/>
                </v:shape>
                <v:shape id="1482" coordsize="34485,34519" path="m14209,34525l14209,20200l0,20200l0,14215l14209,14215l14209,0l20269,0l20269,14215l34485,14215l34485,20200l20269,20200l20269,34525xe" fillcolor="#3050f8" stroked="f" style="position:absolute;left:1397220;top:466203;width:34485;height:34519;z-index:44;mso-position-horizontal-relative:page;mso-position-vertical-relative:page;mso-width-relative:page;mso-height-relative:page;visibility:visible;">
                  <v:fill/>
                  <v:path textboxrect="0,0,34485,34519"/>
                </v:shape>
                <v:shape id="1483" coordsize="76953,90019" path="m65424,58012l76944,60921c74530,70387,70184,77603,63907,82569c57635,87535,49967,90019,40905,90019c31523,90018,23890,88108,18009,84288c12133,80466,7660,74936,4588,67699c1523,60454,-9,52675,-9,44361c-9,35292,1722,27385,5184,20640c8652,13888,13583,8761,19977,5260c26371,1759,33404,8,41078,9c49788,9,57113,2226,63052,6662c68991,11090,73128,17324,75465,25363l64118,28032c62102,21696,59174,17084,55334,14198c51494,11305,46665,9859,40848,9859c34153,9859,28559,11462,24067,14668c19574,17874,16415,22181,14592,27590c12774,32991,11864,38562,11865,44304c11865,51702,12943,58162,15100,63686c17263,69209,20620,73337,25171,76070c29721,78796,34649,80159,39955,80160c46406,80160,51868,78300,56342,74582c60815,70863,63842,65339,65424,58012xe" fillcolor="black" stroked="f" style="position:absolute;left:562966;top:45720;width:76953;height:90019;z-index:45;mso-position-horizontal-relative:page;mso-position-vertical-relative:page;mso-width-relative:page;mso-height-relative:page;visibility:visible;">
                  <v:fill/>
                  <v:path textboxrect="0,0,76953,90019"/>
                </v:shape>
                <v:shape id="1484" coordsize="68284,87043" path="m0,87043l0,0l11520,0l11520,35750l56764,35750l56764,0l68284,0l68284,87043l56764,87043l56764,46022l11520,46022l11520,87043xe" fillcolor="black" stroked="f" style="position:absolute;left:427443;top:45720;width:68284;height:87043;z-index:46;mso-position-horizontal-relative:page;mso-position-vertical-relative:page;mso-width-relative:page;mso-height-relative:page;visibility:visible;">
                  <v:fill/>
                  <v:path textboxrect="0,0,68284,87043"/>
                </v:shape>
                <v:shape id="1485" coordsize="34202,53366" path="m-5,38655l6410,37797c7144,41433,8396,44053,10166,45659c11936,47260,14091,48060,16634,48061c19648,48061,22194,47016,24272,44928c26353,42834,27394,40244,27394,37157c27394,34211,26431,31783,24508,29871c22584,27958,20138,27001,17170,27002c15956,27002,14447,27240,12643,27717l13357,22089c13783,22135,14126,22157,14388,22158c17118,22158,19575,21445,21761,20021c23949,18596,25043,16399,25044,13432c25044,11082,24247,9134,22654,7591c21064,6043,19009,5269,16490,5270c13998,5270,11920,6055,10258,7626c8595,9192,7525,11542,7050,14676l639,13536c1422,9238,3202,5909,5978,3548c8758,1182,12214,0,16346,0c19199,0,21823,612,24220,1837c26620,3058,28455,4726,29727,6842c30997,8954,31632,11198,31633,13576c31633,15830,31026,17884,29813,19739c28603,21589,26810,23062,24433,24157c27520,24867,29918,26345,31628,28592c33340,30834,34197,33641,34197,37013c34197,41574,32533,45442,29208,48614c25882,51781,21679,53366,16600,53366c12014,53365,8207,52001,5178,49271c2151,46540,424,43001,-5,38655xe" fillcolor="black" stroked="f" style="position:absolute;left:515264;top:110647;width:34202;height:53366;z-index:47;mso-position-horizontal-relative:page;mso-position-vertical-relative:page;mso-width-relative:page;mso-height-relative:page;visibility:visible;">
                  <v:fill/>
                  <v:path textboxrect="0,0,34202,53366"/>
                </v:shape>
                <v:shape id="1486" coordsize="76953,90019" path="m65424,58012l76944,60921c74530,70387,70184,77603,63907,82569c57635,87535,49967,90019,40905,90019c31523,90018,23890,88108,18009,84288c12133,80466,7660,74936,4588,67699c1523,60454,-9,52675,-9,44361c-9,35292,1722,27385,5184,20640c8652,13888,13583,8761,19977,5260c26371,1759,33404,8,41078,9c49788,9,57113,2226,63052,6662c68991,11090,73128,17324,75465,25363l64118,28032c62102,21696,59174,17084,55334,14198c51494,11305,46665,9859,40848,9859c34153,9859,28559,11462,24067,14668c19574,17874,16415,22181,14592,27590c12774,32991,11864,38562,11865,44304c11865,51702,12943,58162,15100,63686c17263,69209,20620,73337,25171,76070c29721,78796,34649,80159,39955,80160c46406,80160,51868,78300,56342,74582c60815,70863,63842,65339,65424,58012xe" fillcolor="black" stroked="f" style="position:absolute;left:181243;top:471738;width:76953;height:90019;z-index:48;mso-position-horizontal-relative:page;mso-position-vertical-relative:page;mso-width-relative:page;mso-height-relative:page;visibility:visible;">
                  <v:fill/>
                  <v:path textboxrect="0,0,76953,90019"/>
                </v:shape>
                <v:shape id="1487" coordsize="68284,87043" path="m0,87043l0,0l11520,0l11520,35750l56764,35750l56764,0l68284,0l68284,87043l56764,87043l56764,46022l11520,46022l11520,87043xe" fillcolor="black" stroked="f" style="position:absolute;left:45720;top:471738;width:68284;height:87043;z-index:49;mso-position-horizontal-relative:page;mso-position-vertical-relative:page;mso-width-relative:page;mso-height-relative:page;visibility:visible;">
                  <v:fill/>
                  <v:path textboxrect="0,0,68284,87043"/>
                </v:shape>
                <v:shape id="1488" coordsize="34202,53366" path="m-5,38655l6410,37797c7144,41433,8396,44053,10166,45659c11936,47260,14091,48060,16634,48061c19648,48061,22194,47016,24272,44928c26353,42834,27394,40244,27394,37157c27394,34211,26431,31783,24508,29871c22584,27958,20138,27001,17170,27002c15956,27002,14447,27240,12643,27717l13357,22089c13783,22135,14126,22157,14388,22158c17118,22158,19575,21445,21761,20021c23949,18596,25043,16399,25044,13432c25044,11082,24247,9134,22654,7591c21064,6043,19009,5269,16490,5270c13998,5270,11920,6055,10258,7626c8595,9192,7525,11542,7050,14676l639,13536c1422,9238,3202,5909,5978,3548c8758,1182,12214,0,16346,0c19199,0,21823,612,24220,1837c26620,3058,28455,4726,29727,6842c30997,8954,31632,11198,31633,13576c31633,15830,31026,17884,29813,19739c28603,21589,26810,23062,24433,24157c27520,24867,29918,26345,31628,28592c33340,30834,34197,33641,34197,37013c34197,41574,32533,45442,29208,48614c25882,51781,21679,53366,16600,53366c12014,53365,8207,52001,5178,49271c2151,46540,424,43001,-5,38655xe" fillcolor="black" stroked="f" style="position:absolute;left:133540;top:536665;width:34202;height:53366;z-index:50;mso-position-horizontal-relative:page;mso-position-vertical-relative:page;mso-width-relative:page;mso-height-relative:page;visibility:visible;">
                  <v:fill/>
                  <v:path textboxrect="0,0,34202,53366"/>
                </v:shape>
                <w10:anchorlock/>
                <v:fill rotate="true"/>
              </v:group>
            </w:pict>
          </mc:Fallback>
        </mc:AlternateContent>
      </w:r>
      <w:r>
        <w:t xml:space="preserve">                   </w:t>
      </w:r>
      <w:r>
        <w:rPr>
          <w:noProof/>
        </w:rPr>
        <mc:AlternateContent>
          <mc:Choice Requires="wpg">
            <w:drawing>
              <wp:inline distT="0" distB="0" distL="0" distR="0" wp14:anchorId="58BE2BB4" wp14:editId="129F78AE">
                <wp:extent cx="1182370" cy="1847849"/>
                <wp:effectExtent l="0" t="0" r="0" b="0"/>
                <wp:docPr id="1490"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182370" cy="1847849"/>
                          <a:chOff x="0" y="0"/>
                          <a:chExt cx="1182299" cy="1847561"/>
                        </a:xfrm>
                      </wpg:grpSpPr>
                      <wps:wsp>
                        <wps:cNvPr id="1418" name="Freeform: Shape 1418"/>
                        <wps:cNvSpPr/>
                        <wps:spPr>
                          <a:xfrm>
                            <a:off x="440530" y="119057"/>
                            <a:ext cx="134411" cy="79030"/>
                          </a:xfrm>
                          <a:custGeom>
                            <a:avLst/>
                            <a:gdLst/>
                            <a:ahLst/>
                            <a:cxnLst/>
                            <a:rect l="l" t="t" r="r" b="b"/>
                            <a:pathLst>
                              <a:path w="134411" h="79030">
                                <a:moveTo>
                                  <a:pt x="134411" y="0"/>
                                </a:moveTo>
                                <a:lnTo>
                                  <a:pt x="0" y="7903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19" name="Freeform: Shape 1419"/>
                        <wps:cNvSpPr/>
                        <wps:spPr>
                          <a:xfrm>
                            <a:off x="677584" y="118525"/>
                            <a:ext cx="135238" cy="78114"/>
                          </a:xfrm>
                          <a:custGeom>
                            <a:avLst/>
                            <a:gdLst/>
                            <a:ahLst/>
                            <a:cxnLst/>
                            <a:rect l="l" t="t" r="r" b="b"/>
                            <a:pathLst>
                              <a:path w="135238" h="78114">
                                <a:moveTo>
                                  <a:pt x="0" y="0"/>
                                </a:moveTo>
                                <a:lnTo>
                                  <a:pt x="135238" y="78114"/>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20" name="Freeform: Shape 1420"/>
                        <wps:cNvSpPr/>
                        <wps:spPr>
                          <a:xfrm>
                            <a:off x="811168" y="394785"/>
                            <a:ext cx="155717" cy="38162"/>
                          </a:xfrm>
                          <a:custGeom>
                            <a:avLst/>
                            <a:gdLst/>
                            <a:ahLst/>
                            <a:cxnLst/>
                            <a:rect l="l" t="t" r="r" b="b"/>
                            <a:pathLst>
                              <a:path w="155717" h="38162">
                                <a:moveTo>
                                  <a:pt x="0" y="17370"/>
                                </a:moveTo>
                                <a:lnTo>
                                  <a:pt x="155717" y="0"/>
                                </a:lnTo>
                                <a:lnTo>
                                  <a:pt x="155507" y="19081"/>
                                </a:lnTo>
                                <a:lnTo>
                                  <a:pt x="155297" y="38162"/>
                                </a:lnTo>
                                <a:close/>
                              </a:path>
                            </a:pathLst>
                          </a:custGeom>
                          <a:solidFill>
                            <a:srgbClr val="000000"/>
                          </a:solidFill>
                          <a:ln w="7620" cap="rnd" cmpd="sng">
                            <a:solidFill>
                              <a:srgbClr val="000000"/>
                            </a:solidFill>
                            <a:prstDash val="solid"/>
                            <a:round/>
                            <a:headEnd type="none" w="med" len="med"/>
                            <a:tailEnd type="none" w="med" len="med"/>
                          </a:ln>
                        </wps:spPr>
                        <wps:bodyPr>
                          <a:prstTxWarp prst="textNoShape">
                            <a:avLst/>
                          </a:prstTxWarp>
                        </wps:bodyPr>
                      </wps:wsp>
                      <wps:wsp>
                        <wps:cNvPr id="1421" name="Freeform: Shape 1421"/>
                        <wps:cNvSpPr/>
                        <wps:spPr>
                          <a:xfrm>
                            <a:off x="136932" y="465269"/>
                            <a:ext cx="127792" cy="73783"/>
                          </a:xfrm>
                          <a:custGeom>
                            <a:avLst/>
                            <a:gdLst/>
                            <a:ahLst/>
                            <a:cxnLst/>
                            <a:rect l="l" t="t" r="r" b="b"/>
                            <a:pathLst>
                              <a:path w="127792" h="73783">
                                <a:moveTo>
                                  <a:pt x="0" y="0"/>
                                </a:moveTo>
                                <a:lnTo>
                                  <a:pt x="127792" y="73783"/>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22" name="Freeform: Shape 1422"/>
                        <wps:cNvSpPr/>
                        <wps:spPr>
                          <a:xfrm>
                            <a:off x="136932" y="421200"/>
                            <a:ext cx="146874" cy="84800"/>
                          </a:xfrm>
                          <a:custGeom>
                            <a:avLst/>
                            <a:gdLst/>
                            <a:ahLst/>
                            <a:cxnLst/>
                            <a:rect l="l" t="t" r="r" b="b"/>
                            <a:pathLst>
                              <a:path w="146874" h="84800">
                                <a:moveTo>
                                  <a:pt x="0" y="0"/>
                                </a:moveTo>
                                <a:lnTo>
                                  <a:pt x="146874" y="8480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23" name="Freeform: Shape 1423"/>
                        <wps:cNvSpPr/>
                        <wps:spPr>
                          <a:xfrm>
                            <a:off x="793694" y="101400"/>
                            <a:ext cx="147334" cy="84190"/>
                          </a:xfrm>
                          <a:custGeom>
                            <a:avLst/>
                            <a:gdLst/>
                            <a:ahLst/>
                            <a:cxnLst/>
                            <a:rect l="l" t="t" r="r" b="b"/>
                            <a:pathLst>
                              <a:path w="147334" h="84190">
                                <a:moveTo>
                                  <a:pt x="147334" y="0"/>
                                </a:moveTo>
                                <a:lnTo>
                                  <a:pt x="0" y="8419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24" name="Freeform: Shape 1424"/>
                        <wps:cNvSpPr/>
                        <wps:spPr>
                          <a:xfrm>
                            <a:off x="812653" y="145356"/>
                            <a:ext cx="128376" cy="73357"/>
                          </a:xfrm>
                          <a:custGeom>
                            <a:avLst/>
                            <a:gdLst/>
                            <a:ahLst/>
                            <a:cxnLst/>
                            <a:rect l="l" t="t" r="r" b="b"/>
                            <a:pathLst>
                              <a:path w="128376" h="73357">
                                <a:moveTo>
                                  <a:pt x="128376" y="0"/>
                                </a:moveTo>
                                <a:lnTo>
                                  <a:pt x="0" y="73357"/>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25" name="Freeform: Shape 1425"/>
                        <wps:cNvSpPr/>
                        <wps:spPr>
                          <a:xfrm>
                            <a:off x="309017" y="749420"/>
                            <a:ext cx="134822" cy="77841"/>
                          </a:xfrm>
                          <a:custGeom>
                            <a:avLst/>
                            <a:gdLst/>
                            <a:ahLst/>
                            <a:cxnLst/>
                            <a:rect l="l" t="t" r="r" b="b"/>
                            <a:pathLst>
                              <a:path w="134822" h="77841">
                                <a:moveTo>
                                  <a:pt x="0" y="0"/>
                                </a:moveTo>
                                <a:lnTo>
                                  <a:pt x="134822" y="77841"/>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26" name="Freeform: Shape 1426"/>
                        <wps:cNvSpPr/>
                        <wps:spPr>
                          <a:xfrm>
                            <a:off x="112291" y="763933"/>
                            <a:ext cx="108140" cy="97869"/>
                          </a:xfrm>
                          <a:custGeom>
                            <a:avLst/>
                            <a:gdLst/>
                            <a:ahLst/>
                            <a:cxnLst/>
                            <a:rect l="l" t="t" r="r" b="b"/>
                            <a:pathLst>
                              <a:path w="108140" h="97869">
                                <a:moveTo>
                                  <a:pt x="108140" y="0"/>
                                </a:moveTo>
                                <a:lnTo>
                                  <a:pt x="0" y="97869"/>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27" name="Freeform: Shape 1427"/>
                        <wps:cNvSpPr/>
                        <wps:spPr>
                          <a:xfrm>
                            <a:off x="264724" y="517018"/>
                            <a:ext cx="0" cy="153690"/>
                          </a:xfrm>
                          <a:custGeom>
                            <a:avLst/>
                            <a:gdLst/>
                            <a:ahLst/>
                            <a:cxnLst/>
                            <a:rect l="l" t="t" r="r" b="b"/>
                            <a:pathLst>
                              <a:path h="153690">
                                <a:moveTo>
                                  <a:pt x="0" y="153690"/>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28" name="Freeform: Shape 1428"/>
                        <wps:cNvSpPr/>
                        <wps:spPr>
                          <a:xfrm>
                            <a:off x="400405" y="1028094"/>
                            <a:ext cx="88587" cy="118116"/>
                          </a:xfrm>
                          <a:custGeom>
                            <a:avLst/>
                            <a:gdLst/>
                            <a:ahLst/>
                            <a:cxnLst/>
                            <a:rect l="l" t="t" r="r" b="b"/>
                            <a:pathLst>
                              <a:path w="88587" h="118116">
                                <a:moveTo>
                                  <a:pt x="88587" y="118116"/>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29" name="Freeform: Shape 1429"/>
                        <wps:cNvSpPr/>
                        <wps:spPr>
                          <a:xfrm>
                            <a:off x="383160" y="1068709"/>
                            <a:ext cx="101393" cy="135190"/>
                          </a:xfrm>
                          <a:custGeom>
                            <a:avLst/>
                            <a:gdLst/>
                            <a:ahLst/>
                            <a:cxnLst/>
                            <a:rect l="l" t="t" r="r" b="b"/>
                            <a:pathLst>
                              <a:path w="101393" h="135190">
                                <a:moveTo>
                                  <a:pt x="101393" y="135190"/>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30" name="Freeform: Shape 1430"/>
                        <wps:cNvSpPr/>
                        <wps:spPr>
                          <a:xfrm>
                            <a:off x="443011" y="1252486"/>
                            <a:ext cx="62597" cy="143142"/>
                          </a:xfrm>
                          <a:custGeom>
                            <a:avLst/>
                            <a:gdLst/>
                            <a:ahLst/>
                            <a:cxnLst/>
                            <a:rect l="l" t="t" r="r" b="b"/>
                            <a:pathLst>
                              <a:path w="62597" h="143142">
                                <a:moveTo>
                                  <a:pt x="62597" y="0"/>
                                </a:moveTo>
                                <a:lnTo>
                                  <a:pt x="0" y="143142"/>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31" name="Freeform: Shape 1431"/>
                        <wps:cNvSpPr/>
                        <wps:spPr>
                          <a:xfrm>
                            <a:off x="622953" y="412156"/>
                            <a:ext cx="188214" cy="104862"/>
                          </a:xfrm>
                          <a:custGeom>
                            <a:avLst/>
                            <a:gdLst/>
                            <a:ahLst/>
                            <a:cxnLst/>
                            <a:rect l="l" t="t" r="r" b="b"/>
                            <a:pathLst>
                              <a:path w="188214" h="104862">
                                <a:moveTo>
                                  <a:pt x="188214" y="0"/>
                                </a:moveTo>
                                <a:lnTo>
                                  <a:pt x="0" y="104862"/>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32" name="Freeform: Shape 1432"/>
                        <wps:cNvSpPr/>
                        <wps:spPr>
                          <a:xfrm>
                            <a:off x="811168" y="412156"/>
                            <a:ext cx="101345" cy="180355"/>
                          </a:xfrm>
                          <a:custGeom>
                            <a:avLst/>
                            <a:gdLst/>
                            <a:ahLst/>
                            <a:cxnLst/>
                            <a:rect l="l" t="t" r="r" b="b"/>
                            <a:pathLst>
                              <a:path w="101345" h="180355">
                                <a:moveTo>
                                  <a:pt x="0" y="0"/>
                                </a:moveTo>
                                <a:lnTo>
                                  <a:pt x="101345" y="180355"/>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33" name="Freeform: Shape 1433"/>
                        <wps:cNvSpPr/>
                        <wps:spPr>
                          <a:xfrm>
                            <a:off x="811168" y="196639"/>
                            <a:ext cx="1654" cy="215516"/>
                          </a:xfrm>
                          <a:custGeom>
                            <a:avLst/>
                            <a:gdLst/>
                            <a:ahLst/>
                            <a:cxnLst/>
                            <a:rect l="l" t="t" r="r" b="b"/>
                            <a:pathLst>
                              <a:path w="1654" h="215516">
                                <a:moveTo>
                                  <a:pt x="0" y="215516"/>
                                </a:moveTo>
                                <a:lnTo>
                                  <a:pt x="1654"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34" name="Freeform: Shape 1434"/>
                        <wps:cNvSpPr/>
                        <wps:spPr>
                          <a:xfrm>
                            <a:off x="443839" y="413603"/>
                            <a:ext cx="179114" cy="103414"/>
                          </a:xfrm>
                          <a:custGeom>
                            <a:avLst/>
                            <a:gdLst/>
                            <a:ahLst/>
                            <a:cxnLst/>
                            <a:rect l="l" t="t" r="r" b="b"/>
                            <a:pathLst>
                              <a:path w="179114" h="103414">
                                <a:moveTo>
                                  <a:pt x="179114" y="103414"/>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35" name="Freeform: Shape 1435"/>
                        <wps:cNvSpPr/>
                        <wps:spPr>
                          <a:xfrm>
                            <a:off x="443839" y="457672"/>
                            <a:ext cx="140950" cy="81380"/>
                          </a:xfrm>
                          <a:custGeom>
                            <a:avLst/>
                            <a:gdLst/>
                            <a:ahLst/>
                            <a:cxnLst/>
                            <a:rect l="l" t="t" r="r" b="b"/>
                            <a:pathLst>
                              <a:path w="140950" h="81380">
                                <a:moveTo>
                                  <a:pt x="140950" y="81380"/>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36" name="Freeform: Shape 1436"/>
                        <wps:cNvSpPr/>
                        <wps:spPr>
                          <a:xfrm>
                            <a:off x="622953" y="517018"/>
                            <a:ext cx="0" cy="206829"/>
                          </a:xfrm>
                          <a:custGeom>
                            <a:avLst/>
                            <a:gdLst/>
                            <a:ahLst/>
                            <a:cxnLst/>
                            <a:rect l="l" t="t" r="r" b="b"/>
                            <a:pathLst>
                              <a:path h="206829">
                                <a:moveTo>
                                  <a:pt x="0" y="0"/>
                                </a:moveTo>
                                <a:lnTo>
                                  <a:pt x="0" y="206829"/>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37" name="Freeform: Shape 1437"/>
                        <wps:cNvSpPr/>
                        <wps:spPr>
                          <a:xfrm>
                            <a:off x="443839" y="723847"/>
                            <a:ext cx="179114" cy="103414"/>
                          </a:xfrm>
                          <a:custGeom>
                            <a:avLst/>
                            <a:gdLst/>
                            <a:ahLst/>
                            <a:cxnLst/>
                            <a:rect l="l" t="t" r="r" b="b"/>
                            <a:pathLst>
                              <a:path w="179114" h="103414">
                                <a:moveTo>
                                  <a:pt x="0" y="103414"/>
                                </a:moveTo>
                                <a:lnTo>
                                  <a:pt x="179114"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38" name="Freeform: Shape 1438"/>
                        <wps:cNvSpPr/>
                        <wps:spPr>
                          <a:xfrm>
                            <a:off x="443839" y="701813"/>
                            <a:ext cx="140950" cy="81380"/>
                          </a:xfrm>
                          <a:custGeom>
                            <a:avLst/>
                            <a:gdLst/>
                            <a:ahLst/>
                            <a:cxnLst/>
                            <a:rect l="l" t="t" r="r" b="b"/>
                            <a:pathLst>
                              <a:path w="140950" h="81380">
                                <a:moveTo>
                                  <a:pt x="0" y="81380"/>
                                </a:moveTo>
                                <a:lnTo>
                                  <a:pt x="14095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40" name="Freeform: Shape 1440"/>
                        <wps:cNvSpPr/>
                        <wps:spPr>
                          <a:xfrm>
                            <a:off x="400405" y="827262"/>
                            <a:ext cx="43434" cy="200831"/>
                          </a:xfrm>
                          <a:custGeom>
                            <a:avLst/>
                            <a:gdLst/>
                            <a:ahLst/>
                            <a:cxnLst/>
                            <a:rect l="l" t="t" r="r" b="b"/>
                            <a:pathLst>
                              <a:path w="43434" h="200831">
                                <a:moveTo>
                                  <a:pt x="43434" y="0"/>
                                </a:moveTo>
                                <a:lnTo>
                                  <a:pt x="0" y="200831"/>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41" name="Freeform: Shape 1441"/>
                        <wps:cNvSpPr/>
                        <wps:spPr>
                          <a:xfrm>
                            <a:off x="264724" y="413603"/>
                            <a:ext cx="179114" cy="103414"/>
                          </a:xfrm>
                          <a:custGeom>
                            <a:avLst/>
                            <a:gdLst/>
                            <a:ahLst/>
                            <a:cxnLst/>
                            <a:rect l="l" t="t" r="r" b="b"/>
                            <a:pathLst>
                              <a:path w="179114" h="103414">
                                <a:moveTo>
                                  <a:pt x="179114" y="0"/>
                                </a:moveTo>
                                <a:lnTo>
                                  <a:pt x="0" y="103414"/>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42" name="Freeform: Shape 1442"/>
                        <wps:cNvSpPr/>
                        <wps:spPr>
                          <a:xfrm>
                            <a:off x="440530" y="198087"/>
                            <a:ext cx="3309" cy="215515"/>
                          </a:xfrm>
                          <a:custGeom>
                            <a:avLst/>
                            <a:gdLst/>
                            <a:ahLst/>
                            <a:cxnLst/>
                            <a:rect l="l" t="t" r="r" b="b"/>
                            <a:pathLst>
                              <a:path w="3309" h="215515">
                                <a:moveTo>
                                  <a:pt x="3309" y="215515"/>
                                </a:moveTo>
                                <a:lnTo>
                                  <a:pt x="0"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43" name="Freeform: Shape 1443"/>
                        <wps:cNvSpPr/>
                        <wps:spPr>
                          <a:xfrm>
                            <a:off x="112291" y="861803"/>
                            <a:ext cx="83766" cy="187593"/>
                          </a:xfrm>
                          <a:custGeom>
                            <a:avLst/>
                            <a:gdLst/>
                            <a:ahLst/>
                            <a:cxnLst/>
                            <a:rect l="l" t="t" r="r" b="b"/>
                            <a:pathLst>
                              <a:path w="83766" h="187593">
                                <a:moveTo>
                                  <a:pt x="0" y="0"/>
                                </a:moveTo>
                                <a:lnTo>
                                  <a:pt x="83766" y="187593"/>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44" name="Freeform: Shape 1444"/>
                        <wps:cNvSpPr/>
                        <wps:spPr>
                          <a:xfrm>
                            <a:off x="196057" y="1028094"/>
                            <a:ext cx="204347" cy="21302"/>
                          </a:xfrm>
                          <a:custGeom>
                            <a:avLst/>
                            <a:gdLst/>
                            <a:ahLst/>
                            <a:cxnLst/>
                            <a:rect l="l" t="t" r="r" b="b"/>
                            <a:pathLst>
                              <a:path w="204347" h="21302">
                                <a:moveTo>
                                  <a:pt x="0" y="21302"/>
                                </a:moveTo>
                                <a:lnTo>
                                  <a:pt x="204347"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45" name="Freeform: Shape 1445"/>
                        <wps:cNvSpPr/>
                        <wps:spPr>
                          <a:xfrm>
                            <a:off x="105673" y="1049396"/>
                            <a:ext cx="90384" cy="194213"/>
                          </a:xfrm>
                          <a:custGeom>
                            <a:avLst/>
                            <a:gdLst/>
                            <a:ahLst/>
                            <a:cxnLst/>
                            <a:rect l="l" t="t" r="r" b="b"/>
                            <a:pathLst>
                              <a:path w="90384" h="194213">
                                <a:moveTo>
                                  <a:pt x="90384" y="0"/>
                                </a:moveTo>
                                <a:lnTo>
                                  <a:pt x="0" y="194213"/>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46" name="Freeform: Shape 1446"/>
                        <wps:cNvSpPr/>
                        <wps:spPr>
                          <a:xfrm>
                            <a:off x="149719" y="1085595"/>
                            <a:ext cx="71586" cy="153821"/>
                          </a:xfrm>
                          <a:custGeom>
                            <a:avLst/>
                            <a:gdLst/>
                            <a:ahLst/>
                            <a:cxnLst/>
                            <a:rect l="l" t="t" r="r" b="b"/>
                            <a:pathLst>
                              <a:path w="71586" h="153821">
                                <a:moveTo>
                                  <a:pt x="71586" y="0"/>
                                </a:moveTo>
                                <a:lnTo>
                                  <a:pt x="0" y="153821"/>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47" name="Freeform: Shape 1447"/>
                        <wps:cNvSpPr/>
                        <wps:spPr>
                          <a:xfrm>
                            <a:off x="839389" y="592511"/>
                            <a:ext cx="73124" cy="123308"/>
                          </a:xfrm>
                          <a:custGeom>
                            <a:avLst/>
                            <a:gdLst/>
                            <a:ahLst/>
                            <a:cxnLst/>
                            <a:rect l="l" t="t" r="r" b="b"/>
                            <a:pathLst>
                              <a:path w="73124" h="123308">
                                <a:moveTo>
                                  <a:pt x="73124" y="0"/>
                                </a:moveTo>
                                <a:lnTo>
                                  <a:pt x="0" y="123308"/>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48" name="Freeform: Shape 1448"/>
                        <wps:cNvSpPr/>
                        <wps:spPr>
                          <a:xfrm>
                            <a:off x="105673" y="1243609"/>
                            <a:ext cx="124511" cy="174356"/>
                          </a:xfrm>
                          <a:custGeom>
                            <a:avLst/>
                            <a:gdLst/>
                            <a:ahLst/>
                            <a:cxnLst/>
                            <a:rect l="l" t="t" r="r" b="b"/>
                            <a:pathLst>
                              <a:path w="124511" h="174356">
                                <a:moveTo>
                                  <a:pt x="0" y="0"/>
                                </a:moveTo>
                                <a:lnTo>
                                  <a:pt x="124511" y="17435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49" name="Freeform: Shape 1449"/>
                        <wps:cNvSpPr/>
                        <wps:spPr>
                          <a:xfrm>
                            <a:off x="230184" y="1395628"/>
                            <a:ext cx="212827" cy="22337"/>
                          </a:xfrm>
                          <a:custGeom>
                            <a:avLst/>
                            <a:gdLst/>
                            <a:ahLst/>
                            <a:cxnLst/>
                            <a:rect l="l" t="t" r="r" b="b"/>
                            <a:pathLst>
                              <a:path w="212827" h="22337">
                                <a:moveTo>
                                  <a:pt x="0" y="22337"/>
                                </a:moveTo>
                                <a:lnTo>
                                  <a:pt x="212827"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50" name="Freeform: Shape 1450"/>
                        <wps:cNvSpPr/>
                        <wps:spPr>
                          <a:xfrm>
                            <a:off x="136076" y="1417966"/>
                            <a:ext cx="94107" cy="202278"/>
                          </a:xfrm>
                          <a:custGeom>
                            <a:avLst/>
                            <a:gdLst/>
                            <a:ahLst/>
                            <a:cxnLst/>
                            <a:rect l="l" t="t" r="r" b="b"/>
                            <a:pathLst>
                              <a:path w="94107" h="202278">
                                <a:moveTo>
                                  <a:pt x="94107" y="0"/>
                                </a:moveTo>
                                <a:lnTo>
                                  <a:pt x="0" y="202278"/>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51" name="Freeform: Shape 1451"/>
                        <wps:cNvSpPr/>
                        <wps:spPr>
                          <a:xfrm>
                            <a:off x="180119" y="1454162"/>
                            <a:ext cx="75317" cy="161892"/>
                          </a:xfrm>
                          <a:custGeom>
                            <a:avLst/>
                            <a:gdLst/>
                            <a:ahLst/>
                            <a:cxnLst/>
                            <a:rect l="l" t="t" r="r" b="b"/>
                            <a:pathLst>
                              <a:path w="75317" h="161892">
                                <a:moveTo>
                                  <a:pt x="75317" y="0"/>
                                </a:moveTo>
                                <a:lnTo>
                                  <a:pt x="0" y="161892"/>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52" name="Freeform: Shape 1452"/>
                        <wps:cNvSpPr/>
                        <wps:spPr>
                          <a:xfrm>
                            <a:off x="443011" y="1395628"/>
                            <a:ext cx="133818" cy="178494"/>
                          </a:xfrm>
                          <a:custGeom>
                            <a:avLst/>
                            <a:gdLst/>
                            <a:ahLst/>
                            <a:cxnLst/>
                            <a:rect l="l" t="t" r="r" b="b"/>
                            <a:pathLst>
                              <a:path w="133818" h="178494">
                                <a:moveTo>
                                  <a:pt x="0" y="0"/>
                                </a:moveTo>
                                <a:lnTo>
                                  <a:pt x="133818" y="178494"/>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53" name="Freeform: Shape 1453"/>
                        <wps:cNvSpPr/>
                        <wps:spPr>
                          <a:xfrm>
                            <a:off x="425779" y="1436267"/>
                            <a:ext cx="107112" cy="142872"/>
                          </a:xfrm>
                          <a:custGeom>
                            <a:avLst/>
                            <a:gdLst/>
                            <a:ahLst/>
                            <a:cxnLst/>
                            <a:rect l="l" t="t" r="r" b="b"/>
                            <a:pathLst>
                              <a:path w="107112" h="142872">
                                <a:moveTo>
                                  <a:pt x="0" y="0"/>
                                </a:moveTo>
                                <a:lnTo>
                                  <a:pt x="107112" y="142872"/>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54" name="Freeform: Shape 1454"/>
                        <wps:cNvSpPr/>
                        <wps:spPr>
                          <a:xfrm>
                            <a:off x="136076" y="1620245"/>
                            <a:ext cx="129475" cy="181596"/>
                          </a:xfrm>
                          <a:custGeom>
                            <a:avLst/>
                            <a:gdLst/>
                            <a:ahLst/>
                            <a:cxnLst/>
                            <a:rect l="l" t="t" r="r" b="b"/>
                            <a:pathLst>
                              <a:path w="129475" h="181596">
                                <a:moveTo>
                                  <a:pt x="0" y="0"/>
                                </a:moveTo>
                                <a:lnTo>
                                  <a:pt x="129475" y="181596"/>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55" name="Freeform: Shape 1455"/>
                        <wps:cNvSpPr/>
                        <wps:spPr>
                          <a:xfrm>
                            <a:off x="487479" y="1574123"/>
                            <a:ext cx="89350" cy="204554"/>
                          </a:xfrm>
                          <a:custGeom>
                            <a:avLst/>
                            <a:gdLst/>
                            <a:ahLst/>
                            <a:cxnLst/>
                            <a:rect l="l" t="t" r="r" b="b"/>
                            <a:pathLst>
                              <a:path w="89350" h="204554">
                                <a:moveTo>
                                  <a:pt x="89350" y="0"/>
                                </a:moveTo>
                                <a:lnTo>
                                  <a:pt x="0" y="204554"/>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56" name="Freeform: Shape 1456"/>
                        <wps:cNvSpPr/>
                        <wps:spPr>
                          <a:xfrm>
                            <a:off x="265552" y="1778677"/>
                            <a:ext cx="221927" cy="23164"/>
                          </a:xfrm>
                          <a:custGeom>
                            <a:avLst/>
                            <a:gdLst/>
                            <a:ahLst/>
                            <a:cxnLst/>
                            <a:rect l="l" t="t" r="r" b="b"/>
                            <a:pathLst>
                              <a:path w="221927" h="23164">
                                <a:moveTo>
                                  <a:pt x="0" y="23164"/>
                                </a:moveTo>
                                <a:lnTo>
                                  <a:pt x="221927"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57" name="Freeform: Shape 1457"/>
                        <wps:cNvSpPr/>
                        <wps:spPr>
                          <a:xfrm>
                            <a:off x="283660" y="1743019"/>
                            <a:ext cx="177821" cy="18560"/>
                          </a:xfrm>
                          <a:custGeom>
                            <a:avLst/>
                            <a:gdLst/>
                            <a:ahLst/>
                            <a:cxnLst/>
                            <a:rect l="l" t="t" r="r" b="b"/>
                            <a:pathLst>
                              <a:path w="177821" h="18560">
                                <a:moveTo>
                                  <a:pt x="0" y="18560"/>
                                </a:moveTo>
                                <a:lnTo>
                                  <a:pt x="177821" y="0"/>
                                </a:lnTo>
                              </a:path>
                            </a:pathLst>
                          </a:custGeom>
                          <a:ln w="7620" cap="rnd" cmpd="sng">
                            <a:solidFill>
                              <a:srgbClr val="000000"/>
                            </a:solidFill>
                            <a:prstDash val="solid"/>
                            <a:round/>
                            <a:headEnd type="none" w="med" len="med"/>
                            <a:tailEnd type="none" w="med" len="med"/>
                          </a:ln>
                        </wps:spPr>
                        <wps:bodyPr>
                          <a:prstTxWarp prst="textNoShape">
                            <a:avLst/>
                          </a:prstTxWarp>
                        </wps:bodyPr>
                      </wps:wsp>
                      <wps:wsp>
                        <wps:cNvPr id="1458" name="Freeform: Shape 1458"/>
                        <wps:cNvSpPr/>
                        <wps:spPr>
                          <a:xfrm>
                            <a:off x="586371" y="45720"/>
                            <a:ext cx="79782" cy="86323"/>
                          </a:xfrm>
                          <a:custGeom>
                            <a:avLst/>
                            <a:gdLst/>
                            <a:ahLst/>
                            <a:cxnLst/>
                            <a:rect l="l" t="t" r="r" b="b"/>
                            <a:pathLst>
                              <a:path w="79782" h="86323">
                                <a:moveTo>
                                  <a:pt x="0" y="44270"/>
                                </a:moveTo>
                                <a:cubicBezTo>
                                  <a:pt x="0" y="30427"/>
                                  <a:pt x="3716" y="19589"/>
                                  <a:pt x="11150" y="11757"/>
                                </a:cubicBezTo>
                                <a:cubicBezTo>
                                  <a:pt x="18583" y="3919"/>
                                  <a:pt x="28181" y="0"/>
                                  <a:pt x="39946" y="0"/>
                                </a:cubicBezTo>
                                <a:cubicBezTo>
                                  <a:pt x="47643" y="0"/>
                                  <a:pt x="54583" y="1839"/>
                                  <a:pt x="60766" y="5520"/>
                                </a:cubicBezTo>
                                <a:cubicBezTo>
                                  <a:pt x="66954" y="9200"/>
                                  <a:pt x="71667" y="14333"/>
                                  <a:pt x="74906" y="20920"/>
                                </a:cubicBezTo>
                                <a:cubicBezTo>
                                  <a:pt x="78150" y="27501"/>
                                  <a:pt x="79772" y="34962"/>
                                  <a:pt x="79773" y="43304"/>
                                </a:cubicBezTo>
                                <a:cubicBezTo>
                                  <a:pt x="79773" y="51762"/>
                                  <a:pt x="78064" y="59330"/>
                                  <a:pt x="74648" y="66010"/>
                                </a:cubicBezTo>
                                <a:cubicBezTo>
                                  <a:pt x="71238" y="72688"/>
                                  <a:pt x="66402" y="77745"/>
                                  <a:pt x="60140" y="81180"/>
                                </a:cubicBezTo>
                                <a:cubicBezTo>
                                  <a:pt x="53884" y="84608"/>
                                  <a:pt x="47134" y="86323"/>
                                  <a:pt x="39891" y="86323"/>
                                </a:cubicBezTo>
                                <a:cubicBezTo>
                                  <a:pt x="32034" y="86323"/>
                                  <a:pt x="25014" y="84427"/>
                                  <a:pt x="18832" y="80638"/>
                                </a:cubicBezTo>
                                <a:cubicBezTo>
                                  <a:pt x="12649" y="76841"/>
                                  <a:pt x="7963" y="71661"/>
                                  <a:pt x="4774" y="65099"/>
                                </a:cubicBezTo>
                                <a:cubicBezTo>
                                  <a:pt x="1591" y="58536"/>
                                  <a:pt x="0" y="51593"/>
                                  <a:pt x="0" y="44270"/>
                                </a:cubicBezTo>
                                <a:close/>
                                <a:moveTo>
                                  <a:pt x="11380" y="44445"/>
                                </a:moveTo>
                                <a:cubicBezTo>
                                  <a:pt x="11380" y="54497"/>
                                  <a:pt x="14081" y="62415"/>
                                  <a:pt x="19485" y="68199"/>
                                </a:cubicBezTo>
                                <a:cubicBezTo>
                                  <a:pt x="24895" y="73983"/>
                                  <a:pt x="31675" y="76875"/>
                                  <a:pt x="39826" y="76875"/>
                                </a:cubicBezTo>
                                <a:cubicBezTo>
                                  <a:pt x="48136" y="76875"/>
                                  <a:pt x="54975" y="73955"/>
                                  <a:pt x="60342" y="68116"/>
                                </a:cubicBezTo>
                                <a:cubicBezTo>
                                  <a:pt x="65708" y="62271"/>
                                  <a:pt x="68391" y="53982"/>
                                  <a:pt x="68392" y="43249"/>
                                </a:cubicBezTo>
                                <a:cubicBezTo>
                                  <a:pt x="68392" y="36459"/>
                                  <a:pt x="67245" y="30530"/>
                                  <a:pt x="64952" y="25465"/>
                                </a:cubicBezTo>
                                <a:cubicBezTo>
                                  <a:pt x="62657" y="20399"/>
                                  <a:pt x="59300" y="16473"/>
                                  <a:pt x="54878" y="13689"/>
                                </a:cubicBezTo>
                                <a:cubicBezTo>
                                  <a:pt x="50461" y="10898"/>
                                  <a:pt x="45503" y="9502"/>
                                  <a:pt x="40001" y="9503"/>
                                </a:cubicBezTo>
                                <a:cubicBezTo>
                                  <a:pt x="32187" y="9503"/>
                                  <a:pt x="25462" y="12189"/>
                                  <a:pt x="19826" y="17562"/>
                                </a:cubicBezTo>
                                <a:cubicBezTo>
                                  <a:pt x="14195" y="22928"/>
                                  <a:pt x="11379" y="31889"/>
                                  <a:pt x="11380" y="44445"/>
                                </a:cubicBezTo>
                                <a:close/>
                              </a:path>
                            </a:pathLst>
                          </a:custGeom>
                          <a:solidFill>
                            <a:srgbClr val="FF0D0D"/>
                          </a:solidFill>
                        </wps:spPr>
                        <wps:bodyPr>
                          <a:prstTxWarp prst="textNoShape">
                            <a:avLst/>
                          </a:prstTxWarp>
                        </wps:bodyPr>
                      </wps:wsp>
                      <wps:wsp>
                        <wps:cNvPr id="1459" name="Freeform: Shape 1459"/>
                        <wps:cNvSpPr/>
                        <wps:spPr>
                          <a:xfrm>
                            <a:off x="978106" y="371269"/>
                            <a:ext cx="79782" cy="86323"/>
                          </a:xfrm>
                          <a:custGeom>
                            <a:avLst/>
                            <a:gdLst/>
                            <a:ahLst/>
                            <a:cxnLst/>
                            <a:rect l="l" t="t" r="r" b="b"/>
                            <a:pathLst>
                              <a:path w="79782" h="86323">
                                <a:moveTo>
                                  <a:pt x="0" y="44270"/>
                                </a:moveTo>
                                <a:cubicBezTo>
                                  <a:pt x="0" y="30427"/>
                                  <a:pt x="3716" y="19589"/>
                                  <a:pt x="11150" y="11757"/>
                                </a:cubicBezTo>
                                <a:cubicBezTo>
                                  <a:pt x="18583" y="3919"/>
                                  <a:pt x="28181" y="0"/>
                                  <a:pt x="39946" y="0"/>
                                </a:cubicBezTo>
                                <a:cubicBezTo>
                                  <a:pt x="47643" y="0"/>
                                  <a:pt x="54583" y="1839"/>
                                  <a:pt x="60766" y="5520"/>
                                </a:cubicBezTo>
                                <a:cubicBezTo>
                                  <a:pt x="66954" y="9200"/>
                                  <a:pt x="71667" y="14333"/>
                                  <a:pt x="74906" y="20920"/>
                                </a:cubicBezTo>
                                <a:cubicBezTo>
                                  <a:pt x="78150" y="27501"/>
                                  <a:pt x="79772" y="34962"/>
                                  <a:pt x="79773" y="43304"/>
                                </a:cubicBezTo>
                                <a:cubicBezTo>
                                  <a:pt x="79773" y="51762"/>
                                  <a:pt x="78064" y="59330"/>
                                  <a:pt x="74648" y="66010"/>
                                </a:cubicBezTo>
                                <a:cubicBezTo>
                                  <a:pt x="71238" y="72688"/>
                                  <a:pt x="66402" y="77745"/>
                                  <a:pt x="60140" y="81180"/>
                                </a:cubicBezTo>
                                <a:cubicBezTo>
                                  <a:pt x="53884" y="84608"/>
                                  <a:pt x="47134" y="86323"/>
                                  <a:pt x="39891" y="86323"/>
                                </a:cubicBezTo>
                                <a:cubicBezTo>
                                  <a:pt x="32034" y="86323"/>
                                  <a:pt x="25014" y="84427"/>
                                  <a:pt x="18832" y="80638"/>
                                </a:cubicBezTo>
                                <a:cubicBezTo>
                                  <a:pt x="12649" y="76841"/>
                                  <a:pt x="7963" y="71661"/>
                                  <a:pt x="4774" y="65099"/>
                                </a:cubicBezTo>
                                <a:cubicBezTo>
                                  <a:pt x="1591" y="58536"/>
                                  <a:pt x="0" y="51593"/>
                                  <a:pt x="0" y="44270"/>
                                </a:cubicBezTo>
                                <a:close/>
                                <a:moveTo>
                                  <a:pt x="11380" y="44445"/>
                                </a:moveTo>
                                <a:cubicBezTo>
                                  <a:pt x="11380" y="54497"/>
                                  <a:pt x="14081" y="62415"/>
                                  <a:pt x="19485" y="68199"/>
                                </a:cubicBezTo>
                                <a:cubicBezTo>
                                  <a:pt x="24895" y="73983"/>
                                  <a:pt x="31675" y="76875"/>
                                  <a:pt x="39826" y="76875"/>
                                </a:cubicBezTo>
                                <a:cubicBezTo>
                                  <a:pt x="48136" y="76875"/>
                                  <a:pt x="54975" y="73955"/>
                                  <a:pt x="60342" y="68116"/>
                                </a:cubicBezTo>
                                <a:cubicBezTo>
                                  <a:pt x="65708" y="62271"/>
                                  <a:pt x="68391" y="53982"/>
                                  <a:pt x="68392" y="43249"/>
                                </a:cubicBezTo>
                                <a:cubicBezTo>
                                  <a:pt x="68392" y="36459"/>
                                  <a:pt x="67245" y="30530"/>
                                  <a:pt x="64952" y="25465"/>
                                </a:cubicBezTo>
                                <a:cubicBezTo>
                                  <a:pt x="62657" y="20399"/>
                                  <a:pt x="59300" y="16473"/>
                                  <a:pt x="54878" y="13689"/>
                                </a:cubicBezTo>
                                <a:cubicBezTo>
                                  <a:pt x="50461" y="10898"/>
                                  <a:pt x="45503" y="9502"/>
                                  <a:pt x="40001" y="9503"/>
                                </a:cubicBezTo>
                                <a:cubicBezTo>
                                  <a:pt x="32187" y="9503"/>
                                  <a:pt x="25462" y="12189"/>
                                  <a:pt x="19826" y="17562"/>
                                </a:cubicBezTo>
                                <a:cubicBezTo>
                                  <a:pt x="14195" y="22928"/>
                                  <a:pt x="11379" y="31889"/>
                                  <a:pt x="11380" y="44445"/>
                                </a:cubicBezTo>
                                <a:close/>
                              </a:path>
                            </a:pathLst>
                          </a:custGeom>
                          <a:solidFill>
                            <a:srgbClr val="FF0D0D"/>
                          </a:solidFill>
                        </wps:spPr>
                        <wps:bodyPr>
                          <a:prstTxWarp prst="textNoShape">
                            <a:avLst/>
                          </a:prstTxWarp>
                        </wps:bodyPr>
                      </wps:wsp>
                      <wps:wsp>
                        <wps:cNvPr id="1460" name="Freeform: Shape 1460"/>
                        <wps:cNvSpPr/>
                        <wps:spPr>
                          <a:xfrm>
                            <a:off x="1071140" y="371269"/>
                            <a:ext cx="65439" cy="83416"/>
                          </a:xfrm>
                          <a:custGeom>
                            <a:avLst/>
                            <a:gdLst/>
                            <a:ahLst/>
                            <a:cxnLst/>
                            <a:rect l="l" t="t" r="r" b="b"/>
                            <a:pathLst>
                              <a:path w="65439" h="83416">
                                <a:moveTo>
                                  <a:pt x="0" y="83416"/>
                                </a:moveTo>
                                <a:lnTo>
                                  <a:pt x="0" y="0"/>
                                </a:lnTo>
                                <a:lnTo>
                                  <a:pt x="11040" y="0"/>
                                </a:lnTo>
                                <a:lnTo>
                                  <a:pt x="11040" y="34260"/>
                                </a:lnTo>
                                <a:lnTo>
                                  <a:pt x="54399" y="34260"/>
                                </a:lnTo>
                                <a:lnTo>
                                  <a:pt x="54399" y="0"/>
                                </a:lnTo>
                                <a:lnTo>
                                  <a:pt x="65439" y="0"/>
                                </a:lnTo>
                                <a:lnTo>
                                  <a:pt x="65439" y="83416"/>
                                </a:lnTo>
                                <a:lnTo>
                                  <a:pt x="54399" y="83416"/>
                                </a:lnTo>
                                <a:lnTo>
                                  <a:pt x="54399" y="44104"/>
                                </a:lnTo>
                                <a:lnTo>
                                  <a:pt x="11040" y="44104"/>
                                </a:lnTo>
                                <a:lnTo>
                                  <a:pt x="11040" y="83416"/>
                                </a:lnTo>
                                <a:close/>
                              </a:path>
                            </a:pathLst>
                          </a:custGeom>
                          <a:solidFill>
                            <a:srgbClr val="FF0D0D"/>
                          </a:solidFill>
                        </wps:spPr>
                        <wps:bodyPr>
                          <a:prstTxWarp prst="textNoShape">
                            <a:avLst/>
                          </a:prstTxWarp>
                        </wps:bodyPr>
                      </wps:wsp>
                      <wps:wsp>
                        <wps:cNvPr id="1461" name="Freeform: Shape 1461"/>
                        <wps:cNvSpPr/>
                        <wps:spPr>
                          <a:xfrm>
                            <a:off x="45720" y="370441"/>
                            <a:ext cx="79782" cy="86323"/>
                          </a:xfrm>
                          <a:custGeom>
                            <a:avLst/>
                            <a:gdLst/>
                            <a:ahLst/>
                            <a:cxnLst/>
                            <a:rect l="l" t="t" r="r" b="b"/>
                            <a:pathLst>
                              <a:path w="79782" h="86323">
                                <a:moveTo>
                                  <a:pt x="0" y="44270"/>
                                </a:moveTo>
                                <a:cubicBezTo>
                                  <a:pt x="0" y="30427"/>
                                  <a:pt x="3716" y="19589"/>
                                  <a:pt x="11150" y="11757"/>
                                </a:cubicBezTo>
                                <a:cubicBezTo>
                                  <a:pt x="18583" y="3919"/>
                                  <a:pt x="28181" y="0"/>
                                  <a:pt x="39946" y="0"/>
                                </a:cubicBezTo>
                                <a:cubicBezTo>
                                  <a:pt x="47643" y="0"/>
                                  <a:pt x="54583" y="1839"/>
                                  <a:pt x="60766" y="5520"/>
                                </a:cubicBezTo>
                                <a:cubicBezTo>
                                  <a:pt x="66954" y="9200"/>
                                  <a:pt x="71667" y="14333"/>
                                  <a:pt x="74906" y="20920"/>
                                </a:cubicBezTo>
                                <a:cubicBezTo>
                                  <a:pt x="78150" y="27501"/>
                                  <a:pt x="79772" y="34962"/>
                                  <a:pt x="79773" y="43304"/>
                                </a:cubicBezTo>
                                <a:cubicBezTo>
                                  <a:pt x="79773" y="51762"/>
                                  <a:pt x="78064" y="59330"/>
                                  <a:pt x="74648" y="66010"/>
                                </a:cubicBezTo>
                                <a:cubicBezTo>
                                  <a:pt x="71238" y="72688"/>
                                  <a:pt x="66402" y="77745"/>
                                  <a:pt x="60140" y="81180"/>
                                </a:cubicBezTo>
                                <a:cubicBezTo>
                                  <a:pt x="53884" y="84608"/>
                                  <a:pt x="47134" y="86323"/>
                                  <a:pt x="39891" y="86323"/>
                                </a:cubicBezTo>
                                <a:cubicBezTo>
                                  <a:pt x="32034" y="86323"/>
                                  <a:pt x="25014" y="84427"/>
                                  <a:pt x="18832" y="80638"/>
                                </a:cubicBezTo>
                                <a:cubicBezTo>
                                  <a:pt x="12649" y="76841"/>
                                  <a:pt x="7963" y="71661"/>
                                  <a:pt x="4774" y="65099"/>
                                </a:cubicBezTo>
                                <a:cubicBezTo>
                                  <a:pt x="1591" y="58536"/>
                                  <a:pt x="0" y="51593"/>
                                  <a:pt x="0" y="44270"/>
                                </a:cubicBezTo>
                                <a:close/>
                                <a:moveTo>
                                  <a:pt x="11380" y="44445"/>
                                </a:moveTo>
                                <a:cubicBezTo>
                                  <a:pt x="11380" y="54497"/>
                                  <a:pt x="14081" y="62415"/>
                                  <a:pt x="19485" y="68199"/>
                                </a:cubicBezTo>
                                <a:cubicBezTo>
                                  <a:pt x="24895" y="73983"/>
                                  <a:pt x="31675" y="76875"/>
                                  <a:pt x="39826" y="76875"/>
                                </a:cubicBezTo>
                                <a:cubicBezTo>
                                  <a:pt x="48136" y="76875"/>
                                  <a:pt x="54975" y="73955"/>
                                  <a:pt x="60342" y="68116"/>
                                </a:cubicBezTo>
                                <a:cubicBezTo>
                                  <a:pt x="65708" y="62271"/>
                                  <a:pt x="68391" y="53982"/>
                                  <a:pt x="68392" y="43249"/>
                                </a:cubicBezTo>
                                <a:cubicBezTo>
                                  <a:pt x="68392" y="36459"/>
                                  <a:pt x="67245" y="30530"/>
                                  <a:pt x="64952" y="25465"/>
                                </a:cubicBezTo>
                                <a:cubicBezTo>
                                  <a:pt x="62657" y="20399"/>
                                  <a:pt x="59300" y="16473"/>
                                  <a:pt x="54878" y="13689"/>
                                </a:cubicBezTo>
                                <a:cubicBezTo>
                                  <a:pt x="50461" y="10898"/>
                                  <a:pt x="45503" y="9502"/>
                                  <a:pt x="40001" y="9503"/>
                                </a:cubicBezTo>
                                <a:cubicBezTo>
                                  <a:pt x="32187" y="9503"/>
                                  <a:pt x="25462" y="12189"/>
                                  <a:pt x="19826" y="17562"/>
                                </a:cubicBezTo>
                                <a:cubicBezTo>
                                  <a:pt x="14195" y="22928"/>
                                  <a:pt x="11379" y="31889"/>
                                  <a:pt x="11380" y="44445"/>
                                </a:cubicBezTo>
                                <a:close/>
                              </a:path>
                            </a:pathLst>
                          </a:custGeom>
                          <a:solidFill>
                            <a:srgbClr val="FF0D0D"/>
                          </a:solidFill>
                        </wps:spPr>
                        <wps:bodyPr>
                          <a:prstTxWarp prst="textNoShape">
                            <a:avLst/>
                          </a:prstTxWarp>
                        </wps:bodyPr>
                      </wps:wsp>
                      <wps:wsp>
                        <wps:cNvPr id="1462" name="Freeform: Shape 1462"/>
                        <wps:cNvSpPr/>
                        <wps:spPr>
                          <a:xfrm>
                            <a:off x="952459" y="50890"/>
                            <a:ext cx="79782" cy="86323"/>
                          </a:xfrm>
                          <a:custGeom>
                            <a:avLst/>
                            <a:gdLst/>
                            <a:ahLst/>
                            <a:cxnLst/>
                            <a:rect l="l" t="t" r="r" b="b"/>
                            <a:pathLst>
                              <a:path w="79782" h="86323">
                                <a:moveTo>
                                  <a:pt x="0" y="44270"/>
                                </a:moveTo>
                                <a:cubicBezTo>
                                  <a:pt x="0" y="30427"/>
                                  <a:pt x="3716" y="19589"/>
                                  <a:pt x="11150" y="11757"/>
                                </a:cubicBezTo>
                                <a:cubicBezTo>
                                  <a:pt x="18583" y="3919"/>
                                  <a:pt x="28181" y="0"/>
                                  <a:pt x="39946" y="0"/>
                                </a:cubicBezTo>
                                <a:cubicBezTo>
                                  <a:pt x="47643" y="0"/>
                                  <a:pt x="54583" y="1839"/>
                                  <a:pt x="60766" y="5520"/>
                                </a:cubicBezTo>
                                <a:cubicBezTo>
                                  <a:pt x="66954" y="9200"/>
                                  <a:pt x="71667" y="14333"/>
                                  <a:pt x="74906" y="20920"/>
                                </a:cubicBezTo>
                                <a:cubicBezTo>
                                  <a:pt x="78150" y="27501"/>
                                  <a:pt x="79772" y="34962"/>
                                  <a:pt x="79773" y="43304"/>
                                </a:cubicBezTo>
                                <a:cubicBezTo>
                                  <a:pt x="79773" y="51762"/>
                                  <a:pt x="78064" y="59330"/>
                                  <a:pt x="74648" y="66010"/>
                                </a:cubicBezTo>
                                <a:cubicBezTo>
                                  <a:pt x="71238" y="72688"/>
                                  <a:pt x="66402" y="77745"/>
                                  <a:pt x="60140" y="81180"/>
                                </a:cubicBezTo>
                                <a:cubicBezTo>
                                  <a:pt x="53884" y="84608"/>
                                  <a:pt x="47134" y="86323"/>
                                  <a:pt x="39891" y="86323"/>
                                </a:cubicBezTo>
                                <a:cubicBezTo>
                                  <a:pt x="32034" y="86323"/>
                                  <a:pt x="25014" y="84427"/>
                                  <a:pt x="18832" y="80638"/>
                                </a:cubicBezTo>
                                <a:cubicBezTo>
                                  <a:pt x="12649" y="76841"/>
                                  <a:pt x="7963" y="71661"/>
                                  <a:pt x="4774" y="65099"/>
                                </a:cubicBezTo>
                                <a:cubicBezTo>
                                  <a:pt x="1591" y="58536"/>
                                  <a:pt x="0" y="51593"/>
                                  <a:pt x="0" y="44270"/>
                                </a:cubicBezTo>
                                <a:close/>
                                <a:moveTo>
                                  <a:pt x="11380" y="44445"/>
                                </a:moveTo>
                                <a:cubicBezTo>
                                  <a:pt x="11380" y="54497"/>
                                  <a:pt x="14081" y="62415"/>
                                  <a:pt x="19485" y="68199"/>
                                </a:cubicBezTo>
                                <a:cubicBezTo>
                                  <a:pt x="24895" y="73983"/>
                                  <a:pt x="31675" y="76875"/>
                                  <a:pt x="39826" y="76875"/>
                                </a:cubicBezTo>
                                <a:cubicBezTo>
                                  <a:pt x="48136" y="76875"/>
                                  <a:pt x="54975" y="73955"/>
                                  <a:pt x="60342" y="68116"/>
                                </a:cubicBezTo>
                                <a:cubicBezTo>
                                  <a:pt x="65708" y="62271"/>
                                  <a:pt x="68391" y="53982"/>
                                  <a:pt x="68392" y="43249"/>
                                </a:cubicBezTo>
                                <a:cubicBezTo>
                                  <a:pt x="68392" y="36459"/>
                                  <a:pt x="67245" y="30530"/>
                                  <a:pt x="64952" y="25465"/>
                                </a:cubicBezTo>
                                <a:cubicBezTo>
                                  <a:pt x="62657" y="20399"/>
                                  <a:pt x="59300" y="16473"/>
                                  <a:pt x="54878" y="13689"/>
                                </a:cubicBezTo>
                                <a:cubicBezTo>
                                  <a:pt x="50461" y="10898"/>
                                  <a:pt x="45503" y="9502"/>
                                  <a:pt x="40001" y="9503"/>
                                </a:cubicBezTo>
                                <a:cubicBezTo>
                                  <a:pt x="32187" y="9503"/>
                                  <a:pt x="25462" y="12189"/>
                                  <a:pt x="19826" y="17562"/>
                                </a:cubicBezTo>
                                <a:cubicBezTo>
                                  <a:pt x="14195" y="22928"/>
                                  <a:pt x="11379" y="31889"/>
                                  <a:pt x="11380" y="44445"/>
                                </a:cubicBezTo>
                                <a:close/>
                              </a:path>
                            </a:pathLst>
                          </a:custGeom>
                          <a:solidFill>
                            <a:srgbClr val="FF0D0D"/>
                          </a:solidFill>
                        </wps:spPr>
                        <wps:bodyPr>
                          <a:prstTxWarp prst="textNoShape">
                            <a:avLst/>
                          </a:prstTxWarp>
                        </wps:bodyPr>
                      </wps:wsp>
                      <wps:wsp>
                        <wps:cNvPr id="1463" name="Freeform: Shape 1463"/>
                        <wps:cNvSpPr/>
                        <wps:spPr>
                          <a:xfrm>
                            <a:off x="231862" y="682139"/>
                            <a:ext cx="65724" cy="83416"/>
                          </a:xfrm>
                          <a:custGeom>
                            <a:avLst/>
                            <a:gdLst/>
                            <a:ahLst/>
                            <a:cxnLst/>
                            <a:rect l="l" t="t" r="r" b="b"/>
                            <a:pathLst>
                              <a:path w="65724" h="83416">
                                <a:moveTo>
                                  <a:pt x="-9" y="83416"/>
                                </a:moveTo>
                                <a:lnTo>
                                  <a:pt x="-9" y="0"/>
                                </a:lnTo>
                                <a:lnTo>
                                  <a:pt x="11316" y="0"/>
                                </a:lnTo>
                                <a:lnTo>
                                  <a:pt x="55135" y="65494"/>
                                </a:lnTo>
                                <a:lnTo>
                                  <a:pt x="55135" y="0"/>
                                </a:lnTo>
                                <a:lnTo>
                                  <a:pt x="65715" y="0"/>
                                </a:lnTo>
                                <a:lnTo>
                                  <a:pt x="65715" y="83416"/>
                                </a:lnTo>
                                <a:lnTo>
                                  <a:pt x="54390" y="83416"/>
                                </a:lnTo>
                                <a:lnTo>
                                  <a:pt x="10580" y="17866"/>
                                </a:lnTo>
                                <a:lnTo>
                                  <a:pt x="10580" y="83416"/>
                                </a:lnTo>
                                <a:close/>
                              </a:path>
                            </a:pathLst>
                          </a:custGeom>
                          <a:solidFill>
                            <a:srgbClr val="3050F8"/>
                          </a:solidFill>
                        </wps:spPr>
                        <wps:bodyPr>
                          <a:prstTxWarp prst="textNoShape">
                            <a:avLst/>
                          </a:prstTxWarp>
                        </wps:bodyPr>
                      </wps:wsp>
                      <wps:wsp>
                        <wps:cNvPr id="1464" name="Freeform: Shape 1464"/>
                        <wps:cNvSpPr/>
                        <wps:spPr>
                          <a:xfrm>
                            <a:off x="495984" y="1157640"/>
                            <a:ext cx="65724" cy="83416"/>
                          </a:xfrm>
                          <a:custGeom>
                            <a:avLst/>
                            <a:gdLst/>
                            <a:ahLst/>
                            <a:cxnLst/>
                            <a:rect l="l" t="t" r="r" b="b"/>
                            <a:pathLst>
                              <a:path w="65724" h="83416">
                                <a:moveTo>
                                  <a:pt x="-9" y="83416"/>
                                </a:moveTo>
                                <a:lnTo>
                                  <a:pt x="-9" y="0"/>
                                </a:lnTo>
                                <a:lnTo>
                                  <a:pt x="11316" y="0"/>
                                </a:lnTo>
                                <a:lnTo>
                                  <a:pt x="55135" y="65494"/>
                                </a:lnTo>
                                <a:lnTo>
                                  <a:pt x="55135" y="0"/>
                                </a:lnTo>
                                <a:lnTo>
                                  <a:pt x="65715" y="0"/>
                                </a:lnTo>
                                <a:lnTo>
                                  <a:pt x="65715" y="83416"/>
                                </a:lnTo>
                                <a:lnTo>
                                  <a:pt x="54390" y="83416"/>
                                </a:lnTo>
                                <a:lnTo>
                                  <a:pt x="10580" y="17866"/>
                                </a:lnTo>
                                <a:lnTo>
                                  <a:pt x="10580" y="83416"/>
                                </a:lnTo>
                                <a:close/>
                              </a:path>
                            </a:pathLst>
                          </a:custGeom>
                          <a:solidFill>
                            <a:srgbClr val="3050F8"/>
                          </a:solidFill>
                        </wps:spPr>
                        <wps:bodyPr>
                          <a:prstTxWarp prst="textNoShape">
                            <a:avLst/>
                          </a:prstTxWarp>
                        </wps:bodyPr>
                      </wps:wsp>
                      <wps:wsp>
                        <wps:cNvPr id="1465" name="Freeform: Shape 1465"/>
                        <wps:cNvSpPr/>
                        <wps:spPr>
                          <a:xfrm>
                            <a:off x="770158" y="727249"/>
                            <a:ext cx="73747" cy="86268"/>
                          </a:xfrm>
                          <a:custGeom>
                            <a:avLst/>
                            <a:gdLst/>
                            <a:ahLst/>
                            <a:cxnLst/>
                            <a:rect l="l" t="t" r="r" b="b"/>
                            <a:pathLst>
                              <a:path w="73747" h="86268">
                                <a:moveTo>
                                  <a:pt x="62698" y="55595"/>
                                </a:moveTo>
                                <a:lnTo>
                                  <a:pt x="73738" y="58383"/>
                                </a:lnTo>
                                <a:cubicBezTo>
                                  <a:pt x="71425" y="67454"/>
                                  <a:pt x="67260" y="74369"/>
                                  <a:pt x="61244" y="79129"/>
                                </a:cubicBezTo>
                                <a:cubicBezTo>
                                  <a:pt x="55233" y="83888"/>
                                  <a:pt x="47885" y="86267"/>
                                  <a:pt x="39201" y="86268"/>
                                </a:cubicBezTo>
                                <a:cubicBezTo>
                                  <a:pt x="30209" y="86267"/>
                                  <a:pt x="22895" y="84437"/>
                                  <a:pt x="17259" y="80776"/>
                                </a:cubicBezTo>
                                <a:cubicBezTo>
                                  <a:pt x="11628" y="77113"/>
                                  <a:pt x="7340" y="71814"/>
                                  <a:pt x="4397" y="64878"/>
                                </a:cubicBezTo>
                                <a:cubicBezTo>
                                  <a:pt x="1459" y="57935"/>
                                  <a:pt x="-9" y="50480"/>
                                  <a:pt x="-9" y="42513"/>
                                </a:cubicBezTo>
                                <a:cubicBezTo>
                                  <a:pt x="-9" y="33821"/>
                                  <a:pt x="1650" y="26243"/>
                                  <a:pt x="4968" y="19780"/>
                                </a:cubicBezTo>
                                <a:cubicBezTo>
                                  <a:pt x="8292" y="13309"/>
                                  <a:pt x="13017" y="8396"/>
                                  <a:pt x="19145" y="5041"/>
                                </a:cubicBezTo>
                                <a:cubicBezTo>
                                  <a:pt x="25272" y="1686"/>
                                  <a:pt x="32012" y="8"/>
                                  <a:pt x="39366" y="9"/>
                                </a:cubicBezTo>
                                <a:cubicBezTo>
                                  <a:pt x="47713" y="9"/>
                                  <a:pt x="54733" y="2133"/>
                                  <a:pt x="60425" y="6384"/>
                                </a:cubicBezTo>
                                <a:cubicBezTo>
                                  <a:pt x="66116" y="10628"/>
                                  <a:pt x="70082" y="16602"/>
                                  <a:pt x="72321" y="24306"/>
                                </a:cubicBezTo>
                                <a:lnTo>
                                  <a:pt x="61446" y="26864"/>
                                </a:lnTo>
                                <a:cubicBezTo>
                                  <a:pt x="59514" y="20792"/>
                                  <a:pt x="56707" y="16372"/>
                                  <a:pt x="53028" y="13606"/>
                                </a:cubicBezTo>
                                <a:cubicBezTo>
                                  <a:pt x="49348" y="10833"/>
                                  <a:pt x="44720" y="9448"/>
                                  <a:pt x="39146" y="9448"/>
                                </a:cubicBezTo>
                                <a:cubicBezTo>
                                  <a:pt x="32730" y="9447"/>
                                  <a:pt x="27369" y="10984"/>
                                  <a:pt x="23064" y="14057"/>
                                </a:cubicBezTo>
                                <a:cubicBezTo>
                                  <a:pt x="18758" y="17129"/>
                                  <a:pt x="15732" y="21257"/>
                                  <a:pt x="13984" y="26440"/>
                                </a:cubicBezTo>
                                <a:cubicBezTo>
                                  <a:pt x="12242" y="31616"/>
                                  <a:pt x="11370" y="36956"/>
                                  <a:pt x="11371" y="42458"/>
                                </a:cubicBezTo>
                                <a:cubicBezTo>
                                  <a:pt x="11371" y="49548"/>
                                  <a:pt x="12404" y="55739"/>
                                  <a:pt x="14471" y="61032"/>
                                </a:cubicBezTo>
                                <a:cubicBezTo>
                                  <a:pt x="16544" y="66325"/>
                                  <a:pt x="19761" y="70281"/>
                                  <a:pt x="24122" y="72900"/>
                                </a:cubicBezTo>
                                <a:cubicBezTo>
                                  <a:pt x="28482" y="75513"/>
                                  <a:pt x="33205" y="76819"/>
                                  <a:pt x="38290" y="76820"/>
                                </a:cubicBezTo>
                                <a:cubicBezTo>
                                  <a:pt x="44472" y="76820"/>
                                  <a:pt x="49707" y="75038"/>
                                  <a:pt x="53994" y="71474"/>
                                </a:cubicBezTo>
                                <a:cubicBezTo>
                                  <a:pt x="58281" y="67910"/>
                                  <a:pt x="61182" y="62617"/>
                                  <a:pt x="62698" y="55595"/>
                                </a:cubicBezTo>
                                <a:close/>
                              </a:path>
                            </a:pathLst>
                          </a:custGeom>
                          <a:solidFill>
                            <a:srgbClr val="000000"/>
                          </a:solidFill>
                        </wps:spPr>
                        <wps:bodyPr>
                          <a:prstTxWarp prst="textNoShape">
                            <a:avLst/>
                          </a:prstTxWarp>
                        </wps:bodyPr>
                      </wps:wsp>
                      <wps:wsp>
                        <wps:cNvPr id="1466" name="Freeform: Shape 1466"/>
                        <wps:cNvSpPr/>
                        <wps:spPr>
                          <a:xfrm>
                            <a:off x="639967" y="727249"/>
                            <a:ext cx="65439" cy="83416"/>
                          </a:xfrm>
                          <a:custGeom>
                            <a:avLst/>
                            <a:gdLst/>
                            <a:ahLst/>
                            <a:cxnLst/>
                            <a:rect l="l" t="t" r="r" b="b"/>
                            <a:pathLst>
                              <a:path w="65439" h="83416">
                                <a:moveTo>
                                  <a:pt x="0" y="83416"/>
                                </a:moveTo>
                                <a:lnTo>
                                  <a:pt x="0" y="0"/>
                                </a:lnTo>
                                <a:lnTo>
                                  <a:pt x="11040" y="0"/>
                                </a:lnTo>
                                <a:lnTo>
                                  <a:pt x="11040" y="34260"/>
                                </a:lnTo>
                                <a:lnTo>
                                  <a:pt x="54399" y="34260"/>
                                </a:lnTo>
                                <a:lnTo>
                                  <a:pt x="54399" y="0"/>
                                </a:lnTo>
                                <a:lnTo>
                                  <a:pt x="65439" y="0"/>
                                </a:lnTo>
                                <a:lnTo>
                                  <a:pt x="65439" y="83416"/>
                                </a:lnTo>
                                <a:lnTo>
                                  <a:pt x="54399" y="83416"/>
                                </a:lnTo>
                                <a:lnTo>
                                  <a:pt x="54399" y="44104"/>
                                </a:lnTo>
                                <a:lnTo>
                                  <a:pt x="11040" y="44104"/>
                                </a:lnTo>
                                <a:lnTo>
                                  <a:pt x="11040" y="83416"/>
                                </a:lnTo>
                                <a:close/>
                              </a:path>
                            </a:pathLst>
                          </a:custGeom>
                          <a:solidFill>
                            <a:srgbClr val="000000"/>
                          </a:solidFill>
                        </wps:spPr>
                        <wps:bodyPr>
                          <a:prstTxWarp prst="textNoShape">
                            <a:avLst/>
                          </a:prstTxWarp>
                        </wps:bodyPr>
                      </wps:wsp>
                      <wps:wsp>
                        <wps:cNvPr id="1467" name="Freeform: Shape 1467"/>
                        <wps:cNvSpPr/>
                        <wps:spPr>
                          <a:xfrm>
                            <a:off x="724128" y="789471"/>
                            <a:ext cx="32777" cy="51142"/>
                          </a:xfrm>
                          <a:custGeom>
                            <a:avLst/>
                            <a:gdLst/>
                            <a:ahLst/>
                            <a:cxnLst/>
                            <a:rect l="l" t="t" r="r" b="b"/>
                            <a:pathLst>
                              <a:path w="32777" h="51142">
                                <a:moveTo>
                                  <a:pt x="-5" y="37044"/>
                                </a:moveTo>
                                <a:lnTo>
                                  <a:pt x="6143" y="36222"/>
                                </a:lnTo>
                                <a:cubicBezTo>
                                  <a:pt x="6846" y="39706"/>
                                  <a:pt x="8045" y="42218"/>
                                  <a:pt x="9742" y="43757"/>
                                </a:cubicBezTo>
                                <a:cubicBezTo>
                                  <a:pt x="11438" y="45290"/>
                                  <a:pt x="13505" y="46058"/>
                                  <a:pt x="15941" y="46058"/>
                                </a:cubicBezTo>
                                <a:cubicBezTo>
                                  <a:pt x="18829" y="46057"/>
                                  <a:pt x="21269" y="45057"/>
                                  <a:pt x="23261" y="43056"/>
                                </a:cubicBezTo>
                                <a:cubicBezTo>
                                  <a:pt x="25255" y="41049"/>
                                  <a:pt x="26252" y="38567"/>
                                  <a:pt x="26253" y="35609"/>
                                </a:cubicBezTo>
                                <a:cubicBezTo>
                                  <a:pt x="26253" y="32786"/>
                                  <a:pt x="25330" y="30458"/>
                                  <a:pt x="23487" y="28626"/>
                                </a:cubicBezTo>
                                <a:cubicBezTo>
                                  <a:pt x="21643" y="26793"/>
                                  <a:pt x="19299" y="25876"/>
                                  <a:pt x="16455" y="25877"/>
                                </a:cubicBezTo>
                                <a:cubicBezTo>
                                  <a:pt x="15291" y="25877"/>
                                  <a:pt x="13845" y="26105"/>
                                  <a:pt x="12116" y="26562"/>
                                </a:cubicBezTo>
                                <a:lnTo>
                                  <a:pt x="12800" y="21169"/>
                                </a:lnTo>
                                <a:cubicBezTo>
                                  <a:pt x="13208" y="21213"/>
                                  <a:pt x="13538" y="21234"/>
                                  <a:pt x="13788" y="21235"/>
                                </a:cubicBezTo>
                                <a:cubicBezTo>
                                  <a:pt x="16404" y="21235"/>
                                  <a:pt x="18759" y="20552"/>
                                  <a:pt x="20854" y="19187"/>
                                </a:cubicBezTo>
                                <a:cubicBezTo>
                                  <a:pt x="22951" y="17821"/>
                                  <a:pt x="24000" y="15716"/>
                                  <a:pt x="24000" y="12872"/>
                                </a:cubicBezTo>
                                <a:cubicBezTo>
                                  <a:pt x="24000" y="10620"/>
                                  <a:pt x="23236" y="8754"/>
                                  <a:pt x="21710" y="7275"/>
                                </a:cubicBezTo>
                                <a:cubicBezTo>
                                  <a:pt x="20186" y="5791"/>
                                  <a:pt x="18216" y="5049"/>
                                  <a:pt x="15803" y="5050"/>
                                </a:cubicBezTo>
                                <a:cubicBezTo>
                                  <a:pt x="13414" y="5050"/>
                                  <a:pt x="11424" y="5802"/>
                                  <a:pt x="9831" y="7308"/>
                                </a:cubicBezTo>
                                <a:cubicBezTo>
                                  <a:pt x="8237" y="8809"/>
                                  <a:pt x="7212" y="11061"/>
                                  <a:pt x="6756" y="14064"/>
                                </a:cubicBezTo>
                                <a:lnTo>
                                  <a:pt x="612" y="12972"/>
                                </a:lnTo>
                                <a:cubicBezTo>
                                  <a:pt x="1362" y="8853"/>
                                  <a:pt x="3068" y="5663"/>
                                  <a:pt x="5729" y="3400"/>
                                </a:cubicBezTo>
                                <a:cubicBezTo>
                                  <a:pt x="8393" y="1133"/>
                                  <a:pt x="11705" y="0"/>
                                  <a:pt x="15665" y="0"/>
                                </a:cubicBezTo>
                                <a:cubicBezTo>
                                  <a:pt x="18399" y="0"/>
                                  <a:pt x="20915" y="586"/>
                                  <a:pt x="23211" y="1760"/>
                                </a:cubicBezTo>
                                <a:cubicBezTo>
                                  <a:pt x="25511" y="2930"/>
                                  <a:pt x="27269" y="4529"/>
                                  <a:pt x="28488" y="6557"/>
                                </a:cubicBezTo>
                                <a:cubicBezTo>
                                  <a:pt x="29706" y="8581"/>
                                  <a:pt x="30314" y="10732"/>
                                  <a:pt x="30315" y="13010"/>
                                </a:cubicBezTo>
                                <a:cubicBezTo>
                                  <a:pt x="30314" y="15170"/>
                                  <a:pt x="29733" y="17139"/>
                                  <a:pt x="28571" y="18917"/>
                                </a:cubicBezTo>
                                <a:cubicBezTo>
                                  <a:pt x="27411" y="20690"/>
                                  <a:pt x="25692" y="22101"/>
                                  <a:pt x="23415" y="23150"/>
                                </a:cubicBezTo>
                                <a:cubicBezTo>
                                  <a:pt x="26373" y="23831"/>
                                  <a:pt x="28671" y="25248"/>
                                  <a:pt x="30310" y="27401"/>
                                </a:cubicBezTo>
                                <a:cubicBezTo>
                                  <a:pt x="31951" y="29549"/>
                                  <a:pt x="32771" y="32239"/>
                                  <a:pt x="32772" y="35471"/>
                                </a:cubicBezTo>
                                <a:cubicBezTo>
                                  <a:pt x="32772" y="39843"/>
                                  <a:pt x="31178" y="43548"/>
                                  <a:pt x="27991" y="46588"/>
                                </a:cubicBezTo>
                                <a:cubicBezTo>
                                  <a:pt x="24804" y="49624"/>
                                  <a:pt x="20776" y="51141"/>
                                  <a:pt x="15908" y="51142"/>
                                </a:cubicBezTo>
                                <a:cubicBezTo>
                                  <a:pt x="11513" y="51142"/>
                                  <a:pt x="7865" y="49833"/>
                                  <a:pt x="4962" y="47218"/>
                                </a:cubicBezTo>
                                <a:cubicBezTo>
                                  <a:pt x="2062" y="44601"/>
                                  <a:pt x="406" y="41209"/>
                                  <a:pt x="-5" y="37044"/>
                                </a:cubicBezTo>
                                <a:close/>
                              </a:path>
                            </a:pathLst>
                          </a:custGeom>
                          <a:solidFill>
                            <a:srgbClr val="000000"/>
                          </a:solidFill>
                        </wps:spPr>
                        <wps:bodyPr>
                          <a:prstTxWarp prst="textNoShape">
                            <a:avLst/>
                          </a:prstTxWarp>
                        </wps:bodyPr>
                      </wps:wsp>
                    </wpg:wgp>
                  </a:graphicData>
                </a:graphic>
              </wp:inline>
            </w:drawing>
          </mc:Choice>
          <mc:Fallback xmlns:wpsCustomData="http://www.wps.cn/officeDocument/2013/wpsCustomData">
            <w:pict>
              <v:group id="1490" filled="f" stroked="f" style="margin-left:0.0pt;margin-top:0.0pt;width:93.1pt;height:145.5pt;mso-wrap-distance-left:0.0pt;mso-wrap-distance-right:0.0pt;visibility:visible;" coordsize="1182299,1847561">
                <v:shape id="1491" coordsize="134411,79030" path="m134411,0l0,79030e" filled="f" stroked="t" style="position:absolute;left:440530;top:119057;width:134411;height:79030;z-index:2;mso-position-horizontal-relative:page;mso-position-vertical-relative:page;mso-width-relative:page;mso-height-relative:page;visibility:visible;">
                  <v:stroke endcap="round" weight="0.6pt"/>
                  <v:fill/>
                  <v:path textboxrect="0,0,134411,79030"/>
                </v:shape>
                <v:shape id="1492" coordsize="135238,78114" path="m0,0l135238,78114e" filled="f" stroked="t" style="position:absolute;left:677584;top:118525;width:135238;height:78114;z-index:3;mso-position-horizontal-relative:page;mso-position-vertical-relative:page;mso-width-relative:page;mso-height-relative:page;visibility:visible;">
                  <v:stroke endcap="round" weight="0.6pt"/>
                  <v:fill/>
                  <v:path textboxrect="0,0,135238,78114"/>
                </v:shape>
                <v:shape id="1493" coordsize="155717,38162" path="m0,17370l155717,0l155507,19081l155297,38162xe" fillcolor="black" stroked="t" style="position:absolute;left:811168;top:394785;width:155717;height:38162;z-index:4;mso-position-horizontal-relative:page;mso-position-vertical-relative:page;mso-width-relative:page;mso-height-relative:page;visibility:visible;">
                  <v:stroke endcap="round" weight="0.6pt"/>
                  <v:fill/>
                  <v:path textboxrect="0,0,155717,38162"/>
                </v:shape>
                <v:shape id="1494" coordsize="127792,73783" path="m0,0l127792,73783e" filled="f" stroked="t" style="position:absolute;left:136932;top:465269;width:127792;height:73783;z-index:5;mso-position-horizontal-relative:page;mso-position-vertical-relative:page;mso-width-relative:page;mso-height-relative:page;visibility:visible;">
                  <v:stroke endcap="round" weight="0.6pt"/>
                  <v:fill/>
                  <v:path textboxrect="0,0,127792,73783"/>
                </v:shape>
                <v:shape id="1495" coordsize="146874,84800" path="m0,0l146874,84800e" filled="f" stroked="t" style="position:absolute;left:136932;top:421200;width:146874;height:84800;z-index:6;mso-position-horizontal-relative:page;mso-position-vertical-relative:page;mso-width-relative:page;mso-height-relative:page;visibility:visible;">
                  <v:stroke endcap="round" weight="0.6pt"/>
                  <v:fill/>
                  <v:path textboxrect="0,0,146874,84800"/>
                </v:shape>
                <v:shape id="1496" coordsize="147334,84190" path="m147334,0l0,84190e" filled="f" stroked="t" style="position:absolute;left:793694;top:101400;width:147334;height:84190;z-index:7;mso-position-horizontal-relative:page;mso-position-vertical-relative:page;mso-width-relative:page;mso-height-relative:page;visibility:visible;">
                  <v:stroke endcap="round" weight="0.6pt"/>
                  <v:fill/>
                  <v:path textboxrect="0,0,147334,84190"/>
                </v:shape>
                <v:shape id="1497" coordsize="128376,73357" path="m128376,0l0,73357e" filled="f" stroked="t" style="position:absolute;left:812653;top:145356;width:128376;height:73357;z-index:8;mso-position-horizontal-relative:page;mso-position-vertical-relative:page;mso-width-relative:page;mso-height-relative:page;visibility:visible;">
                  <v:stroke endcap="round" weight="0.6pt"/>
                  <v:fill/>
                  <v:path textboxrect="0,0,128376,73357"/>
                </v:shape>
                <v:shape id="1498" coordsize="134822,77841" path="m0,0l134822,77841e" filled="f" stroked="t" style="position:absolute;left:309017;top:749420;width:134822;height:77841;z-index:9;mso-position-horizontal-relative:page;mso-position-vertical-relative:page;mso-width-relative:page;mso-height-relative:page;visibility:visible;">
                  <v:stroke endcap="round" weight="0.6pt"/>
                  <v:fill/>
                  <v:path textboxrect="0,0,134822,77841"/>
                </v:shape>
                <v:shape id="1499" coordsize="108140,97869" path="m108140,0l0,97869e" filled="f" stroked="t" style="position:absolute;left:112291;top:763933;width:108140;height:97869;z-index:10;mso-position-horizontal-relative:page;mso-position-vertical-relative:page;mso-width-relative:page;mso-height-relative:page;visibility:visible;">
                  <v:stroke endcap="round" weight="0.6pt"/>
                  <v:fill/>
                  <v:path textboxrect="0,0,108140,97869"/>
                </v:shape>
                <v:shape id="1500" coordsize="0,153690" path="m0,153690l0,0e" filled="f" stroked="t" style="position:absolute;left:264724;top:517018;width:0;height:153690;z-index:11;mso-position-horizontal-relative:page;mso-position-vertical-relative:page;mso-width-relative:page;mso-height-relative:page;visibility:visible;">
                  <v:stroke endcap="round" weight="0.6pt"/>
                  <v:fill/>
                  <v:path textboxrect="0,0,0,153690"/>
                </v:shape>
                <v:shape id="1501" coordsize="88587,118116" path="m88587,118116l0,0e" filled="f" stroked="t" style="position:absolute;left:400405;top:1028094;width:88587;height:118116;z-index:12;mso-position-horizontal-relative:page;mso-position-vertical-relative:page;mso-width-relative:page;mso-height-relative:page;visibility:visible;">
                  <v:stroke endcap="round" weight="0.6pt"/>
                  <v:fill/>
                  <v:path textboxrect="0,0,88587,118116"/>
                </v:shape>
                <v:shape id="1502" coordsize="101393,135190" path="m101393,135190l0,0e" filled="f" stroked="t" style="position:absolute;left:383160;top:1068709;width:101393;height:135190;z-index:13;mso-position-horizontal-relative:page;mso-position-vertical-relative:page;mso-width-relative:page;mso-height-relative:page;visibility:visible;">
                  <v:stroke endcap="round" weight="0.6pt"/>
                  <v:fill/>
                  <v:path textboxrect="0,0,101393,135190"/>
                </v:shape>
                <v:shape id="1503" coordsize="62597,143142" path="m62597,0l0,143142e" filled="f" stroked="t" style="position:absolute;left:443011;top:1252486;width:62597;height:143142;z-index:14;mso-position-horizontal-relative:page;mso-position-vertical-relative:page;mso-width-relative:page;mso-height-relative:page;visibility:visible;">
                  <v:stroke endcap="round" weight="0.6pt"/>
                  <v:fill/>
                  <v:path textboxrect="0,0,62597,143142"/>
                </v:shape>
                <v:shape id="1504" coordsize="188214,104862" path="m188214,0l0,104862e" filled="f" stroked="t" style="position:absolute;left:622953;top:412156;width:188214;height:104862;z-index:15;mso-position-horizontal-relative:page;mso-position-vertical-relative:page;mso-width-relative:page;mso-height-relative:page;visibility:visible;">
                  <v:stroke endcap="round" weight="0.6pt"/>
                  <v:fill/>
                  <v:path textboxrect="0,0,188214,104862"/>
                </v:shape>
                <v:shape id="1505" coordsize="101345,180355" path="m0,0l101345,180355e" filled="f" stroked="t" style="position:absolute;left:811168;top:412156;width:101345;height:180355;z-index:16;mso-position-horizontal-relative:page;mso-position-vertical-relative:page;mso-width-relative:page;mso-height-relative:page;visibility:visible;">
                  <v:stroke endcap="round" weight="0.6pt"/>
                  <v:fill/>
                  <v:path textboxrect="0,0,101345,180355"/>
                </v:shape>
                <v:shape id="1506" coordsize="1654,215516" path="m0,215516l1654,0e" filled="f" stroked="t" style="position:absolute;left:811168;top:196639;width:1654;height:215516;z-index:17;mso-position-horizontal-relative:page;mso-position-vertical-relative:page;mso-width-relative:page;mso-height-relative:page;visibility:visible;">
                  <v:stroke endcap="round" weight="0.6pt"/>
                  <v:fill/>
                  <v:path textboxrect="0,0,1654,215516"/>
                </v:shape>
                <v:shape id="1507" coordsize="179114,103414" path="m179114,103414l0,0e" filled="f" stroked="t" style="position:absolute;left:443839;top:413603;width:179114;height:103414;z-index:18;mso-position-horizontal-relative:page;mso-position-vertical-relative:page;mso-width-relative:page;mso-height-relative:page;visibility:visible;">
                  <v:stroke endcap="round" weight="0.6pt"/>
                  <v:fill/>
                  <v:path textboxrect="0,0,179114,103414"/>
                </v:shape>
                <v:shape id="1508" coordsize="140950,81380" path="m140950,81380l0,0e" filled="f" stroked="t" style="position:absolute;left:443839;top:457672;width:140950;height:81380;z-index:19;mso-position-horizontal-relative:page;mso-position-vertical-relative:page;mso-width-relative:page;mso-height-relative:page;visibility:visible;">
                  <v:stroke endcap="round" weight="0.6pt"/>
                  <v:fill/>
                  <v:path textboxrect="0,0,140950,81380"/>
                </v:shape>
                <v:shape id="1509" coordsize="0,206829" path="m0,0l0,206829e" filled="f" stroked="t" style="position:absolute;left:622953;top:517018;width:0;height:206829;z-index:20;mso-position-horizontal-relative:page;mso-position-vertical-relative:page;mso-width-relative:page;mso-height-relative:page;visibility:visible;">
                  <v:stroke endcap="round" weight="0.6pt"/>
                  <v:fill/>
                  <v:path textboxrect="0,0,0,206829"/>
                </v:shape>
                <v:shape id="1510" coordsize="179114,103414" path="m0,103414l179114,0e" filled="f" stroked="t" style="position:absolute;left:443839;top:723847;width:179114;height:103414;z-index:21;mso-position-horizontal-relative:page;mso-position-vertical-relative:page;mso-width-relative:page;mso-height-relative:page;visibility:visible;">
                  <v:stroke endcap="round" weight="0.6pt"/>
                  <v:fill/>
                  <v:path textboxrect="0,0,179114,103414"/>
                </v:shape>
                <v:shape id="1511" coordsize="140950,81380" path="m0,81380l140950,0e" filled="f" stroked="t" style="position:absolute;left:443839;top:701813;width:140950;height:81380;z-index:22;mso-position-horizontal-relative:page;mso-position-vertical-relative:page;mso-width-relative:page;mso-height-relative:page;visibility:visible;">
                  <v:stroke endcap="round" weight="0.6pt"/>
                  <v:fill/>
                  <v:path textboxrect="0,0,140950,81380"/>
                </v:shape>
                <v:shape id="1512" coordsize="43434,200831" path="m43434,0l0,200831e" filled="f" stroked="t" style="position:absolute;left:400405;top:827262;width:43434;height:200831;z-index:23;mso-position-horizontal-relative:page;mso-position-vertical-relative:page;mso-width-relative:page;mso-height-relative:page;visibility:visible;">
                  <v:stroke endcap="round" weight="0.6pt"/>
                  <v:fill/>
                  <v:path textboxrect="0,0,43434,200831"/>
                </v:shape>
                <v:shape id="1513" coordsize="179114,103414" path="m179114,0l0,103414e" filled="f" stroked="t" style="position:absolute;left:264724;top:413603;width:179114;height:103414;z-index:24;mso-position-horizontal-relative:page;mso-position-vertical-relative:page;mso-width-relative:page;mso-height-relative:page;visibility:visible;">
                  <v:stroke endcap="round" weight="0.6pt"/>
                  <v:fill/>
                  <v:path textboxrect="0,0,179114,103414"/>
                </v:shape>
                <v:shape id="1514" coordsize="3309,215515" path="m3309,215515l0,0e" filled="f" stroked="t" style="position:absolute;left:440530;top:198087;width:3309;height:215515;z-index:25;mso-position-horizontal-relative:page;mso-position-vertical-relative:page;mso-width-relative:page;mso-height-relative:page;visibility:visible;">
                  <v:stroke endcap="round" weight="0.6pt"/>
                  <v:fill/>
                  <v:path textboxrect="0,0,3309,215515"/>
                </v:shape>
                <v:shape id="1515" coordsize="83766,187593" path="m0,0l83766,187593e" filled="f" stroked="t" style="position:absolute;left:112291;top:861803;width:83766;height:187593;z-index:26;mso-position-horizontal-relative:page;mso-position-vertical-relative:page;mso-width-relative:page;mso-height-relative:page;visibility:visible;">
                  <v:stroke endcap="round" weight="0.6pt"/>
                  <v:fill/>
                  <v:path textboxrect="0,0,83766,187593"/>
                </v:shape>
                <v:shape id="1516" coordsize="204347,21302" path="m0,21302l204347,0e" filled="f" stroked="t" style="position:absolute;left:196057;top:1028094;width:204347;height:21302;z-index:27;mso-position-horizontal-relative:page;mso-position-vertical-relative:page;mso-width-relative:page;mso-height-relative:page;visibility:visible;">
                  <v:stroke endcap="round" weight="0.6pt"/>
                  <v:fill/>
                  <v:path textboxrect="0,0,204347,21302"/>
                </v:shape>
                <v:shape id="1517" coordsize="90384,194213" path="m90384,0l0,194213e" filled="f" stroked="t" style="position:absolute;left:105673;top:1049396;width:90384;height:194213;z-index:28;mso-position-horizontal-relative:page;mso-position-vertical-relative:page;mso-width-relative:page;mso-height-relative:page;visibility:visible;">
                  <v:stroke endcap="round" weight="0.6pt"/>
                  <v:fill/>
                  <v:path textboxrect="0,0,90384,194213"/>
                </v:shape>
                <v:shape id="1518" coordsize="71586,153821" path="m71586,0l0,153821e" filled="f" stroked="t" style="position:absolute;left:149719;top:1085595;width:71586;height:153821;z-index:29;mso-position-horizontal-relative:page;mso-position-vertical-relative:page;mso-width-relative:page;mso-height-relative:page;visibility:visible;">
                  <v:stroke endcap="round" weight="0.6pt"/>
                  <v:fill/>
                  <v:path textboxrect="0,0,71586,153821"/>
                </v:shape>
                <v:shape id="1519" coordsize="73124,123308" path="m73124,0l0,123308e" filled="f" stroked="t" style="position:absolute;left:839389;top:592511;width:73124;height:123308;z-index:30;mso-position-horizontal-relative:page;mso-position-vertical-relative:page;mso-width-relative:page;mso-height-relative:page;visibility:visible;">
                  <v:stroke endcap="round" weight="0.6pt"/>
                  <v:fill/>
                  <v:path textboxrect="0,0,73124,123308"/>
                </v:shape>
                <v:shape id="1520" coordsize="124511,174356" path="m0,0l124511,174356e" filled="f" stroked="t" style="position:absolute;left:105673;top:1243609;width:124511;height:174356;z-index:31;mso-position-horizontal-relative:page;mso-position-vertical-relative:page;mso-width-relative:page;mso-height-relative:page;visibility:visible;">
                  <v:stroke endcap="round" weight="0.6pt"/>
                  <v:fill/>
                  <v:path textboxrect="0,0,124511,174356"/>
                </v:shape>
                <v:shape id="1521" coordsize="212827,22337" path="m0,22337l212827,0e" filled="f" stroked="t" style="position:absolute;left:230184;top:1395628;width:212827;height:22337;z-index:32;mso-position-horizontal-relative:page;mso-position-vertical-relative:page;mso-width-relative:page;mso-height-relative:page;visibility:visible;">
                  <v:stroke endcap="round" weight="0.6pt"/>
                  <v:fill/>
                  <v:path textboxrect="0,0,212827,22337"/>
                </v:shape>
                <v:shape id="1522" coordsize="94107,202278" path="m94107,0l0,202278e" filled="f" stroked="t" style="position:absolute;left:136076;top:1417966;width:94107;height:202278;z-index:33;mso-position-horizontal-relative:page;mso-position-vertical-relative:page;mso-width-relative:page;mso-height-relative:page;visibility:visible;">
                  <v:stroke endcap="round" weight="0.6pt"/>
                  <v:fill/>
                  <v:path textboxrect="0,0,94107,202278"/>
                </v:shape>
                <v:shape id="1523" coordsize="75317,161892" path="m75317,0l0,161892e" filled="f" stroked="t" style="position:absolute;left:180119;top:1454162;width:75317;height:161892;z-index:34;mso-position-horizontal-relative:page;mso-position-vertical-relative:page;mso-width-relative:page;mso-height-relative:page;visibility:visible;">
                  <v:stroke endcap="round" weight="0.6pt"/>
                  <v:fill/>
                  <v:path textboxrect="0,0,75317,161892"/>
                </v:shape>
                <v:shape id="1524" coordsize="133818,178494" path="m0,0l133818,178494e" filled="f" stroked="t" style="position:absolute;left:443011;top:1395628;width:133818;height:178494;z-index:35;mso-position-horizontal-relative:page;mso-position-vertical-relative:page;mso-width-relative:page;mso-height-relative:page;visibility:visible;">
                  <v:stroke endcap="round" weight="0.6pt"/>
                  <v:fill/>
                  <v:path textboxrect="0,0,133818,178494"/>
                </v:shape>
                <v:shape id="1525" coordsize="107112,142872" path="m0,0l107112,142872e" filled="f" stroked="t" style="position:absolute;left:425779;top:1436267;width:107112;height:142872;z-index:36;mso-position-horizontal-relative:page;mso-position-vertical-relative:page;mso-width-relative:page;mso-height-relative:page;visibility:visible;">
                  <v:stroke endcap="round" weight="0.6pt"/>
                  <v:fill/>
                  <v:path textboxrect="0,0,107112,142872"/>
                </v:shape>
                <v:shape id="1526" coordsize="129475,181596" path="m0,0l129475,181596e" filled="f" stroked="t" style="position:absolute;left:136076;top:1620245;width:129475;height:181596;z-index:37;mso-position-horizontal-relative:page;mso-position-vertical-relative:page;mso-width-relative:page;mso-height-relative:page;visibility:visible;">
                  <v:stroke endcap="round" weight="0.6pt"/>
                  <v:fill/>
                  <v:path textboxrect="0,0,129475,181596"/>
                </v:shape>
                <v:shape id="1527" coordsize="89350,204554" path="m89350,0l0,204554e" filled="f" stroked="t" style="position:absolute;left:487479;top:1574123;width:89350;height:204554;z-index:38;mso-position-horizontal-relative:page;mso-position-vertical-relative:page;mso-width-relative:page;mso-height-relative:page;visibility:visible;">
                  <v:stroke endcap="round" weight="0.6pt"/>
                  <v:fill/>
                  <v:path textboxrect="0,0,89350,204554"/>
                </v:shape>
                <v:shape id="1528" coordsize="221927,23164" path="m0,23164l221927,0e" filled="f" stroked="t" style="position:absolute;left:265552;top:1778677;width:221927;height:23164;z-index:39;mso-position-horizontal-relative:page;mso-position-vertical-relative:page;mso-width-relative:page;mso-height-relative:page;visibility:visible;">
                  <v:stroke endcap="round" weight="0.6pt"/>
                  <v:fill/>
                  <v:path textboxrect="0,0,221927,23164"/>
                </v:shape>
                <v:shape id="1529" coordsize="177821,18560" path="m0,18560l177821,0e" filled="f" stroked="t" style="position:absolute;left:283660;top:1743019;width:177821;height:18560;z-index:40;mso-position-horizontal-relative:page;mso-position-vertical-relative:page;mso-width-relative:page;mso-height-relative:page;visibility:visible;">
                  <v:stroke endcap="round" weight="0.6pt"/>
                  <v:fill/>
                  <v:path textboxrect="0,0,177821,18560"/>
                </v:shape>
                <v:shape id="1530" coordsize="79782,86323" path="m0,44270c0,30427,3716,19589,11150,11757c18583,3919,28181,0,39946,0c47643,0,54583,1839,60766,5520c66954,9200,71667,14333,74906,20920c78150,27501,79772,34962,79773,43304c79773,51762,78064,59330,74648,66010c71238,72688,66402,77745,60140,81180c53884,84608,47134,86323,39891,86323c32034,86323,25014,84427,18832,80638c12649,76841,7963,71661,4774,65099c1591,58536,0,51593,0,44270xm11380,44445c11380,54497,14081,62415,19485,68199c24895,73983,31675,76875,39826,76875c48136,76875,54975,73955,60342,68116c65708,62271,68391,53982,68392,43249c68392,36459,67245,30530,64952,25465c62657,20399,59300,16473,54878,13689c50461,10898,45503,9502,40001,9503c32187,9503,25462,12189,19826,17562c14195,22928,11379,31889,11380,44445xe" fillcolor="#ff0d0d" stroked="f" style="position:absolute;left:586371;top:45720;width:79782;height:86323;z-index:41;mso-position-horizontal-relative:page;mso-position-vertical-relative:page;mso-width-relative:page;mso-height-relative:page;visibility:visible;">
                  <v:fill/>
                  <v:path textboxrect="0,0,79782,86323"/>
                </v:shape>
                <v:shape id="1531" coordsize="79782,86323" path="m0,44270c0,30427,3716,19589,11150,11757c18583,3919,28181,0,39946,0c47643,0,54583,1839,60766,5520c66954,9200,71667,14333,74906,20920c78150,27501,79772,34962,79773,43304c79773,51762,78064,59330,74648,66010c71238,72688,66402,77745,60140,81180c53884,84608,47134,86323,39891,86323c32034,86323,25014,84427,18832,80638c12649,76841,7963,71661,4774,65099c1591,58536,0,51593,0,44270xm11380,44445c11380,54497,14081,62415,19485,68199c24895,73983,31675,76875,39826,76875c48136,76875,54975,73955,60342,68116c65708,62271,68391,53982,68392,43249c68392,36459,67245,30530,64952,25465c62657,20399,59300,16473,54878,13689c50461,10898,45503,9502,40001,9503c32187,9503,25462,12189,19826,17562c14195,22928,11379,31889,11380,44445xe" fillcolor="#ff0d0d" stroked="f" style="position:absolute;left:978106;top:371269;width:79782;height:86323;z-index:42;mso-position-horizontal-relative:page;mso-position-vertical-relative:page;mso-width-relative:page;mso-height-relative:page;visibility:visible;">
                  <v:fill/>
                  <v:path textboxrect="0,0,79782,86323"/>
                </v:shape>
                <v:shape id="1532" coordsize="65439,83416" path="m0,83416l0,0l11040,0l11040,34260l54399,34260l54399,0l65439,0l65439,83416l54399,83416l54399,44104l11040,44104l11040,83416xe" fillcolor="#ff0d0d" stroked="f" style="position:absolute;left:1071140;top:371269;width:65439;height:83416;z-index:43;mso-position-horizontal-relative:page;mso-position-vertical-relative:page;mso-width-relative:page;mso-height-relative:page;visibility:visible;">
                  <v:fill/>
                  <v:path textboxrect="0,0,65439,83416"/>
                </v:shape>
                <v:shape id="1533" coordsize="79782,86323" path="m0,44270c0,30427,3716,19589,11150,11757c18583,3919,28181,0,39946,0c47643,0,54583,1839,60766,5520c66954,9200,71667,14333,74906,20920c78150,27501,79772,34962,79773,43304c79773,51762,78064,59330,74648,66010c71238,72688,66402,77745,60140,81180c53884,84608,47134,86323,39891,86323c32034,86323,25014,84427,18832,80638c12649,76841,7963,71661,4774,65099c1591,58536,0,51593,0,44270xm11380,44445c11380,54497,14081,62415,19485,68199c24895,73983,31675,76875,39826,76875c48136,76875,54975,73955,60342,68116c65708,62271,68391,53982,68392,43249c68392,36459,67245,30530,64952,25465c62657,20399,59300,16473,54878,13689c50461,10898,45503,9502,40001,9503c32187,9503,25462,12189,19826,17562c14195,22928,11379,31889,11380,44445xe" fillcolor="#ff0d0d" stroked="f" style="position:absolute;left:45720;top:370441;width:79782;height:86323;z-index:44;mso-position-horizontal-relative:page;mso-position-vertical-relative:page;mso-width-relative:page;mso-height-relative:page;visibility:visible;">
                  <v:fill/>
                  <v:path textboxrect="0,0,79782,86323"/>
                </v:shape>
                <v:shape id="1534" coordsize="79782,86323" path="m0,44270c0,30427,3716,19589,11150,11757c18583,3919,28181,0,39946,0c47643,0,54583,1839,60766,5520c66954,9200,71667,14333,74906,20920c78150,27501,79772,34962,79773,43304c79773,51762,78064,59330,74648,66010c71238,72688,66402,77745,60140,81180c53884,84608,47134,86323,39891,86323c32034,86323,25014,84427,18832,80638c12649,76841,7963,71661,4774,65099c1591,58536,0,51593,0,44270xm11380,44445c11380,54497,14081,62415,19485,68199c24895,73983,31675,76875,39826,76875c48136,76875,54975,73955,60342,68116c65708,62271,68391,53982,68392,43249c68392,36459,67245,30530,64952,25465c62657,20399,59300,16473,54878,13689c50461,10898,45503,9502,40001,9503c32187,9503,25462,12189,19826,17562c14195,22928,11379,31889,11380,44445xe" fillcolor="#ff0d0d" stroked="f" style="position:absolute;left:952459;top:50890;width:79782;height:86323;z-index:45;mso-position-horizontal-relative:page;mso-position-vertical-relative:page;mso-width-relative:page;mso-height-relative:page;visibility:visible;">
                  <v:fill/>
                  <v:path textboxrect="0,0,79782,86323"/>
                </v:shape>
                <v:shape id="1535" coordsize="65724,83416" path="m-9,83416l-9,0l11316,0l55135,65494l55135,0l65715,0l65715,83416l54390,83416l10580,17866l10580,83416xe" fillcolor="#3050f8" stroked="f" style="position:absolute;left:231862;top:682139;width:65724;height:83416;z-index:46;mso-position-horizontal-relative:page;mso-position-vertical-relative:page;mso-width-relative:page;mso-height-relative:page;visibility:visible;">
                  <v:fill/>
                  <v:path textboxrect="0,0,65724,83416"/>
                </v:shape>
                <v:shape id="1536" coordsize="65724,83416" path="m-9,83416l-9,0l11316,0l55135,65494l55135,0l65715,0l65715,83416l54390,83416l10580,17866l10580,83416xe" fillcolor="#3050f8" stroked="f" style="position:absolute;left:495984;top:1157640;width:65724;height:83416;z-index:47;mso-position-horizontal-relative:page;mso-position-vertical-relative:page;mso-width-relative:page;mso-height-relative:page;visibility:visible;">
                  <v:fill/>
                  <v:path textboxrect="0,0,65724,83416"/>
                </v:shape>
                <v:shape id="1537" coordsize="73747,86268" path="m62698,55595l73738,58383c71425,67454,67260,74369,61244,79129c55233,83888,47885,86267,39201,86268c30209,86267,22895,84437,17259,80776c11628,77113,7340,71814,4397,64878c1459,57935,-9,50480,-9,42513c-9,33821,1650,26243,4968,19780c8292,13309,13017,8396,19145,5041c25272,1686,32012,8,39366,9c47713,9,54733,2133,60425,6384c66116,10628,70082,16602,72321,24306l61446,26864c59514,20792,56707,16372,53028,13606c49348,10833,44720,9448,39146,9448c32730,9447,27369,10984,23064,14057c18758,17129,15732,21257,13984,26440c12242,31616,11370,36956,11371,42458c11371,49548,12404,55739,14471,61032c16544,66325,19761,70281,24122,72900c28482,75513,33205,76819,38290,76820c44472,76820,49707,75038,53994,71474c58281,67910,61182,62617,62698,55595xe" fillcolor="black" stroked="f" style="position:absolute;left:770158;top:727249;width:73747;height:86268;z-index:48;mso-position-horizontal-relative:page;mso-position-vertical-relative:page;mso-width-relative:page;mso-height-relative:page;visibility:visible;">
                  <v:fill/>
                  <v:path textboxrect="0,0,73747,86268"/>
                </v:shape>
                <v:shape id="1538" coordsize="65439,83416" path="m0,83416l0,0l11040,0l11040,34260l54399,34260l54399,0l65439,0l65439,83416l54399,83416l54399,44104l11040,44104l11040,83416xe" fillcolor="black" stroked="f" style="position:absolute;left:639967;top:727249;width:65439;height:83416;z-index:49;mso-position-horizontal-relative:page;mso-position-vertical-relative:page;mso-width-relative:page;mso-height-relative:page;visibility:visible;">
                  <v:fill/>
                  <v:path textboxrect="0,0,65439,83416"/>
                </v:shape>
                <v:shape id="1539" coordsize="32777,51142" path="m-5,37044l6143,36222c6846,39706,8045,42218,9742,43757c11438,45290,13505,46058,15941,46058c18829,46057,21269,45057,23261,43056c25255,41049,26252,38567,26253,35609c26253,32786,25330,30458,23487,28626c21643,26793,19299,25876,16455,25877c15291,25877,13845,26105,12116,26562l12800,21169c13208,21213,13538,21234,13788,21235c16404,21235,18759,20552,20854,19187c22951,17821,24000,15716,24000,12872c24000,10620,23236,8754,21710,7275c20186,5791,18216,5049,15803,5050c13414,5050,11424,5802,9831,7308c8237,8809,7212,11061,6756,14064l612,12972c1362,8853,3068,5663,5729,3400c8393,1133,11705,0,15665,0c18399,0,20915,586,23211,1760c25511,2930,27269,4529,28488,6557c29706,8581,30314,10732,30315,13010c30314,15170,29733,17139,28571,18917c27411,20690,25692,22101,23415,23150c26373,23831,28671,25248,30310,27401c31951,29549,32771,32239,32772,35471c32772,39843,31178,43548,27991,46588c24804,49624,20776,51141,15908,51142c11513,51142,7865,49833,4962,47218c2062,44601,406,41209,-5,37044xe" fillcolor="black" stroked="f" style="position:absolute;left:724128;top:789471;width:32777;height:51142;z-index:50;mso-position-horizontal-relative:page;mso-position-vertical-relative:page;mso-width-relative:page;mso-height-relative:page;visibility:visible;">
                  <v:fill/>
                  <v:path textboxrect="0,0,32777,51142"/>
                </v:shape>
                <w10:anchorlock/>
                <v:fill rotate="true"/>
              </v:group>
            </w:pict>
          </mc:Fallback>
        </mc:AlternateContent>
      </w:r>
    </w:p>
    <w:p w14:paraId="7ED0A57A" w14:textId="77777777" w:rsidR="00911441" w:rsidRDefault="00AB5CEF">
      <w:pPr>
        <w:spacing w:line="360" w:lineRule="auto"/>
        <w:jc w:val="both"/>
        <w:rPr>
          <w:rFonts w:ascii="Times New Roman" w:hAnsi="Times New Roman" w:cs="Times New Roman"/>
          <w:sz w:val="24"/>
          <w:szCs w:val="28"/>
        </w:rPr>
      </w:pPr>
      <w:r>
        <w:rPr>
          <w:rFonts w:ascii="Times New Roman" w:hAnsi="Times New Roman" w:cs="Times New Roman"/>
          <w:sz w:val="24"/>
          <w:szCs w:val="28"/>
        </w:rPr>
        <w:t>Resveratro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Berberine</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amptothecin</w:t>
      </w:r>
    </w:p>
    <w:p w14:paraId="2569340E" w14:textId="77777777" w:rsidR="00911441" w:rsidRDefault="00AB5CE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ent cancer therapy against phytochemicals: </w:t>
      </w:r>
    </w:p>
    <w:p w14:paraId="4FFEC4F1" w14:textId="77777777" w:rsidR="00911441" w:rsidRDefault="00AB5CEF">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Nature has provided medicinal herbs since ancient times, which have played an important role in human progress. </w:t>
      </w:r>
      <w:r>
        <w:rPr>
          <w:rFonts w:ascii="Times New Roman" w:hAnsi="Times New Roman" w:cs="Times New Roman"/>
          <w:sz w:val="24"/>
          <w:szCs w:val="24"/>
          <w:lang w:val="en-US"/>
        </w:rPr>
        <w:t>Phytochemicals derived from various parts of medicinal plants have a variety of therapeutic properties, including the ability to inhibit cancer development and progression. Secondary metabolites play an important role in inhibiting signalling pathways such</w:t>
      </w:r>
      <w:r>
        <w:rPr>
          <w:rFonts w:ascii="Times New Roman" w:hAnsi="Times New Roman" w:cs="Times New Roman"/>
          <w:sz w:val="24"/>
          <w:szCs w:val="24"/>
          <w:lang w:val="en-US"/>
        </w:rPr>
        <w:t xml:space="preserve"> as cyclooxygenase activity, topoisomerase enzyme activity, and CDK4 kinase activity, as well as activating DNA repair mechanisms and enhancing the formation of protective enzymes such as capase-3, resulting in a strong anticancer effect.</w:t>
      </w:r>
      <w:r>
        <w:rPr>
          <w:rFonts w:ascii="Times New Roman" w:hAnsi="Times New Roman" w:cs="Times New Roman"/>
          <w:sz w:val="24"/>
          <w:szCs w:val="24"/>
        </w:rPr>
        <w:t xml:space="preserve"> Table 1 provides </w:t>
      </w:r>
      <w:r>
        <w:rPr>
          <w:rFonts w:ascii="Times New Roman" w:hAnsi="Times New Roman" w:cs="Times New Roman"/>
          <w:sz w:val="24"/>
          <w:szCs w:val="24"/>
        </w:rPr>
        <w:t>thorough information about several medicinal plants and their parts that are used to treat a specific type of cancer .</w:t>
      </w:r>
    </w:p>
    <w:p w14:paraId="7BD632CE" w14:textId="77777777" w:rsidR="00911441" w:rsidRDefault="00911441">
      <w:pPr>
        <w:spacing w:line="360" w:lineRule="auto"/>
        <w:jc w:val="both"/>
        <w:rPr>
          <w:rFonts w:ascii="Times New Roman" w:hAnsi="Times New Roman" w:cs="Times New Roman"/>
          <w:sz w:val="24"/>
          <w:szCs w:val="24"/>
        </w:rPr>
      </w:pPr>
    </w:p>
    <w:p w14:paraId="63680032" w14:textId="77777777" w:rsidR="00911441" w:rsidRDefault="00AB5CEF">
      <w:pPr>
        <w:ind w:firstLine="720"/>
        <w:jc w:val="center"/>
        <w:rPr>
          <w:rFonts w:ascii="Times New Roman" w:hAnsi="Times New Roman" w:cs="Times New Roman"/>
          <w:b/>
          <w:bCs/>
          <w:color w:val="2E2E2E"/>
          <w:sz w:val="24"/>
          <w:szCs w:val="24"/>
        </w:rPr>
      </w:pPr>
      <w:r>
        <w:rPr>
          <w:rFonts w:ascii="Times New Roman" w:hAnsi="Times New Roman" w:cs="Times New Roman"/>
          <w:b/>
          <w:bCs/>
          <w:color w:val="2E2E2E"/>
          <w:sz w:val="24"/>
          <w:szCs w:val="24"/>
        </w:rPr>
        <w:lastRenderedPageBreak/>
        <w:t>Table 1: Phytochemicals of some medicinal plants against particular type of cancer</w:t>
      </w:r>
    </w:p>
    <w:tbl>
      <w:tblPr>
        <w:tblStyle w:val="TableGrid"/>
        <w:tblW w:w="10319" w:type="dxa"/>
        <w:tblInd w:w="-5" w:type="dxa"/>
        <w:tblLayout w:type="fixed"/>
        <w:tblLook w:val="04A0" w:firstRow="1" w:lastRow="0" w:firstColumn="1" w:lastColumn="0" w:noHBand="0" w:noVBand="1"/>
      </w:tblPr>
      <w:tblGrid>
        <w:gridCol w:w="1350"/>
        <w:gridCol w:w="1800"/>
        <w:gridCol w:w="1260"/>
        <w:gridCol w:w="2070"/>
        <w:gridCol w:w="1980"/>
        <w:gridCol w:w="1859"/>
      </w:tblGrid>
      <w:tr w:rsidR="00911441" w14:paraId="1D1E0C75" w14:textId="77777777">
        <w:tc>
          <w:tcPr>
            <w:tcW w:w="1350" w:type="dxa"/>
            <w:tcBorders>
              <w:top w:val="single" w:sz="4" w:space="0" w:color="auto"/>
              <w:left w:val="single" w:sz="4" w:space="0" w:color="auto"/>
              <w:bottom w:val="single" w:sz="4" w:space="0" w:color="auto"/>
              <w:right w:val="single" w:sz="4" w:space="0" w:color="auto"/>
            </w:tcBorders>
            <w:hideMark/>
          </w:tcPr>
          <w:p w14:paraId="27DC65A4" w14:textId="77777777" w:rsidR="00911441" w:rsidRDefault="00AB5CEF">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ame of the Plant</w:t>
            </w:r>
          </w:p>
        </w:tc>
        <w:tc>
          <w:tcPr>
            <w:tcW w:w="1800" w:type="dxa"/>
            <w:tcBorders>
              <w:top w:val="single" w:sz="4" w:space="0" w:color="auto"/>
              <w:left w:val="single" w:sz="4" w:space="0" w:color="auto"/>
              <w:bottom w:val="single" w:sz="4" w:space="0" w:color="auto"/>
              <w:right w:val="single" w:sz="4" w:space="0" w:color="auto"/>
            </w:tcBorders>
            <w:hideMark/>
          </w:tcPr>
          <w:p w14:paraId="4D34187F" w14:textId="77777777" w:rsidR="00911441" w:rsidRDefault="00AB5CEF">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amily</w:t>
            </w:r>
          </w:p>
        </w:tc>
        <w:tc>
          <w:tcPr>
            <w:tcW w:w="1260" w:type="dxa"/>
            <w:tcBorders>
              <w:top w:val="single" w:sz="4" w:space="0" w:color="auto"/>
              <w:left w:val="single" w:sz="4" w:space="0" w:color="auto"/>
              <w:bottom w:val="single" w:sz="4" w:space="0" w:color="auto"/>
              <w:right w:val="single" w:sz="4" w:space="0" w:color="auto"/>
            </w:tcBorders>
            <w:hideMark/>
          </w:tcPr>
          <w:p w14:paraId="629CAAC2" w14:textId="77777777" w:rsidR="00911441" w:rsidRDefault="00AB5CEF">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art used</w:t>
            </w:r>
          </w:p>
        </w:tc>
        <w:tc>
          <w:tcPr>
            <w:tcW w:w="2070" w:type="dxa"/>
            <w:tcBorders>
              <w:top w:val="single" w:sz="4" w:space="0" w:color="auto"/>
              <w:left w:val="single" w:sz="4" w:space="0" w:color="auto"/>
              <w:bottom w:val="single" w:sz="4" w:space="0" w:color="auto"/>
              <w:right w:val="single" w:sz="4" w:space="0" w:color="auto"/>
            </w:tcBorders>
            <w:hideMark/>
          </w:tcPr>
          <w:p w14:paraId="2F4FC086" w14:textId="77777777" w:rsidR="00911441" w:rsidRDefault="00AB5CEF">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hytochemicals</w:t>
            </w:r>
          </w:p>
        </w:tc>
        <w:tc>
          <w:tcPr>
            <w:tcW w:w="1980" w:type="dxa"/>
            <w:tcBorders>
              <w:top w:val="single" w:sz="4" w:space="0" w:color="auto"/>
              <w:left w:val="single" w:sz="4" w:space="0" w:color="auto"/>
              <w:bottom w:val="single" w:sz="4" w:space="0" w:color="auto"/>
              <w:right w:val="single" w:sz="4" w:space="0" w:color="auto"/>
            </w:tcBorders>
            <w:hideMark/>
          </w:tcPr>
          <w:p w14:paraId="2199ABAC" w14:textId="77777777" w:rsidR="00911441" w:rsidRDefault="00AB5CEF">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pecific cancer suppressed</w:t>
            </w:r>
          </w:p>
        </w:tc>
        <w:tc>
          <w:tcPr>
            <w:tcW w:w="1859" w:type="dxa"/>
            <w:tcBorders>
              <w:top w:val="single" w:sz="4" w:space="0" w:color="auto"/>
              <w:left w:val="single" w:sz="4" w:space="0" w:color="auto"/>
              <w:bottom w:val="single" w:sz="4" w:space="0" w:color="auto"/>
              <w:right w:val="single" w:sz="4" w:space="0" w:color="auto"/>
            </w:tcBorders>
            <w:hideMark/>
          </w:tcPr>
          <w:p w14:paraId="1F5BBAE8" w14:textId="77777777" w:rsidR="00911441" w:rsidRDefault="00AB5CEF">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ferences</w:t>
            </w:r>
          </w:p>
        </w:tc>
      </w:tr>
      <w:tr w:rsidR="00911441" w14:paraId="71E49397" w14:textId="77777777">
        <w:tc>
          <w:tcPr>
            <w:tcW w:w="1350" w:type="dxa"/>
            <w:tcBorders>
              <w:top w:val="single" w:sz="4" w:space="0" w:color="auto"/>
              <w:left w:val="single" w:sz="4" w:space="0" w:color="auto"/>
              <w:bottom w:val="single" w:sz="4" w:space="0" w:color="auto"/>
              <w:right w:val="single" w:sz="4" w:space="0" w:color="auto"/>
            </w:tcBorders>
            <w:hideMark/>
          </w:tcPr>
          <w:p w14:paraId="24D0A47F" w14:textId="77777777" w:rsidR="00911441" w:rsidRDefault="00AB5CEF">
            <w:pPr>
              <w:jc w:val="center"/>
              <w:rPr>
                <w:rFonts w:ascii="Times New Roman" w:eastAsia="Times New Roman" w:hAnsi="Times New Roman" w:cs="Times New Roman"/>
                <w:i/>
                <w:iCs/>
                <w:sz w:val="24"/>
                <w:szCs w:val="24"/>
              </w:rPr>
            </w:pPr>
            <w:r>
              <w:rPr>
                <w:rStyle w:val="Emphasis"/>
              </w:rPr>
              <w:t>Curcuma longa</w:t>
            </w:r>
          </w:p>
        </w:tc>
        <w:tc>
          <w:tcPr>
            <w:tcW w:w="1800" w:type="dxa"/>
            <w:tcBorders>
              <w:top w:val="single" w:sz="4" w:space="0" w:color="auto"/>
              <w:left w:val="single" w:sz="4" w:space="0" w:color="auto"/>
              <w:bottom w:val="single" w:sz="4" w:space="0" w:color="auto"/>
              <w:right w:val="single" w:sz="4" w:space="0" w:color="auto"/>
            </w:tcBorders>
            <w:hideMark/>
          </w:tcPr>
          <w:p w14:paraId="73435441" w14:textId="77777777" w:rsidR="00911441" w:rsidRDefault="00AB5CEF">
            <w:pPr>
              <w:jc w:val="center"/>
              <w:rPr>
                <w:rFonts w:ascii="Times New Roman" w:eastAsia="Times New Roman" w:hAnsi="Times New Roman" w:cs="Times New Roman"/>
                <w:sz w:val="24"/>
                <w:szCs w:val="24"/>
              </w:rPr>
            </w:pPr>
            <w:r>
              <w:rPr>
                <w:rFonts w:ascii="Times New Roman" w:hAnsi="Times New Roman" w:cs="Times New Roman"/>
                <w:sz w:val="24"/>
                <w:szCs w:val="24"/>
              </w:rPr>
              <w:t>Zingiberaceae</w:t>
            </w:r>
          </w:p>
        </w:tc>
        <w:tc>
          <w:tcPr>
            <w:tcW w:w="1260" w:type="dxa"/>
            <w:tcBorders>
              <w:top w:val="single" w:sz="4" w:space="0" w:color="auto"/>
              <w:left w:val="single" w:sz="4" w:space="0" w:color="auto"/>
              <w:bottom w:val="single" w:sz="4" w:space="0" w:color="auto"/>
              <w:right w:val="single" w:sz="4" w:space="0" w:color="auto"/>
            </w:tcBorders>
            <w:hideMark/>
          </w:tcPr>
          <w:p w14:paraId="790443B0" w14:textId="77777777" w:rsidR="00911441" w:rsidRDefault="00AB5CEF">
            <w:pPr>
              <w:jc w:val="center"/>
              <w:rPr>
                <w:rFonts w:ascii="Times New Roman" w:eastAsia="Times New Roman" w:hAnsi="Times New Roman" w:cs="Times New Roman"/>
                <w:sz w:val="24"/>
                <w:szCs w:val="24"/>
              </w:rPr>
            </w:pPr>
            <w:r>
              <w:rPr>
                <w:rFonts w:ascii="Times New Roman" w:hAnsi="Times New Roman" w:cs="Times New Roman"/>
                <w:sz w:val="24"/>
                <w:szCs w:val="24"/>
              </w:rPr>
              <w:t>Rhizomes</w:t>
            </w:r>
          </w:p>
        </w:tc>
        <w:tc>
          <w:tcPr>
            <w:tcW w:w="2070" w:type="dxa"/>
            <w:tcBorders>
              <w:top w:val="single" w:sz="4" w:space="0" w:color="auto"/>
              <w:left w:val="single" w:sz="4" w:space="0" w:color="auto"/>
              <w:bottom w:val="single" w:sz="4" w:space="0" w:color="auto"/>
              <w:right w:val="single" w:sz="4" w:space="0" w:color="auto"/>
            </w:tcBorders>
            <w:hideMark/>
          </w:tcPr>
          <w:p w14:paraId="33A59D5E" w14:textId="77777777" w:rsidR="00911441" w:rsidRDefault="00AB5CEF">
            <w:pPr>
              <w:jc w:val="center"/>
              <w:rPr>
                <w:rFonts w:ascii="Times New Roman" w:eastAsia="Times New Roman" w:hAnsi="Times New Roman" w:cs="Times New Roman"/>
                <w:sz w:val="24"/>
                <w:szCs w:val="24"/>
              </w:rPr>
            </w:pPr>
            <w:r>
              <w:rPr>
                <w:rFonts w:ascii="Times New Roman" w:hAnsi="Times New Roman" w:cs="Times New Roman"/>
                <w:sz w:val="24"/>
                <w:szCs w:val="24"/>
              </w:rPr>
              <w:t>Curcumin, ascorbic acid</w:t>
            </w:r>
          </w:p>
        </w:tc>
        <w:tc>
          <w:tcPr>
            <w:tcW w:w="1980" w:type="dxa"/>
            <w:tcBorders>
              <w:top w:val="single" w:sz="4" w:space="0" w:color="auto"/>
              <w:left w:val="single" w:sz="4" w:space="0" w:color="auto"/>
              <w:bottom w:val="single" w:sz="4" w:space="0" w:color="auto"/>
              <w:right w:val="single" w:sz="4" w:space="0" w:color="auto"/>
            </w:tcBorders>
            <w:hideMark/>
          </w:tcPr>
          <w:p w14:paraId="7392DE4F" w14:textId="77777777" w:rsidR="00911441" w:rsidRDefault="00AB5CEF">
            <w:pPr>
              <w:jc w:val="center"/>
              <w:rPr>
                <w:rFonts w:ascii="Times New Roman" w:eastAsia="Times New Roman" w:hAnsi="Times New Roman" w:cs="Times New Roman"/>
                <w:sz w:val="24"/>
                <w:szCs w:val="24"/>
              </w:rPr>
            </w:pPr>
            <w:r>
              <w:rPr>
                <w:rFonts w:ascii="Times New Roman" w:hAnsi="Times New Roman" w:cs="Times New Roman"/>
                <w:sz w:val="24"/>
                <w:szCs w:val="24"/>
              </w:rPr>
              <w:t>Leukemia, glioblastoma and colon cancer (</w:t>
            </w:r>
            <w:r>
              <w:rPr>
                <w:rStyle w:val="Emphasis"/>
              </w:rPr>
              <w:t>In vitr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6467819F" w14:textId="77777777" w:rsidR="00911441" w:rsidRDefault="00AB5CEF">
            <w:pPr>
              <w:jc w:val="center"/>
              <w:rPr>
                <w:rFonts w:ascii="Times New Roman" w:eastAsia="Times New Roman" w:hAnsi="Times New Roman" w:cs="Times New Roman"/>
                <w:sz w:val="24"/>
                <w:szCs w:val="24"/>
              </w:rPr>
            </w:pPr>
            <w:r>
              <w:t>(21)</w:t>
            </w:r>
          </w:p>
        </w:tc>
      </w:tr>
      <w:tr w:rsidR="00911441" w14:paraId="6F9AA69F" w14:textId="77777777">
        <w:tc>
          <w:tcPr>
            <w:tcW w:w="1350" w:type="dxa"/>
            <w:tcBorders>
              <w:top w:val="single" w:sz="4" w:space="0" w:color="auto"/>
              <w:left w:val="single" w:sz="4" w:space="0" w:color="auto"/>
              <w:bottom w:val="single" w:sz="4" w:space="0" w:color="auto"/>
              <w:right w:val="single" w:sz="4" w:space="0" w:color="auto"/>
            </w:tcBorders>
            <w:hideMark/>
          </w:tcPr>
          <w:p w14:paraId="68FEF819" w14:textId="77777777" w:rsidR="00911441" w:rsidRDefault="00AB5CEF">
            <w:pPr>
              <w:jc w:val="center"/>
              <w:rPr>
                <w:rFonts w:ascii="Times New Roman" w:eastAsia="Times New Roman" w:hAnsi="Times New Roman" w:cs="Times New Roman"/>
                <w:sz w:val="24"/>
                <w:szCs w:val="24"/>
              </w:rPr>
            </w:pPr>
            <w:r>
              <w:rPr>
                <w:rFonts w:ascii="Times New Roman" w:eastAsia="Times New Roman" w:hAnsi="Times New Roman" w:cs="Times New Roman"/>
                <w:i/>
                <w:iCs/>
                <w:sz w:val="24"/>
                <w:szCs w:val="24"/>
              </w:rPr>
              <w:t>Artemisia annua</w:t>
            </w:r>
          </w:p>
        </w:tc>
        <w:tc>
          <w:tcPr>
            <w:tcW w:w="1800" w:type="dxa"/>
            <w:tcBorders>
              <w:top w:val="single" w:sz="4" w:space="0" w:color="auto"/>
              <w:left w:val="single" w:sz="4" w:space="0" w:color="auto"/>
              <w:bottom w:val="single" w:sz="4" w:space="0" w:color="auto"/>
              <w:right w:val="single" w:sz="4" w:space="0" w:color="auto"/>
            </w:tcBorders>
            <w:hideMark/>
          </w:tcPr>
          <w:p w14:paraId="1880B4D2" w14:textId="77777777" w:rsidR="00911441" w:rsidRDefault="00AB5CEF">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teraceae</w:t>
            </w:r>
          </w:p>
        </w:tc>
        <w:tc>
          <w:tcPr>
            <w:tcW w:w="1260" w:type="dxa"/>
            <w:tcBorders>
              <w:top w:val="single" w:sz="4" w:space="0" w:color="auto"/>
              <w:left w:val="single" w:sz="4" w:space="0" w:color="auto"/>
              <w:bottom w:val="single" w:sz="4" w:space="0" w:color="auto"/>
              <w:right w:val="single" w:sz="4" w:space="0" w:color="auto"/>
            </w:tcBorders>
            <w:hideMark/>
          </w:tcPr>
          <w:p w14:paraId="1CA598AF" w14:textId="77777777" w:rsidR="00911441" w:rsidRDefault="00AB5CEF">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hole plant</w:t>
            </w:r>
          </w:p>
        </w:tc>
        <w:tc>
          <w:tcPr>
            <w:tcW w:w="2070" w:type="dxa"/>
            <w:tcBorders>
              <w:top w:val="single" w:sz="4" w:space="0" w:color="auto"/>
              <w:left w:val="single" w:sz="4" w:space="0" w:color="auto"/>
              <w:bottom w:val="single" w:sz="4" w:space="0" w:color="auto"/>
              <w:right w:val="single" w:sz="4" w:space="0" w:color="auto"/>
            </w:tcBorders>
            <w:hideMark/>
          </w:tcPr>
          <w:p w14:paraId="17DF347D" w14:textId="77777777" w:rsidR="00911441" w:rsidRDefault="00AB5CEF">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rtemisinin</w:t>
            </w:r>
          </w:p>
        </w:tc>
        <w:tc>
          <w:tcPr>
            <w:tcW w:w="1980" w:type="dxa"/>
            <w:tcBorders>
              <w:top w:val="single" w:sz="4" w:space="0" w:color="auto"/>
              <w:left w:val="single" w:sz="4" w:space="0" w:color="auto"/>
              <w:bottom w:val="single" w:sz="4" w:space="0" w:color="auto"/>
              <w:right w:val="single" w:sz="4" w:space="0" w:color="auto"/>
            </w:tcBorders>
            <w:hideMark/>
          </w:tcPr>
          <w:p w14:paraId="68ED5AC0" w14:textId="77777777" w:rsidR="00911441" w:rsidRDefault="00AB5CEF">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iver, breast and </w:t>
            </w:r>
            <w:r>
              <w:rPr>
                <w:rFonts w:ascii="Times New Roman" w:eastAsia="Times New Roman" w:hAnsi="Times New Roman" w:cs="Times New Roman"/>
                <w:sz w:val="24"/>
                <w:szCs w:val="24"/>
              </w:rPr>
              <w:t>pancreatic cancer (Both </w:t>
            </w:r>
            <w:r>
              <w:rPr>
                <w:rFonts w:ascii="Times New Roman" w:eastAsia="Times New Roman" w:hAnsi="Times New Roman" w:cs="Times New Roman"/>
                <w:i/>
                <w:iCs/>
                <w:sz w:val="24"/>
                <w:szCs w:val="24"/>
              </w:rPr>
              <w:t>in vitro</w:t>
            </w:r>
            <w:r>
              <w:rPr>
                <w:rFonts w:ascii="Times New Roman" w:eastAsia="Times New Roman" w:hAnsi="Times New Roman" w:cs="Times New Roman"/>
                <w:sz w:val="24"/>
                <w:szCs w:val="24"/>
              </w:rPr>
              <w:t> and </w:t>
            </w:r>
            <w:r>
              <w:rPr>
                <w:rFonts w:ascii="Times New Roman" w:eastAsia="Times New Roman" w:hAnsi="Times New Roman" w:cs="Times New Roman"/>
                <w:i/>
                <w:iCs/>
                <w:sz w:val="24"/>
                <w:szCs w:val="24"/>
              </w:rPr>
              <w:t>in vivo</w:t>
            </w:r>
            <w:r>
              <w:rPr>
                <w:rFonts w:ascii="Times New Roman" w:eastAsia="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74BF728E" w14:textId="77777777" w:rsidR="00911441" w:rsidRDefault="00AB5CEF">
            <w:pPr>
              <w:jc w:val="center"/>
              <w:rPr>
                <w:rFonts w:ascii="Times New Roman" w:eastAsia="Times New Roman" w:hAnsi="Times New Roman" w:cs="Times New Roman"/>
                <w:sz w:val="24"/>
                <w:szCs w:val="24"/>
              </w:rPr>
            </w:pPr>
            <w:r>
              <w:t>(22)</w:t>
            </w:r>
          </w:p>
        </w:tc>
      </w:tr>
      <w:tr w:rsidR="00911441" w14:paraId="0BEE36A7" w14:textId="77777777">
        <w:tc>
          <w:tcPr>
            <w:tcW w:w="1350" w:type="dxa"/>
            <w:tcBorders>
              <w:top w:val="single" w:sz="4" w:space="0" w:color="auto"/>
              <w:left w:val="single" w:sz="4" w:space="0" w:color="auto"/>
              <w:bottom w:val="single" w:sz="4" w:space="0" w:color="auto"/>
              <w:right w:val="single" w:sz="4" w:space="0" w:color="auto"/>
            </w:tcBorders>
            <w:hideMark/>
          </w:tcPr>
          <w:p w14:paraId="1AF7177A" w14:textId="77777777" w:rsidR="00911441" w:rsidRDefault="00AB5CEF">
            <w:pPr>
              <w:jc w:val="center"/>
              <w:rPr>
                <w:rFonts w:ascii="Times New Roman" w:hAnsi="Times New Roman" w:cs="Times New Roman"/>
                <w:sz w:val="24"/>
                <w:szCs w:val="24"/>
              </w:rPr>
            </w:pPr>
            <w:r>
              <w:rPr>
                <w:rStyle w:val="Emphasis"/>
              </w:rPr>
              <w:t>Paeonia suffruticosa</w:t>
            </w:r>
          </w:p>
        </w:tc>
        <w:tc>
          <w:tcPr>
            <w:tcW w:w="1800" w:type="dxa"/>
            <w:tcBorders>
              <w:top w:val="single" w:sz="4" w:space="0" w:color="auto"/>
              <w:left w:val="single" w:sz="4" w:space="0" w:color="auto"/>
              <w:bottom w:val="single" w:sz="4" w:space="0" w:color="auto"/>
              <w:right w:val="single" w:sz="4" w:space="0" w:color="auto"/>
            </w:tcBorders>
            <w:hideMark/>
          </w:tcPr>
          <w:p w14:paraId="144C6496"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Paeoniaceae</w:t>
            </w:r>
          </w:p>
        </w:tc>
        <w:tc>
          <w:tcPr>
            <w:tcW w:w="1260" w:type="dxa"/>
            <w:tcBorders>
              <w:top w:val="single" w:sz="4" w:space="0" w:color="auto"/>
              <w:left w:val="single" w:sz="4" w:space="0" w:color="auto"/>
              <w:bottom w:val="single" w:sz="4" w:space="0" w:color="auto"/>
              <w:right w:val="single" w:sz="4" w:space="0" w:color="auto"/>
            </w:tcBorders>
            <w:hideMark/>
          </w:tcPr>
          <w:p w14:paraId="51BB89FC"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Seed</w:t>
            </w:r>
          </w:p>
        </w:tc>
        <w:tc>
          <w:tcPr>
            <w:tcW w:w="2070" w:type="dxa"/>
            <w:tcBorders>
              <w:top w:val="single" w:sz="4" w:space="0" w:color="auto"/>
              <w:left w:val="single" w:sz="4" w:space="0" w:color="auto"/>
              <w:bottom w:val="single" w:sz="4" w:space="0" w:color="auto"/>
              <w:right w:val="single" w:sz="4" w:space="0" w:color="auto"/>
            </w:tcBorders>
            <w:hideMark/>
          </w:tcPr>
          <w:p w14:paraId="22A96AEE"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Polysaccharides (HBSS, CHSS, DASS, and CASS)</w:t>
            </w:r>
          </w:p>
        </w:tc>
        <w:tc>
          <w:tcPr>
            <w:tcW w:w="1980" w:type="dxa"/>
            <w:tcBorders>
              <w:top w:val="single" w:sz="4" w:space="0" w:color="auto"/>
              <w:left w:val="single" w:sz="4" w:space="0" w:color="auto"/>
              <w:bottom w:val="single" w:sz="4" w:space="0" w:color="auto"/>
              <w:right w:val="single" w:sz="4" w:space="0" w:color="auto"/>
            </w:tcBorders>
            <w:hideMark/>
          </w:tcPr>
          <w:p w14:paraId="5877F2E4"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Prostate, colon, human breast, and cervical cancer (</w:t>
            </w:r>
            <w:r>
              <w:rPr>
                <w:rStyle w:val="Emphasis"/>
              </w:rPr>
              <w:t>In vitr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0CAE0B25" w14:textId="77777777" w:rsidR="00911441" w:rsidRDefault="00AB5CEF">
            <w:pPr>
              <w:jc w:val="center"/>
              <w:rPr>
                <w:rFonts w:ascii="Times New Roman" w:hAnsi="Times New Roman" w:cs="Times New Roman"/>
                <w:sz w:val="24"/>
                <w:szCs w:val="24"/>
              </w:rPr>
            </w:pPr>
            <w:r>
              <w:t>(23)</w:t>
            </w:r>
          </w:p>
        </w:tc>
      </w:tr>
      <w:tr w:rsidR="00911441" w14:paraId="5DB5F4CB" w14:textId="77777777">
        <w:tc>
          <w:tcPr>
            <w:tcW w:w="1350" w:type="dxa"/>
            <w:tcBorders>
              <w:top w:val="single" w:sz="4" w:space="0" w:color="auto"/>
              <w:left w:val="single" w:sz="4" w:space="0" w:color="auto"/>
              <w:bottom w:val="single" w:sz="4" w:space="0" w:color="auto"/>
              <w:right w:val="single" w:sz="4" w:space="0" w:color="auto"/>
            </w:tcBorders>
            <w:hideMark/>
          </w:tcPr>
          <w:p w14:paraId="4CB35E96" w14:textId="77777777" w:rsidR="00911441" w:rsidRDefault="00AB5CEF">
            <w:pPr>
              <w:jc w:val="center"/>
              <w:rPr>
                <w:rFonts w:ascii="Times New Roman" w:hAnsi="Times New Roman" w:cs="Times New Roman"/>
                <w:sz w:val="24"/>
                <w:szCs w:val="24"/>
              </w:rPr>
            </w:pPr>
            <w:r>
              <w:rPr>
                <w:rStyle w:val="Emphasis"/>
              </w:rPr>
              <w:t>Allium wallichii</w:t>
            </w:r>
          </w:p>
        </w:tc>
        <w:tc>
          <w:tcPr>
            <w:tcW w:w="1800" w:type="dxa"/>
            <w:tcBorders>
              <w:top w:val="single" w:sz="4" w:space="0" w:color="auto"/>
              <w:left w:val="single" w:sz="4" w:space="0" w:color="auto"/>
              <w:bottom w:val="single" w:sz="4" w:space="0" w:color="auto"/>
              <w:right w:val="single" w:sz="4" w:space="0" w:color="auto"/>
            </w:tcBorders>
            <w:hideMark/>
          </w:tcPr>
          <w:p w14:paraId="184089FE"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Amaryllidaceae</w:t>
            </w:r>
          </w:p>
        </w:tc>
        <w:tc>
          <w:tcPr>
            <w:tcW w:w="1260" w:type="dxa"/>
            <w:tcBorders>
              <w:top w:val="single" w:sz="4" w:space="0" w:color="auto"/>
              <w:left w:val="single" w:sz="4" w:space="0" w:color="auto"/>
              <w:bottom w:val="single" w:sz="4" w:space="0" w:color="auto"/>
              <w:right w:val="single" w:sz="4" w:space="0" w:color="auto"/>
            </w:tcBorders>
            <w:hideMark/>
          </w:tcPr>
          <w:p w14:paraId="7EFAA585"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Whole plant</w:t>
            </w:r>
          </w:p>
        </w:tc>
        <w:tc>
          <w:tcPr>
            <w:tcW w:w="2070" w:type="dxa"/>
            <w:tcBorders>
              <w:top w:val="single" w:sz="4" w:space="0" w:color="auto"/>
              <w:left w:val="single" w:sz="4" w:space="0" w:color="auto"/>
              <w:bottom w:val="single" w:sz="4" w:space="0" w:color="auto"/>
              <w:right w:val="single" w:sz="4" w:space="0" w:color="auto"/>
            </w:tcBorders>
            <w:hideMark/>
          </w:tcPr>
          <w:p w14:paraId="70ACCDC2"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Steroids, terpenoids, flavonoids, reducing sugars and glycosides</w:t>
            </w:r>
          </w:p>
        </w:tc>
        <w:tc>
          <w:tcPr>
            <w:tcW w:w="1980" w:type="dxa"/>
            <w:tcBorders>
              <w:top w:val="single" w:sz="4" w:space="0" w:color="auto"/>
              <w:left w:val="single" w:sz="4" w:space="0" w:color="auto"/>
              <w:bottom w:val="single" w:sz="4" w:space="0" w:color="auto"/>
              <w:right w:val="single" w:sz="4" w:space="0" w:color="auto"/>
            </w:tcBorders>
            <w:hideMark/>
          </w:tcPr>
          <w:p w14:paraId="305E81CA"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Prostate cancer, breast cancer, cervical cancer (</w:t>
            </w:r>
            <w:r>
              <w:rPr>
                <w:rStyle w:val="Emphasis"/>
              </w:rPr>
              <w:t>In vitr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34A5F508" w14:textId="77777777" w:rsidR="00911441" w:rsidRDefault="00AB5CEF">
            <w:pPr>
              <w:jc w:val="center"/>
              <w:rPr>
                <w:rFonts w:ascii="Times New Roman" w:hAnsi="Times New Roman" w:cs="Times New Roman"/>
                <w:sz w:val="24"/>
                <w:szCs w:val="24"/>
              </w:rPr>
            </w:pPr>
            <w:r>
              <w:t>(24)</w:t>
            </w:r>
          </w:p>
        </w:tc>
      </w:tr>
      <w:tr w:rsidR="00911441" w14:paraId="0B394FAF" w14:textId="77777777">
        <w:tc>
          <w:tcPr>
            <w:tcW w:w="1350" w:type="dxa"/>
            <w:tcBorders>
              <w:top w:val="single" w:sz="4" w:space="0" w:color="auto"/>
              <w:left w:val="single" w:sz="4" w:space="0" w:color="auto"/>
              <w:bottom w:val="single" w:sz="4" w:space="0" w:color="auto"/>
              <w:right w:val="single" w:sz="4" w:space="0" w:color="auto"/>
            </w:tcBorders>
            <w:hideMark/>
          </w:tcPr>
          <w:p w14:paraId="287CF520" w14:textId="77777777" w:rsidR="00911441" w:rsidRDefault="00AB5CEF">
            <w:pPr>
              <w:jc w:val="center"/>
              <w:rPr>
                <w:rFonts w:ascii="Times New Roman" w:hAnsi="Times New Roman" w:cs="Times New Roman"/>
                <w:sz w:val="24"/>
                <w:szCs w:val="24"/>
              </w:rPr>
            </w:pPr>
            <w:r>
              <w:rPr>
                <w:rStyle w:val="Emphasis"/>
              </w:rPr>
              <w:t>Ziziphus spinachristi</w:t>
            </w:r>
          </w:p>
        </w:tc>
        <w:tc>
          <w:tcPr>
            <w:tcW w:w="1800" w:type="dxa"/>
            <w:tcBorders>
              <w:top w:val="single" w:sz="4" w:space="0" w:color="auto"/>
              <w:left w:val="single" w:sz="4" w:space="0" w:color="auto"/>
              <w:bottom w:val="single" w:sz="4" w:space="0" w:color="auto"/>
              <w:right w:val="single" w:sz="4" w:space="0" w:color="auto"/>
            </w:tcBorders>
            <w:hideMark/>
          </w:tcPr>
          <w:p w14:paraId="5CD49D3F"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Rhamnaceae</w:t>
            </w:r>
          </w:p>
        </w:tc>
        <w:tc>
          <w:tcPr>
            <w:tcW w:w="1260" w:type="dxa"/>
            <w:tcBorders>
              <w:top w:val="single" w:sz="4" w:space="0" w:color="auto"/>
              <w:left w:val="single" w:sz="4" w:space="0" w:color="auto"/>
              <w:bottom w:val="single" w:sz="4" w:space="0" w:color="auto"/>
              <w:right w:val="single" w:sz="4" w:space="0" w:color="auto"/>
            </w:tcBorders>
            <w:hideMark/>
          </w:tcPr>
          <w:p w14:paraId="63A164CF"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Flowers, leaves</w:t>
            </w:r>
          </w:p>
        </w:tc>
        <w:tc>
          <w:tcPr>
            <w:tcW w:w="2070" w:type="dxa"/>
            <w:tcBorders>
              <w:top w:val="single" w:sz="4" w:space="0" w:color="auto"/>
              <w:left w:val="single" w:sz="4" w:space="0" w:color="auto"/>
              <w:bottom w:val="single" w:sz="4" w:space="0" w:color="auto"/>
              <w:right w:val="single" w:sz="4" w:space="0" w:color="auto"/>
            </w:tcBorders>
            <w:hideMark/>
          </w:tcPr>
          <w:p w14:paraId="41A53AC2"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Doxorubicin, spinanine-A, rutnine, quercetin</w:t>
            </w:r>
          </w:p>
        </w:tc>
        <w:tc>
          <w:tcPr>
            <w:tcW w:w="1980" w:type="dxa"/>
            <w:tcBorders>
              <w:top w:val="single" w:sz="4" w:space="0" w:color="auto"/>
              <w:left w:val="single" w:sz="4" w:space="0" w:color="auto"/>
              <w:bottom w:val="single" w:sz="4" w:space="0" w:color="auto"/>
              <w:right w:val="single" w:sz="4" w:space="0" w:color="auto"/>
            </w:tcBorders>
            <w:hideMark/>
          </w:tcPr>
          <w:p w14:paraId="7ACBEAFB"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Lung cancer and breast cancer (</w:t>
            </w:r>
            <w:r>
              <w:rPr>
                <w:rStyle w:val="Emphasis"/>
              </w:rPr>
              <w:t>I</w:t>
            </w:r>
            <w:r>
              <w:rPr>
                <w:rStyle w:val="Emphasis"/>
              </w:rPr>
              <w:t>n viv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7C029C76" w14:textId="77777777" w:rsidR="00911441" w:rsidRDefault="00AB5CEF">
            <w:pPr>
              <w:jc w:val="center"/>
              <w:rPr>
                <w:rFonts w:ascii="Times New Roman" w:hAnsi="Times New Roman" w:cs="Times New Roman"/>
                <w:sz w:val="24"/>
                <w:szCs w:val="24"/>
              </w:rPr>
            </w:pPr>
            <w:r>
              <w:t>(25)</w:t>
            </w:r>
          </w:p>
        </w:tc>
      </w:tr>
      <w:tr w:rsidR="00911441" w14:paraId="4D8547BA" w14:textId="77777777">
        <w:tc>
          <w:tcPr>
            <w:tcW w:w="1350" w:type="dxa"/>
            <w:tcBorders>
              <w:top w:val="single" w:sz="4" w:space="0" w:color="auto"/>
              <w:left w:val="single" w:sz="4" w:space="0" w:color="auto"/>
              <w:bottom w:val="single" w:sz="4" w:space="0" w:color="auto"/>
              <w:right w:val="single" w:sz="4" w:space="0" w:color="auto"/>
            </w:tcBorders>
            <w:hideMark/>
          </w:tcPr>
          <w:p w14:paraId="30B2A6F2" w14:textId="77777777" w:rsidR="00911441" w:rsidRDefault="00AB5CEF">
            <w:pPr>
              <w:jc w:val="center"/>
              <w:rPr>
                <w:rFonts w:ascii="Times New Roman" w:hAnsi="Times New Roman" w:cs="Times New Roman"/>
                <w:sz w:val="24"/>
                <w:szCs w:val="24"/>
              </w:rPr>
            </w:pPr>
            <w:r>
              <w:rPr>
                <w:rStyle w:val="Emphasis"/>
              </w:rPr>
              <w:t>Ziziphus mauritiana</w:t>
            </w:r>
          </w:p>
        </w:tc>
        <w:tc>
          <w:tcPr>
            <w:tcW w:w="1800" w:type="dxa"/>
            <w:tcBorders>
              <w:top w:val="single" w:sz="4" w:space="0" w:color="auto"/>
              <w:left w:val="single" w:sz="4" w:space="0" w:color="auto"/>
              <w:bottom w:val="single" w:sz="4" w:space="0" w:color="auto"/>
              <w:right w:val="single" w:sz="4" w:space="0" w:color="auto"/>
            </w:tcBorders>
            <w:hideMark/>
          </w:tcPr>
          <w:p w14:paraId="50BB587F"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Rhamnaceae</w:t>
            </w:r>
          </w:p>
        </w:tc>
        <w:tc>
          <w:tcPr>
            <w:tcW w:w="1260" w:type="dxa"/>
            <w:tcBorders>
              <w:top w:val="single" w:sz="4" w:space="0" w:color="auto"/>
              <w:left w:val="single" w:sz="4" w:space="0" w:color="auto"/>
              <w:bottom w:val="single" w:sz="4" w:space="0" w:color="auto"/>
              <w:right w:val="single" w:sz="4" w:space="0" w:color="auto"/>
            </w:tcBorders>
            <w:hideMark/>
          </w:tcPr>
          <w:p w14:paraId="3E3EDE06"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Leaves, bark, fruit</w:t>
            </w:r>
          </w:p>
        </w:tc>
        <w:tc>
          <w:tcPr>
            <w:tcW w:w="2070" w:type="dxa"/>
            <w:tcBorders>
              <w:top w:val="single" w:sz="4" w:space="0" w:color="auto"/>
              <w:left w:val="single" w:sz="4" w:space="0" w:color="auto"/>
              <w:bottom w:val="single" w:sz="4" w:space="0" w:color="auto"/>
              <w:right w:val="single" w:sz="4" w:space="0" w:color="auto"/>
            </w:tcBorders>
            <w:hideMark/>
          </w:tcPr>
          <w:p w14:paraId="0CD85683"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α-linolenic acid, Methyl stearate</w:t>
            </w:r>
          </w:p>
        </w:tc>
        <w:tc>
          <w:tcPr>
            <w:tcW w:w="1980" w:type="dxa"/>
            <w:tcBorders>
              <w:top w:val="single" w:sz="4" w:space="0" w:color="auto"/>
              <w:left w:val="single" w:sz="4" w:space="0" w:color="auto"/>
              <w:bottom w:val="single" w:sz="4" w:space="0" w:color="auto"/>
              <w:right w:val="single" w:sz="4" w:space="0" w:color="auto"/>
            </w:tcBorders>
            <w:hideMark/>
          </w:tcPr>
          <w:p w14:paraId="627B9A42"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Leukemia, human cervical and liver cancer (</w:t>
            </w:r>
            <w:r>
              <w:rPr>
                <w:rStyle w:val="Emphasis"/>
              </w:rPr>
              <w:t>In vitr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3AD9B86F" w14:textId="77777777" w:rsidR="00911441" w:rsidRDefault="00AB5CEF">
            <w:pPr>
              <w:jc w:val="center"/>
              <w:rPr>
                <w:rFonts w:ascii="Times New Roman" w:hAnsi="Times New Roman" w:cs="Times New Roman"/>
                <w:sz w:val="24"/>
                <w:szCs w:val="24"/>
              </w:rPr>
            </w:pPr>
            <w:r>
              <w:t>(26)</w:t>
            </w:r>
          </w:p>
        </w:tc>
      </w:tr>
      <w:tr w:rsidR="00911441" w14:paraId="7DAEE9B0" w14:textId="77777777">
        <w:tc>
          <w:tcPr>
            <w:tcW w:w="1350" w:type="dxa"/>
            <w:tcBorders>
              <w:top w:val="single" w:sz="4" w:space="0" w:color="auto"/>
              <w:left w:val="single" w:sz="4" w:space="0" w:color="auto"/>
              <w:bottom w:val="single" w:sz="4" w:space="0" w:color="auto"/>
              <w:right w:val="single" w:sz="4" w:space="0" w:color="auto"/>
            </w:tcBorders>
            <w:hideMark/>
          </w:tcPr>
          <w:p w14:paraId="0D1D7667" w14:textId="77777777" w:rsidR="00911441" w:rsidRDefault="00AB5CEF">
            <w:pPr>
              <w:jc w:val="center"/>
              <w:rPr>
                <w:rFonts w:ascii="Times New Roman" w:hAnsi="Times New Roman" w:cs="Times New Roman"/>
                <w:sz w:val="24"/>
                <w:szCs w:val="24"/>
              </w:rPr>
            </w:pPr>
            <w:r>
              <w:rPr>
                <w:rStyle w:val="Emphasis"/>
              </w:rPr>
              <w:t>Camelia sinesis</w:t>
            </w:r>
          </w:p>
        </w:tc>
        <w:tc>
          <w:tcPr>
            <w:tcW w:w="1800" w:type="dxa"/>
            <w:tcBorders>
              <w:top w:val="single" w:sz="4" w:space="0" w:color="auto"/>
              <w:left w:val="single" w:sz="4" w:space="0" w:color="auto"/>
              <w:bottom w:val="single" w:sz="4" w:space="0" w:color="auto"/>
              <w:right w:val="single" w:sz="4" w:space="0" w:color="auto"/>
            </w:tcBorders>
            <w:hideMark/>
          </w:tcPr>
          <w:p w14:paraId="3E53FA00"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Theaceae</w:t>
            </w:r>
          </w:p>
        </w:tc>
        <w:tc>
          <w:tcPr>
            <w:tcW w:w="1260" w:type="dxa"/>
            <w:tcBorders>
              <w:top w:val="single" w:sz="4" w:space="0" w:color="auto"/>
              <w:left w:val="single" w:sz="4" w:space="0" w:color="auto"/>
              <w:bottom w:val="single" w:sz="4" w:space="0" w:color="auto"/>
              <w:right w:val="single" w:sz="4" w:space="0" w:color="auto"/>
            </w:tcBorders>
            <w:hideMark/>
          </w:tcPr>
          <w:p w14:paraId="36AAAEC3"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Leaves</w:t>
            </w:r>
          </w:p>
        </w:tc>
        <w:tc>
          <w:tcPr>
            <w:tcW w:w="2070" w:type="dxa"/>
            <w:tcBorders>
              <w:top w:val="single" w:sz="4" w:space="0" w:color="auto"/>
              <w:left w:val="single" w:sz="4" w:space="0" w:color="auto"/>
              <w:bottom w:val="single" w:sz="4" w:space="0" w:color="auto"/>
              <w:right w:val="single" w:sz="4" w:space="0" w:color="auto"/>
            </w:tcBorders>
            <w:hideMark/>
          </w:tcPr>
          <w:p w14:paraId="4CFF43BC"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Epicatechingallate, picatechin, epigallocatechin</w:t>
            </w:r>
          </w:p>
        </w:tc>
        <w:tc>
          <w:tcPr>
            <w:tcW w:w="1980" w:type="dxa"/>
            <w:tcBorders>
              <w:top w:val="single" w:sz="4" w:space="0" w:color="auto"/>
              <w:left w:val="single" w:sz="4" w:space="0" w:color="auto"/>
              <w:bottom w:val="single" w:sz="4" w:space="0" w:color="auto"/>
              <w:right w:val="single" w:sz="4" w:space="0" w:color="auto"/>
            </w:tcBorders>
            <w:hideMark/>
          </w:tcPr>
          <w:p w14:paraId="77D6556A"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 xml:space="preserve">Lung, </w:t>
            </w:r>
            <w:r>
              <w:rPr>
                <w:rFonts w:ascii="Times New Roman" w:hAnsi="Times New Roman" w:cs="Times New Roman"/>
                <w:sz w:val="24"/>
                <w:szCs w:val="24"/>
              </w:rPr>
              <w:t>bladder, skin, prostate and breast cancer (Both </w:t>
            </w:r>
            <w:r>
              <w:rPr>
                <w:rStyle w:val="Emphasis"/>
              </w:rPr>
              <w:t>in vitro</w:t>
            </w:r>
            <w:r>
              <w:rPr>
                <w:rFonts w:ascii="Times New Roman" w:hAnsi="Times New Roman" w:cs="Times New Roman"/>
                <w:sz w:val="24"/>
                <w:szCs w:val="24"/>
              </w:rPr>
              <w:t> and </w:t>
            </w:r>
            <w:r>
              <w:rPr>
                <w:rStyle w:val="Emphasis"/>
              </w:rPr>
              <w:t>in viv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7497C6B4" w14:textId="77777777" w:rsidR="00911441" w:rsidRDefault="00AB5CEF">
            <w:pPr>
              <w:jc w:val="center"/>
              <w:rPr>
                <w:rFonts w:ascii="Times New Roman" w:hAnsi="Times New Roman" w:cs="Times New Roman"/>
                <w:sz w:val="24"/>
                <w:szCs w:val="24"/>
              </w:rPr>
            </w:pPr>
            <w:r>
              <w:t>(27)</w:t>
            </w:r>
          </w:p>
        </w:tc>
      </w:tr>
      <w:tr w:rsidR="00911441" w14:paraId="468BA230" w14:textId="77777777">
        <w:tc>
          <w:tcPr>
            <w:tcW w:w="1350" w:type="dxa"/>
            <w:tcBorders>
              <w:top w:val="single" w:sz="4" w:space="0" w:color="auto"/>
              <w:left w:val="single" w:sz="4" w:space="0" w:color="auto"/>
              <w:bottom w:val="single" w:sz="4" w:space="0" w:color="auto"/>
              <w:right w:val="single" w:sz="4" w:space="0" w:color="auto"/>
            </w:tcBorders>
            <w:hideMark/>
          </w:tcPr>
          <w:p w14:paraId="3A480058" w14:textId="77777777" w:rsidR="00911441" w:rsidRDefault="00AB5CEF">
            <w:pPr>
              <w:jc w:val="center"/>
              <w:rPr>
                <w:rFonts w:ascii="Times New Roman" w:hAnsi="Times New Roman" w:cs="Times New Roman"/>
                <w:sz w:val="24"/>
                <w:szCs w:val="24"/>
              </w:rPr>
            </w:pPr>
            <w:r>
              <w:rPr>
                <w:rStyle w:val="Emphasis"/>
              </w:rPr>
              <w:t>Peltophorum dubium</w:t>
            </w:r>
          </w:p>
        </w:tc>
        <w:tc>
          <w:tcPr>
            <w:tcW w:w="1800" w:type="dxa"/>
            <w:tcBorders>
              <w:top w:val="single" w:sz="4" w:space="0" w:color="auto"/>
              <w:left w:val="single" w:sz="4" w:space="0" w:color="auto"/>
              <w:bottom w:val="single" w:sz="4" w:space="0" w:color="auto"/>
              <w:right w:val="single" w:sz="4" w:space="0" w:color="auto"/>
            </w:tcBorders>
            <w:hideMark/>
          </w:tcPr>
          <w:p w14:paraId="77421019"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Fabaceae</w:t>
            </w:r>
          </w:p>
        </w:tc>
        <w:tc>
          <w:tcPr>
            <w:tcW w:w="1260" w:type="dxa"/>
            <w:tcBorders>
              <w:top w:val="single" w:sz="4" w:space="0" w:color="auto"/>
              <w:left w:val="single" w:sz="4" w:space="0" w:color="auto"/>
              <w:bottom w:val="single" w:sz="4" w:space="0" w:color="auto"/>
              <w:right w:val="single" w:sz="4" w:space="0" w:color="auto"/>
            </w:tcBorders>
            <w:hideMark/>
          </w:tcPr>
          <w:p w14:paraId="3C709102"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Seeds</w:t>
            </w:r>
          </w:p>
        </w:tc>
        <w:tc>
          <w:tcPr>
            <w:tcW w:w="2070" w:type="dxa"/>
            <w:tcBorders>
              <w:top w:val="single" w:sz="4" w:space="0" w:color="auto"/>
              <w:left w:val="single" w:sz="4" w:space="0" w:color="auto"/>
              <w:bottom w:val="single" w:sz="4" w:space="0" w:color="auto"/>
              <w:right w:val="single" w:sz="4" w:space="0" w:color="auto"/>
            </w:tcBorders>
            <w:hideMark/>
          </w:tcPr>
          <w:p w14:paraId="4577D25E"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Peltophorum dubium trypsin inhibitor</w:t>
            </w:r>
          </w:p>
        </w:tc>
        <w:tc>
          <w:tcPr>
            <w:tcW w:w="1980" w:type="dxa"/>
            <w:tcBorders>
              <w:top w:val="single" w:sz="4" w:space="0" w:color="auto"/>
              <w:left w:val="single" w:sz="4" w:space="0" w:color="auto"/>
              <w:bottom w:val="single" w:sz="4" w:space="0" w:color="auto"/>
              <w:right w:val="single" w:sz="4" w:space="0" w:color="auto"/>
            </w:tcBorders>
            <w:hideMark/>
          </w:tcPr>
          <w:p w14:paraId="20CE356B"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Rat lymphoma cells, human leukemia cells</w:t>
            </w:r>
          </w:p>
        </w:tc>
        <w:tc>
          <w:tcPr>
            <w:tcW w:w="1859" w:type="dxa"/>
            <w:tcBorders>
              <w:top w:val="single" w:sz="4" w:space="0" w:color="auto"/>
              <w:left w:val="single" w:sz="4" w:space="0" w:color="auto"/>
              <w:bottom w:val="single" w:sz="4" w:space="0" w:color="auto"/>
              <w:right w:val="single" w:sz="4" w:space="0" w:color="auto"/>
            </w:tcBorders>
            <w:hideMark/>
          </w:tcPr>
          <w:p w14:paraId="21E41879" w14:textId="77777777" w:rsidR="00911441" w:rsidRDefault="00AB5CEF">
            <w:pPr>
              <w:jc w:val="center"/>
              <w:rPr>
                <w:rFonts w:ascii="Times New Roman" w:hAnsi="Times New Roman" w:cs="Times New Roman"/>
                <w:sz w:val="24"/>
                <w:szCs w:val="24"/>
              </w:rPr>
            </w:pPr>
            <w:r>
              <w:t>(28)</w:t>
            </w:r>
          </w:p>
        </w:tc>
      </w:tr>
      <w:tr w:rsidR="00911441" w14:paraId="77BFD2F2" w14:textId="77777777">
        <w:tc>
          <w:tcPr>
            <w:tcW w:w="1350" w:type="dxa"/>
            <w:tcBorders>
              <w:top w:val="single" w:sz="4" w:space="0" w:color="auto"/>
              <w:left w:val="single" w:sz="4" w:space="0" w:color="auto"/>
              <w:bottom w:val="single" w:sz="4" w:space="0" w:color="auto"/>
              <w:right w:val="single" w:sz="4" w:space="0" w:color="auto"/>
            </w:tcBorders>
            <w:hideMark/>
          </w:tcPr>
          <w:p w14:paraId="75D9E92B" w14:textId="77777777" w:rsidR="00911441" w:rsidRDefault="00AB5CEF">
            <w:pPr>
              <w:jc w:val="center"/>
              <w:rPr>
                <w:rFonts w:ascii="Times New Roman" w:hAnsi="Times New Roman" w:cs="Times New Roman"/>
                <w:sz w:val="24"/>
                <w:szCs w:val="24"/>
              </w:rPr>
            </w:pPr>
            <w:r>
              <w:rPr>
                <w:rStyle w:val="Emphasis"/>
              </w:rPr>
              <w:t>Vicia faba</w:t>
            </w:r>
          </w:p>
        </w:tc>
        <w:tc>
          <w:tcPr>
            <w:tcW w:w="1800" w:type="dxa"/>
            <w:tcBorders>
              <w:top w:val="single" w:sz="4" w:space="0" w:color="auto"/>
              <w:left w:val="single" w:sz="4" w:space="0" w:color="auto"/>
              <w:bottom w:val="single" w:sz="4" w:space="0" w:color="auto"/>
              <w:right w:val="single" w:sz="4" w:space="0" w:color="auto"/>
            </w:tcBorders>
            <w:hideMark/>
          </w:tcPr>
          <w:p w14:paraId="43D31FBD"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Fabaceae</w:t>
            </w:r>
          </w:p>
        </w:tc>
        <w:tc>
          <w:tcPr>
            <w:tcW w:w="1260" w:type="dxa"/>
            <w:tcBorders>
              <w:top w:val="single" w:sz="4" w:space="0" w:color="auto"/>
              <w:left w:val="single" w:sz="4" w:space="0" w:color="auto"/>
              <w:bottom w:val="single" w:sz="4" w:space="0" w:color="auto"/>
              <w:right w:val="single" w:sz="4" w:space="0" w:color="auto"/>
            </w:tcBorders>
            <w:hideMark/>
          </w:tcPr>
          <w:p w14:paraId="15757F16"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Seeds</w:t>
            </w:r>
          </w:p>
        </w:tc>
        <w:tc>
          <w:tcPr>
            <w:tcW w:w="2070" w:type="dxa"/>
            <w:tcBorders>
              <w:top w:val="single" w:sz="4" w:space="0" w:color="auto"/>
              <w:left w:val="single" w:sz="4" w:space="0" w:color="auto"/>
              <w:bottom w:val="single" w:sz="4" w:space="0" w:color="auto"/>
              <w:right w:val="single" w:sz="4" w:space="0" w:color="auto"/>
            </w:tcBorders>
            <w:hideMark/>
          </w:tcPr>
          <w:p w14:paraId="57993845"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 xml:space="preserve">Field bean protease </w:t>
            </w:r>
            <w:r>
              <w:rPr>
                <w:rFonts w:ascii="Times New Roman" w:hAnsi="Times New Roman" w:cs="Times New Roman"/>
                <w:sz w:val="24"/>
                <w:szCs w:val="24"/>
              </w:rPr>
              <w:t>inhibitors</w:t>
            </w:r>
          </w:p>
        </w:tc>
        <w:tc>
          <w:tcPr>
            <w:tcW w:w="1980" w:type="dxa"/>
            <w:tcBorders>
              <w:top w:val="single" w:sz="4" w:space="0" w:color="auto"/>
              <w:left w:val="single" w:sz="4" w:space="0" w:color="auto"/>
              <w:bottom w:val="single" w:sz="4" w:space="0" w:color="auto"/>
              <w:right w:val="single" w:sz="4" w:space="0" w:color="auto"/>
            </w:tcBorders>
            <w:hideMark/>
          </w:tcPr>
          <w:p w14:paraId="2C10A1A2"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Skin cancer (Both </w:t>
            </w:r>
            <w:r>
              <w:rPr>
                <w:rStyle w:val="Emphasis"/>
              </w:rPr>
              <w:t>in vitro</w:t>
            </w:r>
            <w:r>
              <w:rPr>
                <w:rFonts w:ascii="Times New Roman" w:hAnsi="Times New Roman" w:cs="Times New Roman"/>
                <w:sz w:val="24"/>
                <w:szCs w:val="24"/>
              </w:rPr>
              <w:t> and </w:t>
            </w:r>
            <w:r>
              <w:rPr>
                <w:rStyle w:val="Emphasis"/>
              </w:rPr>
              <w:t>in viv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15159347" w14:textId="77777777" w:rsidR="00911441" w:rsidRDefault="00AB5CEF">
            <w:pPr>
              <w:jc w:val="center"/>
              <w:rPr>
                <w:rFonts w:ascii="Times New Roman" w:hAnsi="Times New Roman" w:cs="Times New Roman"/>
                <w:sz w:val="24"/>
                <w:szCs w:val="24"/>
              </w:rPr>
            </w:pPr>
            <w:r>
              <w:t>(29)</w:t>
            </w:r>
          </w:p>
        </w:tc>
      </w:tr>
      <w:tr w:rsidR="00911441" w14:paraId="059508BC" w14:textId="77777777">
        <w:tc>
          <w:tcPr>
            <w:tcW w:w="1350" w:type="dxa"/>
            <w:tcBorders>
              <w:top w:val="single" w:sz="4" w:space="0" w:color="auto"/>
              <w:left w:val="single" w:sz="4" w:space="0" w:color="auto"/>
              <w:bottom w:val="single" w:sz="4" w:space="0" w:color="auto"/>
              <w:right w:val="single" w:sz="4" w:space="0" w:color="auto"/>
            </w:tcBorders>
            <w:hideMark/>
          </w:tcPr>
          <w:p w14:paraId="150C8B0C" w14:textId="77777777" w:rsidR="00911441" w:rsidRDefault="00AB5CEF">
            <w:pPr>
              <w:jc w:val="center"/>
              <w:rPr>
                <w:rFonts w:ascii="Times New Roman" w:hAnsi="Times New Roman" w:cs="Times New Roman"/>
                <w:sz w:val="24"/>
                <w:szCs w:val="24"/>
              </w:rPr>
            </w:pPr>
            <w:r>
              <w:rPr>
                <w:rStyle w:val="Emphasis"/>
              </w:rPr>
              <w:t>Broussonetia papyrifera</w:t>
            </w:r>
          </w:p>
        </w:tc>
        <w:tc>
          <w:tcPr>
            <w:tcW w:w="1800" w:type="dxa"/>
            <w:tcBorders>
              <w:top w:val="single" w:sz="4" w:space="0" w:color="auto"/>
              <w:left w:val="single" w:sz="4" w:space="0" w:color="auto"/>
              <w:bottom w:val="single" w:sz="4" w:space="0" w:color="auto"/>
              <w:right w:val="single" w:sz="4" w:space="0" w:color="auto"/>
            </w:tcBorders>
            <w:hideMark/>
          </w:tcPr>
          <w:p w14:paraId="1D3F0C06"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Moraceae</w:t>
            </w:r>
          </w:p>
        </w:tc>
        <w:tc>
          <w:tcPr>
            <w:tcW w:w="1260" w:type="dxa"/>
            <w:tcBorders>
              <w:top w:val="single" w:sz="4" w:space="0" w:color="auto"/>
              <w:left w:val="single" w:sz="4" w:space="0" w:color="auto"/>
              <w:bottom w:val="single" w:sz="4" w:space="0" w:color="auto"/>
              <w:right w:val="single" w:sz="4" w:space="0" w:color="auto"/>
            </w:tcBorders>
            <w:hideMark/>
          </w:tcPr>
          <w:p w14:paraId="16BD12A8"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Fruits, leaf, bark</w:t>
            </w:r>
          </w:p>
        </w:tc>
        <w:tc>
          <w:tcPr>
            <w:tcW w:w="2070" w:type="dxa"/>
            <w:tcBorders>
              <w:top w:val="single" w:sz="4" w:space="0" w:color="auto"/>
              <w:left w:val="single" w:sz="4" w:space="0" w:color="auto"/>
              <w:bottom w:val="single" w:sz="4" w:space="0" w:color="auto"/>
              <w:right w:val="single" w:sz="4" w:space="0" w:color="auto"/>
            </w:tcBorders>
            <w:hideMark/>
          </w:tcPr>
          <w:p w14:paraId="6E816DA7"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 xml:space="preserve">2S-abyssinone </w:t>
            </w:r>
            <w:r>
              <w:rPr>
                <w:rFonts w:ascii="Times New Roman" w:hAnsi="Times New Roman" w:cs="Times New Roman" w:hint="eastAsia"/>
                <w:sz w:val="24"/>
                <w:szCs w:val="24"/>
              </w:rPr>
              <w:t>Ⅱ</w:t>
            </w:r>
            <w:r>
              <w:rPr>
                <w:rFonts w:ascii="Times New Roman" w:hAnsi="Times New Roman" w:cs="Times New Roman"/>
                <w:sz w:val="24"/>
                <w:szCs w:val="24"/>
              </w:rPr>
              <w:t>verubulin</w:t>
            </w:r>
          </w:p>
        </w:tc>
        <w:tc>
          <w:tcPr>
            <w:tcW w:w="1980" w:type="dxa"/>
            <w:tcBorders>
              <w:top w:val="single" w:sz="4" w:space="0" w:color="auto"/>
              <w:left w:val="single" w:sz="4" w:space="0" w:color="auto"/>
              <w:bottom w:val="single" w:sz="4" w:space="0" w:color="auto"/>
              <w:right w:val="single" w:sz="4" w:space="0" w:color="auto"/>
            </w:tcBorders>
            <w:hideMark/>
          </w:tcPr>
          <w:p w14:paraId="76588977"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Glioblastoma and brain cancer (</w:t>
            </w:r>
            <w:r>
              <w:rPr>
                <w:rStyle w:val="Emphasis"/>
              </w:rPr>
              <w:t>In vitr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3D9E865A" w14:textId="77777777" w:rsidR="00911441" w:rsidRDefault="00AB5CEF">
            <w:pPr>
              <w:jc w:val="center"/>
              <w:rPr>
                <w:rFonts w:ascii="Times New Roman" w:hAnsi="Times New Roman" w:cs="Times New Roman"/>
                <w:sz w:val="24"/>
                <w:szCs w:val="24"/>
              </w:rPr>
            </w:pPr>
            <w:r>
              <w:t>(30)</w:t>
            </w:r>
          </w:p>
        </w:tc>
      </w:tr>
      <w:tr w:rsidR="00911441" w14:paraId="6C7DA756" w14:textId="77777777">
        <w:tc>
          <w:tcPr>
            <w:tcW w:w="1350" w:type="dxa"/>
            <w:tcBorders>
              <w:top w:val="single" w:sz="4" w:space="0" w:color="auto"/>
              <w:left w:val="single" w:sz="4" w:space="0" w:color="auto"/>
              <w:bottom w:val="single" w:sz="4" w:space="0" w:color="auto"/>
              <w:right w:val="single" w:sz="4" w:space="0" w:color="auto"/>
            </w:tcBorders>
            <w:hideMark/>
          </w:tcPr>
          <w:p w14:paraId="417CC633" w14:textId="77777777" w:rsidR="00911441" w:rsidRDefault="00AB5CEF">
            <w:pPr>
              <w:jc w:val="center"/>
              <w:rPr>
                <w:rFonts w:ascii="Times New Roman" w:hAnsi="Times New Roman" w:cs="Times New Roman"/>
                <w:sz w:val="24"/>
                <w:szCs w:val="24"/>
              </w:rPr>
            </w:pPr>
            <w:r>
              <w:rPr>
                <w:rStyle w:val="Emphasis"/>
              </w:rPr>
              <w:t>Vigna unguiculata</w:t>
            </w:r>
          </w:p>
        </w:tc>
        <w:tc>
          <w:tcPr>
            <w:tcW w:w="1800" w:type="dxa"/>
            <w:tcBorders>
              <w:top w:val="single" w:sz="4" w:space="0" w:color="auto"/>
              <w:left w:val="single" w:sz="4" w:space="0" w:color="auto"/>
              <w:bottom w:val="single" w:sz="4" w:space="0" w:color="auto"/>
              <w:right w:val="single" w:sz="4" w:space="0" w:color="auto"/>
            </w:tcBorders>
            <w:hideMark/>
          </w:tcPr>
          <w:p w14:paraId="6ACC6B51"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Fabaceae</w:t>
            </w:r>
          </w:p>
        </w:tc>
        <w:tc>
          <w:tcPr>
            <w:tcW w:w="1260" w:type="dxa"/>
            <w:tcBorders>
              <w:top w:val="single" w:sz="4" w:space="0" w:color="auto"/>
              <w:left w:val="single" w:sz="4" w:space="0" w:color="auto"/>
              <w:bottom w:val="single" w:sz="4" w:space="0" w:color="auto"/>
              <w:right w:val="single" w:sz="4" w:space="0" w:color="auto"/>
            </w:tcBorders>
            <w:hideMark/>
          </w:tcPr>
          <w:p w14:paraId="3F3DE5A2"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Seeds</w:t>
            </w:r>
          </w:p>
        </w:tc>
        <w:tc>
          <w:tcPr>
            <w:tcW w:w="2070" w:type="dxa"/>
            <w:tcBorders>
              <w:top w:val="single" w:sz="4" w:space="0" w:color="auto"/>
              <w:left w:val="single" w:sz="4" w:space="0" w:color="auto"/>
              <w:bottom w:val="single" w:sz="4" w:space="0" w:color="auto"/>
              <w:right w:val="single" w:sz="4" w:space="0" w:color="auto"/>
            </w:tcBorders>
            <w:hideMark/>
          </w:tcPr>
          <w:p w14:paraId="449F3E36"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 xml:space="preserve">Black-eyed-pea </w:t>
            </w:r>
            <w:r>
              <w:rPr>
                <w:rFonts w:ascii="Times New Roman" w:hAnsi="Times New Roman" w:cs="Times New Roman"/>
                <w:sz w:val="24"/>
                <w:szCs w:val="24"/>
              </w:rPr>
              <w:t>trypsin/Chymotrypsin inhibitor</w:t>
            </w:r>
          </w:p>
        </w:tc>
        <w:tc>
          <w:tcPr>
            <w:tcW w:w="1980" w:type="dxa"/>
            <w:tcBorders>
              <w:top w:val="single" w:sz="4" w:space="0" w:color="auto"/>
              <w:left w:val="single" w:sz="4" w:space="0" w:color="auto"/>
              <w:bottom w:val="single" w:sz="4" w:space="0" w:color="auto"/>
              <w:right w:val="single" w:sz="4" w:space="0" w:color="auto"/>
            </w:tcBorders>
            <w:hideMark/>
          </w:tcPr>
          <w:p w14:paraId="2C226699"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Human breast cancer (</w:t>
            </w:r>
            <w:r>
              <w:rPr>
                <w:rStyle w:val="Emphasis"/>
              </w:rPr>
              <w:t>In vitr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3EC6D246" w14:textId="77777777" w:rsidR="00911441" w:rsidRDefault="00AB5CEF">
            <w:pPr>
              <w:jc w:val="center"/>
              <w:rPr>
                <w:rFonts w:ascii="Times New Roman" w:hAnsi="Times New Roman" w:cs="Times New Roman"/>
                <w:sz w:val="24"/>
                <w:szCs w:val="24"/>
              </w:rPr>
            </w:pPr>
            <w:r>
              <w:t>(31)</w:t>
            </w:r>
          </w:p>
        </w:tc>
      </w:tr>
      <w:tr w:rsidR="00911441" w14:paraId="3CDEACBF" w14:textId="77777777">
        <w:tc>
          <w:tcPr>
            <w:tcW w:w="1350" w:type="dxa"/>
            <w:tcBorders>
              <w:top w:val="single" w:sz="4" w:space="0" w:color="auto"/>
              <w:left w:val="single" w:sz="4" w:space="0" w:color="auto"/>
              <w:bottom w:val="single" w:sz="4" w:space="0" w:color="auto"/>
              <w:right w:val="single" w:sz="4" w:space="0" w:color="auto"/>
            </w:tcBorders>
            <w:hideMark/>
          </w:tcPr>
          <w:p w14:paraId="2B897B44" w14:textId="77777777" w:rsidR="00911441" w:rsidRDefault="00AB5CEF">
            <w:pPr>
              <w:jc w:val="center"/>
              <w:rPr>
                <w:rFonts w:ascii="Times New Roman" w:hAnsi="Times New Roman" w:cs="Times New Roman"/>
                <w:sz w:val="24"/>
                <w:szCs w:val="24"/>
              </w:rPr>
            </w:pPr>
            <w:r>
              <w:rPr>
                <w:rStyle w:val="Emphasis"/>
              </w:rPr>
              <w:t>Ziziphus jujuba</w:t>
            </w:r>
          </w:p>
        </w:tc>
        <w:tc>
          <w:tcPr>
            <w:tcW w:w="1800" w:type="dxa"/>
            <w:tcBorders>
              <w:top w:val="single" w:sz="4" w:space="0" w:color="auto"/>
              <w:left w:val="single" w:sz="4" w:space="0" w:color="auto"/>
              <w:bottom w:val="single" w:sz="4" w:space="0" w:color="auto"/>
              <w:right w:val="single" w:sz="4" w:space="0" w:color="auto"/>
            </w:tcBorders>
            <w:hideMark/>
          </w:tcPr>
          <w:p w14:paraId="544A9E44"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Rhamnaceae</w:t>
            </w:r>
          </w:p>
        </w:tc>
        <w:tc>
          <w:tcPr>
            <w:tcW w:w="1260" w:type="dxa"/>
            <w:tcBorders>
              <w:top w:val="single" w:sz="4" w:space="0" w:color="auto"/>
              <w:left w:val="single" w:sz="4" w:space="0" w:color="auto"/>
              <w:bottom w:val="single" w:sz="4" w:space="0" w:color="auto"/>
              <w:right w:val="single" w:sz="4" w:space="0" w:color="auto"/>
            </w:tcBorders>
            <w:hideMark/>
          </w:tcPr>
          <w:p w14:paraId="4DA68A3E"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Fruits, seeds, leaves</w:t>
            </w:r>
          </w:p>
        </w:tc>
        <w:tc>
          <w:tcPr>
            <w:tcW w:w="2070" w:type="dxa"/>
            <w:tcBorders>
              <w:top w:val="single" w:sz="4" w:space="0" w:color="auto"/>
              <w:left w:val="single" w:sz="4" w:space="0" w:color="auto"/>
              <w:bottom w:val="single" w:sz="4" w:space="0" w:color="auto"/>
              <w:right w:val="single" w:sz="4" w:space="0" w:color="auto"/>
            </w:tcBorders>
            <w:hideMark/>
          </w:tcPr>
          <w:p w14:paraId="091249D0"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Linoleic acids, triterpenoids</w:t>
            </w:r>
          </w:p>
        </w:tc>
        <w:tc>
          <w:tcPr>
            <w:tcW w:w="1980" w:type="dxa"/>
            <w:tcBorders>
              <w:top w:val="single" w:sz="4" w:space="0" w:color="auto"/>
              <w:left w:val="single" w:sz="4" w:space="0" w:color="auto"/>
              <w:bottom w:val="single" w:sz="4" w:space="0" w:color="auto"/>
              <w:right w:val="single" w:sz="4" w:space="0" w:color="auto"/>
            </w:tcBorders>
            <w:hideMark/>
          </w:tcPr>
          <w:p w14:paraId="1DA66983"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Breast cancer, human Jurkat leukemia T cells (Both </w:t>
            </w:r>
            <w:r>
              <w:rPr>
                <w:rStyle w:val="Emphasis"/>
              </w:rPr>
              <w:t>in vitro</w:t>
            </w:r>
            <w:r>
              <w:rPr>
                <w:rFonts w:ascii="Times New Roman" w:hAnsi="Times New Roman" w:cs="Times New Roman"/>
                <w:sz w:val="24"/>
                <w:szCs w:val="24"/>
              </w:rPr>
              <w:t> and </w:t>
            </w:r>
            <w:r>
              <w:rPr>
                <w:rStyle w:val="Emphasis"/>
              </w:rPr>
              <w:t>in viv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142A7BDE" w14:textId="77777777" w:rsidR="00911441" w:rsidRDefault="00AB5CEF">
            <w:pPr>
              <w:jc w:val="center"/>
              <w:rPr>
                <w:rFonts w:ascii="Times New Roman" w:hAnsi="Times New Roman" w:cs="Times New Roman"/>
                <w:sz w:val="24"/>
                <w:szCs w:val="24"/>
              </w:rPr>
            </w:pPr>
            <w:r>
              <w:t>(32)</w:t>
            </w:r>
          </w:p>
        </w:tc>
      </w:tr>
      <w:tr w:rsidR="00911441" w14:paraId="3B5E6C44" w14:textId="77777777">
        <w:tc>
          <w:tcPr>
            <w:tcW w:w="1350" w:type="dxa"/>
            <w:tcBorders>
              <w:top w:val="single" w:sz="4" w:space="0" w:color="auto"/>
              <w:left w:val="single" w:sz="4" w:space="0" w:color="auto"/>
              <w:bottom w:val="single" w:sz="4" w:space="0" w:color="auto"/>
              <w:right w:val="single" w:sz="4" w:space="0" w:color="auto"/>
            </w:tcBorders>
            <w:hideMark/>
          </w:tcPr>
          <w:p w14:paraId="4595DE99" w14:textId="77777777" w:rsidR="00911441" w:rsidRDefault="00AB5CEF">
            <w:pPr>
              <w:jc w:val="center"/>
              <w:rPr>
                <w:rFonts w:ascii="Times New Roman" w:hAnsi="Times New Roman" w:cs="Times New Roman"/>
                <w:sz w:val="24"/>
                <w:szCs w:val="24"/>
              </w:rPr>
            </w:pPr>
            <w:r>
              <w:rPr>
                <w:rStyle w:val="Emphasis"/>
              </w:rPr>
              <w:lastRenderedPageBreak/>
              <w:t>Sylibum marianum</w:t>
            </w:r>
          </w:p>
        </w:tc>
        <w:tc>
          <w:tcPr>
            <w:tcW w:w="1800" w:type="dxa"/>
            <w:tcBorders>
              <w:top w:val="single" w:sz="4" w:space="0" w:color="auto"/>
              <w:left w:val="single" w:sz="4" w:space="0" w:color="auto"/>
              <w:bottom w:val="single" w:sz="4" w:space="0" w:color="auto"/>
              <w:right w:val="single" w:sz="4" w:space="0" w:color="auto"/>
            </w:tcBorders>
            <w:hideMark/>
          </w:tcPr>
          <w:p w14:paraId="21896ACD"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Asteraceae</w:t>
            </w:r>
          </w:p>
        </w:tc>
        <w:tc>
          <w:tcPr>
            <w:tcW w:w="1260" w:type="dxa"/>
            <w:tcBorders>
              <w:top w:val="single" w:sz="4" w:space="0" w:color="auto"/>
              <w:left w:val="single" w:sz="4" w:space="0" w:color="auto"/>
              <w:bottom w:val="single" w:sz="4" w:space="0" w:color="auto"/>
              <w:right w:val="single" w:sz="4" w:space="0" w:color="auto"/>
            </w:tcBorders>
            <w:hideMark/>
          </w:tcPr>
          <w:p w14:paraId="2FD2FE6F"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Flower, leaves</w:t>
            </w:r>
          </w:p>
        </w:tc>
        <w:tc>
          <w:tcPr>
            <w:tcW w:w="2070" w:type="dxa"/>
            <w:tcBorders>
              <w:top w:val="single" w:sz="4" w:space="0" w:color="auto"/>
              <w:left w:val="single" w:sz="4" w:space="0" w:color="auto"/>
              <w:bottom w:val="single" w:sz="4" w:space="0" w:color="auto"/>
              <w:right w:val="single" w:sz="4" w:space="0" w:color="auto"/>
            </w:tcBorders>
            <w:hideMark/>
          </w:tcPr>
          <w:p w14:paraId="4C77B87F"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Silibinin</w:t>
            </w:r>
          </w:p>
        </w:tc>
        <w:tc>
          <w:tcPr>
            <w:tcW w:w="1980" w:type="dxa"/>
            <w:tcBorders>
              <w:top w:val="single" w:sz="4" w:space="0" w:color="auto"/>
              <w:left w:val="single" w:sz="4" w:space="0" w:color="auto"/>
              <w:bottom w:val="single" w:sz="4" w:space="0" w:color="auto"/>
              <w:right w:val="single" w:sz="4" w:space="0" w:color="auto"/>
            </w:tcBorders>
            <w:hideMark/>
          </w:tcPr>
          <w:p w14:paraId="27EDC79D"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Lung, liver, skin, colon and prostate cancer (Both </w:t>
            </w:r>
            <w:r>
              <w:rPr>
                <w:rStyle w:val="Emphasis"/>
              </w:rPr>
              <w:t>in vitro</w:t>
            </w:r>
            <w:r>
              <w:rPr>
                <w:rFonts w:ascii="Times New Roman" w:hAnsi="Times New Roman" w:cs="Times New Roman"/>
                <w:sz w:val="24"/>
                <w:szCs w:val="24"/>
              </w:rPr>
              <w:t> and </w:t>
            </w:r>
            <w:r>
              <w:rPr>
                <w:rStyle w:val="Emphasis"/>
              </w:rPr>
              <w:t>in viv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680FA5F4" w14:textId="77777777" w:rsidR="00911441" w:rsidRDefault="00AB5CEF">
            <w:pPr>
              <w:jc w:val="center"/>
              <w:rPr>
                <w:rFonts w:ascii="Times New Roman" w:hAnsi="Times New Roman" w:cs="Times New Roman"/>
                <w:sz w:val="24"/>
                <w:szCs w:val="24"/>
              </w:rPr>
            </w:pPr>
            <w:r>
              <w:t>(33)</w:t>
            </w:r>
          </w:p>
        </w:tc>
      </w:tr>
      <w:tr w:rsidR="00911441" w14:paraId="751FF245" w14:textId="77777777">
        <w:tc>
          <w:tcPr>
            <w:tcW w:w="1350" w:type="dxa"/>
            <w:tcBorders>
              <w:top w:val="single" w:sz="4" w:space="0" w:color="auto"/>
              <w:left w:val="single" w:sz="4" w:space="0" w:color="auto"/>
              <w:bottom w:val="single" w:sz="4" w:space="0" w:color="auto"/>
              <w:right w:val="single" w:sz="4" w:space="0" w:color="auto"/>
            </w:tcBorders>
            <w:hideMark/>
          </w:tcPr>
          <w:p w14:paraId="306C3263" w14:textId="77777777" w:rsidR="00911441" w:rsidRDefault="00AB5CEF">
            <w:pPr>
              <w:jc w:val="center"/>
              <w:rPr>
                <w:rFonts w:ascii="Times New Roman" w:hAnsi="Times New Roman" w:cs="Times New Roman"/>
                <w:sz w:val="24"/>
                <w:szCs w:val="24"/>
              </w:rPr>
            </w:pPr>
            <w:r>
              <w:rPr>
                <w:rStyle w:val="Emphasis"/>
              </w:rPr>
              <w:t>Psoralea corylifolia</w:t>
            </w:r>
          </w:p>
        </w:tc>
        <w:tc>
          <w:tcPr>
            <w:tcW w:w="1800" w:type="dxa"/>
            <w:tcBorders>
              <w:top w:val="single" w:sz="4" w:space="0" w:color="auto"/>
              <w:left w:val="single" w:sz="4" w:space="0" w:color="auto"/>
              <w:bottom w:val="single" w:sz="4" w:space="0" w:color="auto"/>
              <w:right w:val="single" w:sz="4" w:space="0" w:color="auto"/>
            </w:tcBorders>
            <w:hideMark/>
          </w:tcPr>
          <w:p w14:paraId="41D5D6F5"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Leguminosae</w:t>
            </w:r>
          </w:p>
        </w:tc>
        <w:tc>
          <w:tcPr>
            <w:tcW w:w="1260" w:type="dxa"/>
            <w:tcBorders>
              <w:top w:val="single" w:sz="4" w:space="0" w:color="auto"/>
              <w:left w:val="single" w:sz="4" w:space="0" w:color="auto"/>
              <w:bottom w:val="single" w:sz="4" w:space="0" w:color="auto"/>
              <w:right w:val="single" w:sz="4" w:space="0" w:color="auto"/>
            </w:tcBorders>
            <w:hideMark/>
          </w:tcPr>
          <w:p w14:paraId="43A44A6C"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Seeds</w:t>
            </w:r>
          </w:p>
        </w:tc>
        <w:tc>
          <w:tcPr>
            <w:tcW w:w="2070" w:type="dxa"/>
            <w:tcBorders>
              <w:top w:val="single" w:sz="4" w:space="0" w:color="auto"/>
              <w:left w:val="single" w:sz="4" w:space="0" w:color="auto"/>
              <w:bottom w:val="single" w:sz="4" w:space="0" w:color="auto"/>
              <w:right w:val="single" w:sz="4" w:space="0" w:color="auto"/>
            </w:tcBorders>
            <w:hideMark/>
          </w:tcPr>
          <w:p w14:paraId="10C7EDC6"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Bavachanin, corylfolinin, psoralen</w:t>
            </w:r>
          </w:p>
        </w:tc>
        <w:tc>
          <w:tcPr>
            <w:tcW w:w="1980" w:type="dxa"/>
            <w:tcBorders>
              <w:top w:val="single" w:sz="4" w:space="0" w:color="auto"/>
              <w:left w:val="single" w:sz="4" w:space="0" w:color="auto"/>
              <w:bottom w:val="single" w:sz="4" w:space="0" w:color="auto"/>
              <w:right w:val="single" w:sz="4" w:space="0" w:color="auto"/>
            </w:tcBorders>
            <w:hideMark/>
          </w:tcPr>
          <w:p w14:paraId="60F984EB"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Lung, osteosarcoma, ﬁbrosarcoma and liver cancer (</w:t>
            </w:r>
            <w:r>
              <w:rPr>
                <w:rStyle w:val="Emphasis"/>
              </w:rPr>
              <w:t>In vitr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5F6D09DB" w14:textId="77777777" w:rsidR="00911441" w:rsidRDefault="00AB5CEF">
            <w:pPr>
              <w:jc w:val="center"/>
              <w:rPr>
                <w:rFonts w:ascii="Times New Roman" w:hAnsi="Times New Roman" w:cs="Times New Roman"/>
                <w:sz w:val="24"/>
                <w:szCs w:val="24"/>
              </w:rPr>
            </w:pPr>
            <w:r>
              <w:t>(34)</w:t>
            </w:r>
          </w:p>
        </w:tc>
      </w:tr>
      <w:tr w:rsidR="00911441" w14:paraId="7D4AE5E7" w14:textId="77777777">
        <w:tc>
          <w:tcPr>
            <w:tcW w:w="1350" w:type="dxa"/>
            <w:tcBorders>
              <w:top w:val="single" w:sz="4" w:space="0" w:color="auto"/>
              <w:left w:val="single" w:sz="4" w:space="0" w:color="auto"/>
              <w:bottom w:val="single" w:sz="4" w:space="0" w:color="auto"/>
              <w:right w:val="single" w:sz="4" w:space="0" w:color="auto"/>
            </w:tcBorders>
            <w:hideMark/>
          </w:tcPr>
          <w:p w14:paraId="659E277E" w14:textId="77777777" w:rsidR="00911441" w:rsidRDefault="00AB5CEF">
            <w:pPr>
              <w:jc w:val="center"/>
              <w:rPr>
                <w:rFonts w:ascii="Times New Roman" w:hAnsi="Times New Roman" w:cs="Times New Roman"/>
                <w:sz w:val="24"/>
                <w:szCs w:val="24"/>
              </w:rPr>
            </w:pPr>
            <w:r>
              <w:rPr>
                <w:rStyle w:val="Emphasis"/>
              </w:rPr>
              <w:t>Viscum album</w:t>
            </w:r>
          </w:p>
        </w:tc>
        <w:tc>
          <w:tcPr>
            <w:tcW w:w="1800" w:type="dxa"/>
            <w:tcBorders>
              <w:top w:val="single" w:sz="4" w:space="0" w:color="auto"/>
              <w:left w:val="single" w:sz="4" w:space="0" w:color="auto"/>
              <w:bottom w:val="single" w:sz="4" w:space="0" w:color="auto"/>
              <w:right w:val="single" w:sz="4" w:space="0" w:color="auto"/>
            </w:tcBorders>
            <w:hideMark/>
          </w:tcPr>
          <w:p w14:paraId="7F5DF24C"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Santalaceae</w:t>
            </w:r>
          </w:p>
        </w:tc>
        <w:tc>
          <w:tcPr>
            <w:tcW w:w="1260" w:type="dxa"/>
            <w:tcBorders>
              <w:top w:val="single" w:sz="4" w:space="0" w:color="auto"/>
              <w:left w:val="single" w:sz="4" w:space="0" w:color="auto"/>
              <w:bottom w:val="single" w:sz="4" w:space="0" w:color="auto"/>
              <w:right w:val="single" w:sz="4" w:space="0" w:color="auto"/>
            </w:tcBorders>
            <w:hideMark/>
          </w:tcPr>
          <w:p w14:paraId="52255288"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Sprouts</w:t>
            </w:r>
          </w:p>
        </w:tc>
        <w:tc>
          <w:tcPr>
            <w:tcW w:w="2070" w:type="dxa"/>
            <w:tcBorders>
              <w:top w:val="single" w:sz="4" w:space="0" w:color="auto"/>
              <w:left w:val="single" w:sz="4" w:space="0" w:color="auto"/>
              <w:bottom w:val="single" w:sz="4" w:space="0" w:color="auto"/>
              <w:right w:val="single" w:sz="4" w:space="0" w:color="auto"/>
            </w:tcBorders>
            <w:hideMark/>
          </w:tcPr>
          <w:p w14:paraId="7CDC0E3C"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Viscumin, digallic acid</w:t>
            </w:r>
          </w:p>
        </w:tc>
        <w:tc>
          <w:tcPr>
            <w:tcW w:w="1980" w:type="dxa"/>
            <w:tcBorders>
              <w:top w:val="single" w:sz="4" w:space="0" w:color="auto"/>
              <w:left w:val="single" w:sz="4" w:space="0" w:color="auto"/>
              <w:bottom w:val="single" w:sz="4" w:space="0" w:color="auto"/>
              <w:right w:val="single" w:sz="4" w:space="0" w:color="auto"/>
            </w:tcBorders>
            <w:hideMark/>
          </w:tcPr>
          <w:p w14:paraId="211B040B"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Breast, cervix, ovary, stomach, colon, kidney, lung cancer (Both </w:t>
            </w:r>
            <w:r>
              <w:rPr>
                <w:rStyle w:val="Emphasis"/>
              </w:rPr>
              <w:t>in vitro</w:t>
            </w:r>
            <w:r>
              <w:rPr>
                <w:rFonts w:ascii="Times New Roman" w:hAnsi="Times New Roman" w:cs="Times New Roman"/>
                <w:sz w:val="24"/>
                <w:szCs w:val="24"/>
              </w:rPr>
              <w:t> and </w:t>
            </w:r>
            <w:r>
              <w:rPr>
                <w:rStyle w:val="Emphasis"/>
              </w:rPr>
              <w:t>in viv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2476D15F" w14:textId="77777777" w:rsidR="00911441" w:rsidRDefault="00AB5CEF">
            <w:pPr>
              <w:jc w:val="center"/>
              <w:rPr>
                <w:rFonts w:ascii="Times New Roman" w:hAnsi="Times New Roman" w:cs="Times New Roman"/>
                <w:sz w:val="24"/>
                <w:szCs w:val="24"/>
              </w:rPr>
            </w:pPr>
            <w:r>
              <w:t>(35)</w:t>
            </w:r>
          </w:p>
        </w:tc>
      </w:tr>
      <w:tr w:rsidR="00911441" w14:paraId="6B7605FD" w14:textId="77777777">
        <w:tc>
          <w:tcPr>
            <w:tcW w:w="1350" w:type="dxa"/>
            <w:tcBorders>
              <w:top w:val="single" w:sz="4" w:space="0" w:color="auto"/>
              <w:left w:val="single" w:sz="4" w:space="0" w:color="auto"/>
              <w:bottom w:val="single" w:sz="4" w:space="0" w:color="auto"/>
              <w:right w:val="single" w:sz="4" w:space="0" w:color="auto"/>
            </w:tcBorders>
            <w:hideMark/>
          </w:tcPr>
          <w:p w14:paraId="3D62B831" w14:textId="77777777" w:rsidR="00911441" w:rsidRDefault="00AB5CEF">
            <w:pPr>
              <w:jc w:val="center"/>
              <w:rPr>
                <w:rFonts w:ascii="Times New Roman" w:hAnsi="Times New Roman" w:cs="Times New Roman"/>
                <w:sz w:val="24"/>
                <w:szCs w:val="24"/>
              </w:rPr>
            </w:pPr>
            <w:r>
              <w:rPr>
                <w:rStyle w:val="Emphasis"/>
              </w:rPr>
              <w:t>Liriodendron tulipifera</w:t>
            </w:r>
          </w:p>
        </w:tc>
        <w:tc>
          <w:tcPr>
            <w:tcW w:w="1800" w:type="dxa"/>
            <w:tcBorders>
              <w:top w:val="single" w:sz="4" w:space="0" w:color="auto"/>
              <w:left w:val="single" w:sz="4" w:space="0" w:color="auto"/>
              <w:bottom w:val="single" w:sz="4" w:space="0" w:color="auto"/>
              <w:right w:val="single" w:sz="4" w:space="0" w:color="auto"/>
            </w:tcBorders>
            <w:hideMark/>
          </w:tcPr>
          <w:p w14:paraId="0F411196"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Magnoliaceae</w:t>
            </w:r>
          </w:p>
        </w:tc>
        <w:tc>
          <w:tcPr>
            <w:tcW w:w="1260" w:type="dxa"/>
            <w:tcBorders>
              <w:top w:val="single" w:sz="4" w:space="0" w:color="auto"/>
              <w:left w:val="single" w:sz="4" w:space="0" w:color="auto"/>
              <w:bottom w:val="single" w:sz="4" w:space="0" w:color="auto"/>
              <w:right w:val="single" w:sz="4" w:space="0" w:color="auto"/>
            </w:tcBorders>
            <w:hideMark/>
          </w:tcPr>
          <w:p w14:paraId="4E4C5C8A"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Stem</w:t>
            </w:r>
          </w:p>
        </w:tc>
        <w:tc>
          <w:tcPr>
            <w:tcW w:w="2070" w:type="dxa"/>
            <w:tcBorders>
              <w:top w:val="single" w:sz="4" w:space="0" w:color="auto"/>
              <w:left w:val="single" w:sz="4" w:space="0" w:color="auto"/>
              <w:bottom w:val="single" w:sz="4" w:space="0" w:color="auto"/>
              <w:right w:val="single" w:sz="4" w:space="0" w:color="auto"/>
            </w:tcBorders>
            <w:hideMark/>
          </w:tcPr>
          <w:p w14:paraId="62870B0C"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Costunolide, tulipinolide, liriodenine, germacranolide</w:t>
            </w:r>
          </w:p>
        </w:tc>
        <w:tc>
          <w:tcPr>
            <w:tcW w:w="1980" w:type="dxa"/>
            <w:tcBorders>
              <w:top w:val="single" w:sz="4" w:space="0" w:color="auto"/>
              <w:left w:val="single" w:sz="4" w:space="0" w:color="auto"/>
              <w:bottom w:val="single" w:sz="4" w:space="0" w:color="auto"/>
              <w:right w:val="single" w:sz="4" w:space="0" w:color="auto"/>
            </w:tcBorders>
            <w:hideMark/>
          </w:tcPr>
          <w:p w14:paraId="71BFC14B"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 xml:space="preserve">KB (Oral </w:t>
            </w:r>
            <w:r>
              <w:rPr>
                <w:rFonts w:ascii="Times New Roman" w:hAnsi="Times New Roman" w:cs="Times New Roman"/>
                <w:sz w:val="24"/>
                <w:szCs w:val="24"/>
              </w:rPr>
              <w:t>cancer), HT29 cell line (Both </w:t>
            </w:r>
            <w:r>
              <w:rPr>
                <w:rStyle w:val="Emphasis"/>
              </w:rPr>
              <w:t>in vitro</w:t>
            </w:r>
            <w:r>
              <w:rPr>
                <w:rFonts w:ascii="Times New Roman" w:hAnsi="Times New Roman" w:cs="Times New Roman"/>
                <w:sz w:val="24"/>
                <w:szCs w:val="24"/>
              </w:rPr>
              <w:t> and </w:t>
            </w:r>
            <w:r>
              <w:rPr>
                <w:rStyle w:val="Emphasis"/>
              </w:rPr>
              <w:t>in viv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646756B3" w14:textId="77777777" w:rsidR="00911441" w:rsidRDefault="00AB5CEF">
            <w:pPr>
              <w:jc w:val="center"/>
              <w:rPr>
                <w:rFonts w:ascii="Times New Roman" w:hAnsi="Times New Roman" w:cs="Times New Roman"/>
                <w:sz w:val="24"/>
                <w:szCs w:val="24"/>
              </w:rPr>
            </w:pPr>
            <w:r>
              <w:t>(36)</w:t>
            </w:r>
          </w:p>
        </w:tc>
      </w:tr>
      <w:tr w:rsidR="00911441" w14:paraId="2F4179C8" w14:textId="77777777">
        <w:tc>
          <w:tcPr>
            <w:tcW w:w="1350" w:type="dxa"/>
            <w:tcBorders>
              <w:top w:val="single" w:sz="4" w:space="0" w:color="auto"/>
              <w:left w:val="single" w:sz="4" w:space="0" w:color="auto"/>
              <w:bottom w:val="single" w:sz="4" w:space="0" w:color="auto"/>
              <w:right w:val="single" w:sz="4" w:space="0" w:color="auto"/>
            </w:tcBorders>
            <w:hideMark/>
          </w:tcPr>
          <w:p w14:paraId="29D0A982" w14:textId="77777777" w:rsidR="00911441" w:rsidRDefault="00AB5CEF">
            <w:pPr>
              <w:jc w:val="center"/>
              <w:rPr>
                <w:rFonts w:ascii="Times New Roman" w:hAnsi="Times New Roman" w:cs="Times New Roman"/>
                <w:sz w:val="24"/>
                <w:szCs w:val="24"/>
              </w:rPr>
            </w:pPr>
            <w:r>
              <w:rPr>
                <w:rStyle w:val="Emphasis"/>
              </w:rPr>
              <w:t>Crocus sativus</w:t>
            </w:r>
          </w:p>
        </w:tc>
        <w:tc>
          <w:tcPr>
            <w:tcW w:w="1800" w:type="dxa"/>
            <w:tcBorders>
              <w:top w:val="single" w:sz="4" w:space="0" w:color="auto"/>
              <w:left w:val="single" w:sz="4" w:space="0" w:color="auto"/>
              <w:bottom w:val="single" w:sz="4" w:space="0" w:color="auto"/>
              <w:right w:val="single" w:sz="4" w:space="0" w:color="auto"/>
            </w:tcBorders>
            <w:hideMark/>
          </w:tcPr>
          <w:p w14:paraId="45039799"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Liliaceae</w:t>
            </w:r>
          </w:p>
        </w:tc>
        <w:tc>
          <w:tcPr>
            <w:tcW w:w="1260" w:type="dxa"/>
            <w:tcBorders>
              <w:top w:val="single" w:sz="4" w:space="0" w:color="auto"/>
              <w:left w:val="single" w:sz="4" w:space="0" w:color="auto"/>
              <w:bottom w:val="single" w:sz="4" w:space="0" w:color="auto"/>
              <w:right w:val="single" w:sz="4" w:space="0" w:color="auto"/>
            </w:tcBorders>
            <w:hideMark/>
          </w:tcPr>
          <w:p w14:paraId="35DBAB57"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Dry stigmas</w:t>
            </w:r>
          </w:p>
        </w:tc>
        <w:tc>
          <w:tcPr>
            <w:tcW w:w="2070" w:type="dxa"/>
            <w:tcBorders>
              <w:top w:val="single" w:sz="4" w:space="0" w:color="auto"/>
              <w:left w:val="single" w:sz="4" w:space="0" w:color="auto"/>
              <w:bottom w:val="single" w:sz="4" w:space="0" w:color="auto"/>
              <w:right w:val="single" w:sz="4" w:space="0" w:color="auto"/>
            </w:tcBorders>
            <w:hideMark/>
          </w:tcPr>
          <w:p w14:paraId="4748EB84"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Crocetin</w:t>
            </w:r>
          </w:p>
        </w:tc>
        <w:tc>
          <w:tcPr>
            <w:tcW w:w="1980" w:type="dxa"/>
            <w:tcBorders>
              <w:top w:val="single" w:sz="4" w:space="0" w:color="auto"/>
              <w:left w:val="single" w:sz="4" w:space="0" w:color="auto"/>
              <w:bottom w:val="single" w:sz="4" w:space="0" w:color="auto"/>
              <w:right w:val="single" w:sz="4" w:space="0" w:color="auto"/>
            </w:tcBorders>
            <w:hideMark/>
          </w:tcPr>
          <w:p w14:paraId="538008A9"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Hippocampal cell death and lung cancer (</w:t>
            </w:r>
            <w:r>
              <w:rPr>
                <w:rStyle w:val="Emphasis"/>
              </w:rPr>
              <w:t>In viv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71D90FD6" w14:textId="77777777" w:rsidR="00911441" w:rsidRDefault="00AB5CEF">
            <w:pPr>
              <w:jc w:val="center"/>
              <w:rPr>
                <w:rFonts w:ascii="Times New Roman" w:hAnsi="Times New Roman" w:cs="Times New Roman"/>
                <w:sz w:val="24"/>
                <w:szCs w:val="24"/>
              </w:rPr>
            </w:pPr>
            <w:r>
              <w:t>(36)</w:t>
            </w:r>
          </w:p>
        </w:tc>
      </w:tr>
      <w:tr w:rsidR="00911441" w14:paraId="00A24CC4" w14:textId="77777777">
        <w:tc>
          <w:tcPr>
            <w:tcW w:w="1350" w:type="dxa"/>
            <w:tcBorders>
              <w:top w:val="single" w:sz="4" w:space="0" w:color="auto"/>
              <w:left w:val="single" w:sz="4" w:space="0" w:color="auto"/>
              <w:bottom w:val="single" w:sz="4" w:space="0" w:color="auto"/>
              <w:right w:val="single" w:sz="4" w:space="0" w:color="auto"/>
            </w:tcBorders>
            <w:hideMark/>
          </w:tcPr>
          <w:p w14:paraId="7DE9BD00" w14:textId="77777777" w:rsidR="00911441" w:rsidRDefault="00AB5CEF">
            <w:pPr>
              <w:jc w:val="center"/>
              <w:rPr>
                <w:rFonts w:ascii="Times New Roman" w:hAnsi="Times New Roman" w:cs="Times New Roman"/>
                <w:sz w:val="24"/>
                <w:szCs w:val="24"/>
              </w:rPr>
            </w:pPr>
            <w:r>
              <w:rPr>
                <w:rStyle w:val="Emphasis"/>
              </w:rPr>
              <w:t>Dioscorea colletti</w:t>
            </w:r>
          </w:p>
        </w:tc>
        <w:tc>
          <w:tcPr>
            <w:tcW w:w="1800" w:type="dxa"/>
            <w:tcBorders>
              <w:top w:val="single" w:sz="4" w:space="0" w:color="auto"/>
              <w:left w:val="single" w:sz="4" w:space="0" w:color="auto"/>
              <w:bottom w:val="single" w:sz="4" w:space="0" w:color="auto"/>
              <w:right w:val="single" w:sz="4" w:space="0" w:color="auto"/>
            </w:tcBorders>
            <w:hideMark/>
          </w:tcPr>
          <w:p w14:paraId="0B04B6EB"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Dioscoreales</w:t>
            </w:r>
          </w:p>
        </w:tc>
        <w:tc>
          <w:tcPr>
            <w:tcW w:w="1260" w:type="dxa"/>
            <w:tcBorders>
              <w:top w:val="single" w:sz="4" w:space="0" w:color="auto"/>
              <w:left w:val="single" w:sz="4" w:space="0" w:color="auto"/>
              <w:bottom w:val="single" w:sz="4" w:space="0" w:color="auto"/>
              <w:right w:val="single" w:sz="4" w:space="0" w:color="auto"/>
            </w:tcBorders>
            <w:hideMark/>
          </w:tcPr>
          <w:p w14:paraId="4EEA0A0C"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Rhizomes</w:t>
            </w:r>
          </w:p>
        </w:tc>
        <w:tc>
          <w:tcPr>
            <w:tcW w:w="2070" w:type="dxa"/>
            <w:tcBorders>
              <w:top w:val="single" w:sz="4" w:space="0" w:color="auto"/>
              <w:left w:val="single" w:sz="4" w:space="0" w:color="auto"/>
              <w:bottom w:val="single" w:sz="4" w:space="0" w:color="auto"/>
              <w:right w:val="single" w:sz="4" w:space="0" w:color="auto"/>
            </w:tcBorders>
            <w:hideMark/>
          </w:tcPr>
          <w:p w14:paraId="03903C70"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Dioscin</w:t>
            </w:r>
          </w:p>
        </w:tc>
        <w:tc>
          <w:tcPr>
            <w:tcW w:w="1980" w:type="dxa"/>
            <w:tcBorders>
              <w:top w:val="single" w:sz="4" w:space="0" w:color="auto"/>
              <w:left w:val="single" w:sz="4" w:space="0" w:color="auto"/>
              <w:bottom w:val="single" w:sz="4" w:space="0" w:color="auto"/>
              <w:right w:val="single" w:sz="4" w:space="0" w:color="auto"/>
            </w:tcBorders>
            <w:hideMark/>
          </w:tcPr>
          <w:p w14:paraId="4F6B5281"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Liver and human gastric cancer (</w:t>
            </w:r>
            <w:r>
              <w:rPr>
                <w:rStyle w:val="Emphasis"/>
              </w:rPr>
              <w:t>In vitr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6348F315" w14:textId="77777777" w:rsidR="00911441" w:rsidRDefault="00AB5CEF">
            <w:pPr>
              <w:jc w:val="center"/>
              <w:rPr>
                <w:rFonts w:ascii="Times New Roman" w:hAnsi="Times New Roman" w:cs="Times New Roman"/>
                <w:sz w:val="24"/>
                <w:szCs w:val="24"/>
              </w:rPr>
            </w:pPr>
            <w:r>
              <w:t>(37)</w:t>
            </w:r>
          </w:p>
        </w:tc>
      </w:tr>
      <w:tr w:rsidR="00911441" w14:paraId="138620FD" w14:textId="77777777">
        <w:tc>
          <w:tcPr>
            <w:tcW w:w="1350" w:type="dxa"/>
            <w:tcBorders>
              <w:top w:val="single" w:sz="4" w:space="0" w:color="auto"/>
              <w:left w:val="single" w:sz="4" w:space="0" w:color="auto"/>
              <w:bottom w:val="single" w:sz="4" w:space="0" w:color="auto"/>
              <w:right w:val="single" w:sz="4" w:space="0" w:color="auto"/>
            </w:tcBorders>
            <w:hideMark/>
          </w:tcPr>
          <w:p w14:paraId="6D67B066" w14:textId="77777777" w:rsidR="00911441" w:rsidRDefault="00AB5CEF">
            <w:pPr>
              <w:jc w:val="center"/>
              <w:rPr>
                <w:rFonts w:ascii="Times New Roman" w:hAnsi="Times New Roman" w:cs="Times New Roman"/>
                <w:sz w:val="24"/>
                <w:szCs w:val="24"/>
              </w:rPr>
            </w:pPr>
            <w:r>
              <w:rPr>
                <w:rStyle w:val="Emphasis"/>
              </w:rPr>
              <w:t>Bleekeria vitensis</w:t>
            </w:r>
          </w:p>
        </w:tc>
        <w:tc>
          <w:tcPr>
            <w:tcW w:w="1800" w:type="dxa"/>
            <w:tcBorders>
              <w:top w:val="single" w:sz="4" w:space="0" w:color="auto"/>
              <w:left w:val="single" w:sz="4" w:space="0" w:color="auto"/>
              <w:bottom w:val="single" w:sz="4" w:space="0" w:color="auto"/>
              <w:right w:val="single" w:sz="4" w:space="0" w:color="auto"/>
            </w:tcBorders>
            <w:hideMark/>
          </w:tcPr>
          <w:p w14:paraId="3DE737E9"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Apocynaceae</w:t>
            </w:r>
          </w:p>
        </w:tc>
        <w:tc>
          <w:tcPr>
            <w:tcW w:w="1260" w:type="dxa"/>
            <w:tcBorders>
              <w:top w:val="single" w:sz="4" w:space="0" w:color="auto"/>
              <w:left w:val="single" w:sz="4" w:space="0" w:color="auto"/>
              <w:bottom w:val="single" w:sz="4" w:space="0" w:color="auto"/>
              <w:right w:val="single" w:sz="4" w:space="0" w:color="auto"/>
            </w:tcBorders>
            <w:hideMark/>
          </w:tcPr>
          <w:p w14:paraId="6A58B897"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Leaf</w:t>
            </w:r>
          </w:p>
        </w:tc>
        <w:tc>
          <w:tcPr>
            <w:tcW w:w="2070" w:type="dxa"/>
            <w:tcBorders>
              <w:top w:val="single" w:sz="4" w:space="0" w:color="auto"/>
              <w:left w:val="single" w:sz="4" w:space="0" w:color="auto"/>
              <w:bottom w:val="single" w:sz="4" w:space="0" w:color="auto"/>
              <w:right w:val="single" w:sz="4" w:space="0" w:color="auto"/>
            </w:tcBorders>
            <w:hideMark/>
          </w:tcPr>
          <w:p w14:paraId="68AE559D"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Elliptinium</w:t>
            </w:r>
          </w:p>
        </w:tc>
        <w:tc>
          <w:tcPr>
            <w:tcW w:w="1980" w:type="dxa"/>
            <w:tcBorders>
              <w:top w:val="single" w:sz="4" w:space="0" w:color="auto"/>
              <w:left w:val="single" w:sz="4" w:space="0" w:color="auto"/>
              <w:bottom w:val="single" w:sz="4" w:space="0" w:color="auto"/>
              <w:right w:val="single" w:sz="4" w:space="0" w:color="auto"/>
            </w:tcBorders>
            <w:hideMark/>
          </w:tcPr>
          <w:p w14:paraId="0317634C"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Myelogenous leukemia and breast cancer (</w:t>
            </w:r>
            <w:r>
              <w:rPr>
                <w:rStyle w:val="Emphasis"/>
              </w:rPr>
              <w:t>In viv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3349065E" w14:textId="77777777" w:rsidR="00911441" w:rsidRDefault="00AB5CEF">
            <w:pPr>
              <w:jc w:val="center"/>
              <w:rPr>
                <w:rFonts w:ascii="Times New Roman" w:hAnsi="Times New Roman" w:cs="Times New Roman"/>
                <w:sz w:val="24"/>
                <w:szCs w:val="24"/>
              </w:rPr>
            </w:pPr>
            <w:r>
              <w:t>(38)</w:t>
            </w:r>
          </w:p>
        </w:tc>
      </w:tr>
      <w:tr w:rsidR="00911441" w14:paraId="2F0A0A60" w14:textId="77777777">
        <w:tc>
          <w:tcPr>
            <w:tcW w:w="1350" w:type="dxa"/>
            <w:tcBorders>
              <w:top w:val="single" w:sz="4" w:space="0" w:color="auto"/>
              <w:left w:val="single" w:sz="4" w:space="0" w:color="auto"/>
              <w:bottom w:val="single" w:sz="4" w:space="0" w:color="auto"/>
              <w:right w:val="single" w:sz="4" w:space="0" w:color="auto"/>
            </w:tcBorders>
            <w:hideMark/>
          </w:tcPr>
          <w:p w14:paraId="1BAC566A" w14:textId="77777777" w:rsidR="00911441" w:rsidRDefault="00AB5CEF">
            <w:pPr>
              <w:jc w:val="center"/>
              <w:rPr>
                <w:rFonts w:ascii="Times New Roman" w:hAnsi="Times New Roman" w:cs="Times New Roman"/>
                <w:sz w:val="24"/>
                <w:szCs w:val="24"/>
              </w:rPr>
            </w:pPr>
            <w:r>
              <w:rPr>
                <w:rStyle w:val="Emphasis"/>
              </w:rPr>
              <w:t>Tylophora indica</w:t>
            </w:r>
          </w:p>
        </w:tc>
        <w:tc>
          <w:tcPr>
            <w:tcW w:w="1800" w:type="dxa"/>
            <w:tcBorders>
              <w:top w:val="single" w:sz="4" w:space="0" w:color="auto"/>
              <w:left w:val="single" w:sz="4" w:space="0" w:color="auto"/>
              <w:bottom w:val="single" w:sz="4" w:space="0" w:color="auto"/>
              <w:right w:val="single" w:sz="4" w:space="0" w:color="auto"/>
            </w:tcBorders>
            <w:hideMark/>
          </w:tcPr>
          <w:p w14:paraId="3D7BE571"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Combretaeae</w:t>
            </w:r>
          </w:p>
        </w:tc>
        <w:tc>
          <w:tcPr>
            <w:tcW w:w="1260" w:type="dxa"/>
            <w:tcBorders>
              <w:top w:val="single" w:sz="4" w:space="0" w:color="auto"/>
              <w:left w:val="single" w:sz="4" w:space="0" w:color="auto"/>
              <w:bottom w:val="single" w:sz="4" w:space="0" w:color="auto"/>
              <w:right w:val="single" w:sz="4" w:space="0" w:color="auto"/>
            </w:tcBorders>
            <w:hideMark/>
          </w:tcPr>
          <w:p w14:paraId="551DFE16"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Bark, Kernel fruit</w:t>
            </w:r>
          </w:p>
        </w:tc>
        <w:tc>
          <w:tcPr>
            <w:tcW w:w="2070" w:type="dxa"/>
            <w:tcBorders>
              <w:top w:val="single" w:sz="4" w:space="0" w:color="auto"/>
              <w:left w:val="single" w:sz="4" w:space="0" w:color="auto"/>
              <w:bottom w:val="single" w:sz="4" w:space="0" w:color="auto"/>
              <w:right w:val="single" w:sz="4" w:space="0" w:color="auto"/>
            </w:tcBorders>
            <w:hideMark/>
          </w:tcPr>
          <w:p w14:paraId="7AA96A41"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Tylophorine</w:t>
            </w:r>
          </w:p>
        </w:tc>
        <w:tc>
          <w:tcPr>
            <w:tcW w:w="1980" w:type="dxa"/>
            <w:tcBorders>
              <w:top w:val="single" w:sz="4" w:space="0" w:color="auto"/>
              <w:left w:val="single" w:sz="4" w:space="0" w:color="auto"/>
              <w:bottom w:val="single" w:sz="4" w:space="0" w:color="auto"/>
              <w:right w:val="single" w:sz="4" w:space="0" w:color="auto"/>
            </w:tcBorders>
            <w:hideMark/>
          </w:tcPr>
          <w:p w14:paraId="505E3EC4" w14:textId="77777777" w:rsidR="00911441" w:rsidRDefault="00AB5CEF">
            <w:pPr>
              <w:jc w:val="center"/>
              <w:rPr>
                <w:rFonts w:ascii="Times New Roman" w:hAnsi="Times New Roman" w:cs="Times New Roman"/>
                <w:sz w:val="24"/>
                <w:szCs w:val="24"/>
              </w:rPr>
            </w:pPr>
            <w:r>
              <w:rPr>
                <w:rFonts w:ascii="Times New Roman" w:hAnsi="Times New Roman" w:cs="Times New Roman"/>
                <w:sz w:val="24"/>
                <w:szCs w:val="24"/>
              </w:rPr>
              <w:t>Breast cancer (</w:t>
            </w:r>
            <w:r>
              <w:rPr>
                <w:rStyle w:val="Emphasis"/>
              </w:rPr>
              <w:t>In viv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4A9AC87C" w14:textId="77777777" w:rsidR="00911441" w:rsidRDefault="00AB5CEF">
            <w:pPr>
              <w:jc w:val="center"/>
              <w:rPr>
                <w:rFonts w:ascii="Times New Roman" w:hAnsi="Times New Roman" w:cs="Times New Roman"/>
                <w:sz w:val="24"/>
                <w:szCs w:val="24"/>
              </w:rPr>
            </w:pPr>
            <w:r>
              <w:t>(39)</w:t>
            </w:r>
          </w:p>
        </w:tc>
      </w:tr>
    </w:tbl>
    <w:p w14:paraId="2F3CC9BC" w14:textId="77777777" w:rsidR="00911441" w:rsidRDefault="00911441">
      <w:pPr>
        <w:spacing w:line="360" w:lineRule="auto"/>
        <w:jc w:val="both"/>
        <w:rPr>
          <w:rFonts w:ascii="Times New Roman" w:hAnsi="Times New Roman" w:cs="Times New Roman"/>
          <w:sz w:val="24"/>
          <w:szCs w:val="24"/>
        </w:rPr>
      </w:pPr>
    </w:p>
    <w:p w14:paraId="4A14085D" w14:textId="77777777" w:rsidR="00911441" w:rsidRDefault="00AB5CEF">
      <w:pPr>
        <w:spacing w:line="480" w:lineRule="auto"/>
        <w:rPr>
          <w:rFonts w:ascii="Times New Roman" w:eastAsia="Times New Roman" w:hAnsi="Times New Roman" w:cs="Times New Roman"/>
          <w:b/>
          <w:bCs/>
          <w:color w:val="505050"/>
          <w:sz w:val="28"/>
          <w:szCs w:val="28"/>
        </w:rPr>
      </w:pPr>
      <w:r>
        <w:rPr>
          <w:rFonts w:ascii="Times New Roman" w:eastAsia="Times New Roman" w:hAnsi="Times New Roman" w:cs="Times New Roman"/>
          <w:b/>
          <w:bCs/>
          <w:color w:val="505050"/>
          <w:sz w:val="28"/>
          <w:szCs w:val="28"/>
        </w:rPr>
        <w:t xml:space="preserve">Different strategies for the development of </w:t>
      </w:r>
      <w:r>
        <w:rPr>
          <w:rFonts w:ascii="Times New Roman" w:eastAsia="Times New Roman" w:hAnsi="Times New Roman" w:cs="Times New Roman"/>
          <w:b/>
          <w:bCs/>
          <w:color w:val="505050"/>
          <w:sz w:val="28"/>
          <w:szCs w:val="28"/>
        </w:rPr>
        <w:t>anticancer phytochemicals</w:t>
      </w:r>
    </w:p>
    <w:p w14:paraId="7D91B42B" w14:textId="77777777" w:rsidR="00911441" w:rsidRDefault="00AB5CEF">
      <w:pPr>
        <w:spacing w:line="360" w:lineRule="auto"/>
        <w:jc w:val="both"/>
        <w:rPr>
          <w:rFonts w:ascii="Times New Roman" w:hAnsi="Times New Roman" w:cs="Times New Roman"/>
          <w:sz w:val="24"/>
          <w:szCs w:val="24"/>
        </w:rPr>
      </w:pPr>
      <w:r>
        <w:rPr>
          <w:noProof/>
        </w:rPr>
        <mc:AlternateContent>
          <mc:Choice Requires="wps">
            <w:drawing>
              <wp:anchor distT="0" distB="0" distL="0" distR="0" simplePos="0" relativeHeight="63" behindDoc="0" locked="0" layoutInCell="1" allowOverlap="1" wp14:anchorId="0AE55373" wp14:editId="1ABF2B03">
                <wp:simplePos x="0" y="0"/>
                <wp:positionH relativeFrom="column">
                  <wp:posOffset>561975</wp:posOffset>
                </wp:positionH>
                <wp:positionV relativeFrom="paragraph">
                  <wp:posOffset>4307840</wp:posOffset>
                </wp:positionV>
                <wp:extent cx="4519295" cy="539115"/>
                <wp:effectExtent l="0" t="0" r="0" b="0"/>
                <wp:wrapNone/>
                <wp:docPr id="1541" name="Flowchart: Alternate Proces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19295" cy="539115"/>
                        </a:xfrm>
                        <a:prstGeom prst="flowChartAlternateProcess">
                          <a:avLst/>
                        </a:prstGeom>
                        <a:ln>
                          <a:noFill/>
                        </a:ln>
                      </wps:spPr>
                      <wps:txbx>
                        <w:txbxContent>
                          <w:p w14:paraId="4EDCC162" w14:textId="77777777" w:rsidR="00911441" w:rsidRDefault="00AB5CEF">
                            <w:pPr>
                              <w:jc w:val="center"/>
                              <w:rPr>
                                <w:rFonts w:ascii="Times New Roman" w:hAnsi="Times New Roman" w:cs="Times New Roman"/>
                                <w:b/>
                                <w:bCs/>
                                <w:sz w:val="20"/>
                                <w:szCs w:val="20"/>
                              </w:rPr>
                            </w:pPr>
                            <w:r>
                              <w:rPr>
                                <w:rFonts w:ascii="Times New Roman" w:hAnsi="Times New Roman" w:cs="Times New Roman"/>
                                <w:b/>
                                <w:bCs/>
                                <w:sz w:val="20"/>
                                <w:szCs w:val="20"/>
                              </w:rPr>
                              <w:t>Fig. 1: Illustration of activity of plants against several types of cancers.</w:t>
                            </w:r>
                          </w:p>
                        </w:txbxContent>
                      </wps:txbx>
                      <wps:bodyPr vert="horz" wrap="square" lIns="91440" tIns="45720" rIns="91440" bIns="45720" anchor="ctr">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0AE5537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 o:spid="_x0000_s1052" type="#_x0000_t176" style="position:absolute;left:0;text-align:left;margin-left:44.25pt;margin-top:339.2pt;width:355.85pt;height:42.45pt;z-index:6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" filled="f" stroked="f">
                <v:textbox>
                  <w:txbxContent>
                    <w:p w14:paraId="4EDCC162" w14:textId="77777777" w:rsidR="00911441" w:rsidRDefault="00AB5CEF">
                      <w:pPr>
                        <w:jc w:val="center"/>
                        <w:rPr>
                          <w:rFonts w:ascii="Times New Roman" w:hAnsi="Times New Roman" w:cs="Times New Roman"/>
                          <w:b/>
                          <w:bCs/>
                          <w:sz w:val="20"/>
                          <w:szCs w:val="20"/>
                        </w:rPr>
                      </w:pPr>
                      <w:r>
                        <w:rPr>
                          <w:rFonts w:ascii="Times New Roman" w:hAnsi="Times New Roman" w:cs="Times New Roman"/>
                          <w:b/>
                          <w:bCs/>
                          <w:sz w:val="20"/>
                          <w:szCs w:val="20"/>
                        </w:rPr>
                        <w:t>Fig. 1: Illustration of activity of plants against several types of cancers.</w:t>
                      </w:r>
                    </w:p>
                  </w:txbxContent>
                </v:textbox>
              </v:shape>
            </w:pict>
          </mc:Fallback>
        </mc:AlternateContent>
      </w:r>
      <w:r>
        <w:rPr>
          <w:noProof/>
        </w:rPr>
        <w:t xml:space="preserve">Particularly in the sphere of pharmaceutical industry for the treatment of various ailments, plants with medicinal characteristics are vital. </w:t>
      </w:r>
      <w:r>
        <w:rPr>
          <w:noProof/>
        </w:rPr>
        <w:t>Depending on the species, they might differ based on longitude, latitude, altitude, climate, age, and seasonal diversity. Each plant portion has a wide variety of pharmacological properties. Most of these bioactive phytochemicals are used in anticancer med</w:t>
      </w:r>
      <w:r>
        <w:rPr>
          <w:noProof/>
        </w:rPr>
        <w:t>ications. There are several stages to phytochemical purification, including isolation assays, bioassay-guided fractionation, and combinatorial chemistry. Various analytical approaches have been employed to separate bioactive substances. Natural extracts ar</w:t>
      </w:r>
      <w:r>
        <w:rPr>
          <w:noProof/>
        </w:rPr>
        <w:t xml:space="preserve">e analysed using dry or wet plant material to ensure biological activity at the beginning of the process.The separation of active </w:t>
      </w:r>
      <w:r>
        <w:rPr>
          <w:noProof/>
        </w:rPr>
        <w:lastRenderedPageBreak/>
        <w:t>chemicals is then done using a variety of analytical techniques as GCMS, LCMS, HPLC, TLC, UV-vis, NMR, and FTIR, among others,</w:t>
      </w:r>
      <w:r>
        <w:rPr>
          <w:noProof/>
        </w:rPr>
        <w:t xml:space="preserve"> after active plant extracts have been fractionated and examined for biological activity. Different solvents are employed for some of the polarity orders. For fractionation purposes, any acceptable matrix can be utilised, including Silica, Sephadex, and Su</w:t>
      </w:r>
      <w:r>
        <w:rPr>
          <w:noProof/>
        </w:rPr>
        <w:t>perdex.</w:t>
      </w:r>
      <w:r>
        <w:rPr>
          <w:rFonts w:ascii="Times New Roman" w:hAnsi="Times New Roman" w:cs="Times New Roman"/>
          <w:sz w:val="24"/>
          <w:szCs w:val="24"/>
        </w:rPr>
        <w:t xml:space="preserve"> Even certain colouring agents, such as vanilline sulfuric acid, are employed to find natural components in threatened species or even in therapeutic plants. These guidelines could change depending on the species. However, the quality, purity, and q</w:t>
      </w:r>
      <w:r>
        <w:rPr>
          <w:rFonts w:ascii="Times New Roman" w:hAnsi="Times New Roman" w:cs="Times New Roman"/>
          <w:sz w:val="24"/>
          <w:szCs w:val="24"/>
        </w:rPr>
        <w:t>uantity of the bioactive compounds must be extremely high. This can be achieved by using matrices and solvents that are extremely pure, as well as by using caution when handling the compounds. Even some colouring chemicals, like vanillin sulfuric acid, are</w:t>
      </w:r>
      <w:r>
        <w:rPr>
          <w:rFonts w:ascii="Times New Roman" w:hAnsi="Times New Roman" w:cs="Times New Roman"/>
          <w:sz w:val="24"/>
          <w:szCs w:val="24"/>
        </w:rPr>
        <w:t xml:space="preserve"> used to identify natural elements in endangered species or even medicinal plants. Depending on the species, these prescriptions could change. However, the bioactive chemicals must have very high standards for quality, purity, and quantity. This can be acc</w:t>
      </w:r>
      <w:r>
        <w:rPr>
          <w:rFonts w:ascii="Times New Roman" w:hAnsi="Times New Roman" w:cs="Times New Roman"/>
          <w:sz w:val="24"/>
          <w:szCs w:val="24"/>
        </w:rPr>
        <w:t xml:space="preserve">omplished by utilising very pure matrices and solvents as well as exercising caution when handling the compounds. </w:t>
      </w:r>
      <w:r>
        <w:rPr>
          <w:rFonts w:ascii="Times New Roman" w:hAnsi="Times New Roman" w:cs="Times New Roman"/>
          <w:sz w:val="24"/>
          <w:szCs w:val="24"/>
          <w:lang w:val="en-US"/>
        </w:rPr>
        <w:t>(Fig 2)</w:t>
      </w:r>
    </w:p>
    <w:p w14:paraId="59B9D466" w14:textId="77777777" w:rsidR="00911441" w:rsidRDefault="00AB5CEF">
      <w:pPr>
        <w:rPr>
          <w:rFonts w:ascii="Times New Roman" w:hAnsi="Times New Roman" w:cs="Times New Roman"/>
          <w:color w:val="2E2E2E"/>
          <w:sz w:val="24"/>
          <w:szCs w:val="24"/>
        </w:rPr>
      </w:pPr>
      <w:r>
        <w:rPr>
          <w:noProof/>
          <w:lang w:eastAsia="ko-KR"/>
        </w:rPr>
        <w:drawing>
          <wp:inline distT="0" distB="0" distL="0" distR="0" wp14:anchorId="32E1C977" wp14:editId="1AFA96A0">
            <wp:extent cx="5778500" cy="3796145"/>
            <wp:effectExtent l="0" t="0" r="0" b="0"/>
            <wp:docPr id="1542" name="Picture 55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504"/>
                    <pic:cNvPicPr/>
                  </pic:nvPicPr>
                  <pic:blipFill>
                    <a:blip r:embed="rId8" cstate="print"/>
                    <a:srcRect/>
                    <a:stretch/>
                  </pic:blipFill>
                  <pic:spPr>
                    <a:xfrm>
                      <a:off x="0" y="0"/>
                      <a:ext cx="5778500" cy="3796145"/>
                    </a:xfrm>
                    <a:prstGeom prst="rect">
                      <a:avLst/>
                    </a:prstGeom>
                    <a:ln>
                      <a:noFill/>
                    </a:ln>
                  </pic:spPr>
                </pic:pic>
              </a:graphicData>
            </a:graphic>
          </wp:inline>
        </w:drawing>
      </w:r>
    </w:p>
    <w:p w14:paraId="491633C8" w14:textId="77777777" w:rsidR="00911441" w:rsidRDefault="00AB5CEF">
      <w:pPr>
        <w:jc w:val="center"/>
        <w:rPr>
          <w:rFonts w:ascii="Times New Roman" w:hAnsi="Times New Roman" w:cs="Times New Roman"/>
          <w:b/>
          <w:bCs/>
          <w:color w:val="2E2E2E"/>
          <w:sz w:val="24"/>
          <w:szCs w:val="24"/>
        </w:rPr>
      </w:pPr>
      <w:r>
        <w:rPr>
          <w:rStyle w:val="label"/>
          <w:rFonts w:ascii="Times New Roman" w:hAnsi="Times New Roman" w:cs="Times New Roman"/>
          <w:b/>
          <w:bCs/>
          <w:color w:val="2E2E2E"/>
          <w:sz w:val="24"/>
          <w:szCs w:val="24"/>
        </w:rPr>
        <w:t xml:space="preserve">Figure 2. </w:t>
      </w:r>
      <w:r>
        <w:rPr>
          <w:rFonts w:ascii="Times New Roman" w:hAnsi="Times New Roman" w:cs="Times New Roman"/>
          <w:b/>
          <w:bCs/>
          <w:color w:val="2E2E2E"/>
          <w:sz w:val="24"/>
          <w:szCs w:val="24"/>
        </w:rPr>
        <w:t>Detailed scheme of anticancer </w:t>
      </w:r>
      <w:r>
        <w:rPr>
          <w:b/>
          <w:bCs/>
          <w:sz w:val="24"/>
          <w:szCs w:val="24"/>
        </w:rPr>
        <w:t>phytochemical</w:t>
      </w:r>
      <w:r>
        <w:rPr>
          <w:rFonts w:ascii="Times New Roman" w:hAnsi="Times New Roman" w:cs="Times New Roman"/>
          <w:b/>
          <w:bCs/>
          <w:color w:val="2E2E2E"/>
          <w:sz w:val="24"/>
          <w:szCs w:val="24"/>
        </w:rPr>
        <w:t> synthesis, optimization, characterization and prospective use as cancer therap</w:t>
      </w:r>
      <w:r>
        <w:rPr>
          <w:rFonts w:ascii="Times New Roman" w:hAnsi="Times New Roman" w:cs="Times New Roman"/>
          <w:b/>
          <w:bCs/>
          <w:color w:val="2E2E2E"/>
          <w:sz w:val="24"/>
          <w:szCs w:val="24"/>
        </w:rPr>
        <w:t>eutic agent.</w:t>
      </w:r>
    </w:p>
    <w:p w14:paraId="73CD5A9E" w14:textId="77777777" w:rsidR="00911441" w:rsidRDefault="00AB5CE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Bioactive Compounds and Their Anticancer Functions</w:t>
      </w:r>
    </w:p>
    <w:p w14:paraId="281A4CDF" w14:textId="77777777" w:rsidR="00911441" w:rsidRDefault="00AB5CE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eviously, many varieties of food which includes vegetables and fruits were determined to have a great impact on human health. Bioactive compounds contain many secondary metabolite and help i</w:t>
      </w:r>
      <w:r>
        <w:rPr>
          <w:rFonts w:ascii="Times New Roman" w:hAnsi="Times New Roman" w:cs="Times New Roman"/>
          <w:sz w:val="24"/>
          <w:szCs w:val="24"/>
        </w:rPr>
        <w:t>n the prevention of diseases thereby protecting human health [40]. Most of the secondary metabolites vary in their structure and functions and also have the potential to act as chemotherapeutic and chemopreventive agents, especially in the treatment of can</w:t>
      </w:r>
      <w:r>
        <w:rPr>
          <w:rFonts w:ascii="Times New Roman" w:hAnsi="Times New Roman" w:cs="Times New Roman"/>
          <w:sz w:val="24"/>
          <w:szCs w:val="24"/>
        </w:rPr>
        <w:t xml:space="preserve">cer [41-44]. </w:t>
      </w:r>
      <w:r>
        <w:rPr>
          <w:rFonts w:ascii="Times New Roman" w:hAnsi="Times New Roman" w:cs="Times New Roman"/>
          <w:color w:val="000000"/>
          <w:sz w:val="24"/>
          <w:szCs w:val="24"/>
        </w:rPr>
        <w:t>The bioactive compounds that will be discussed and the food sources of these compounds Table </w:t>
      </w:r>
      <w:hyperlink r:id="rId9" w:tgtFrame="_blank" w:history="1">
        <w:r>
          <w:rPr>
            <w:rStyle w:val="Hyperlink"/>
            <w:color w:val="4D8A17"/>
            <w:sz w:val="24"/>
            <w:szCs w:val="24"/>
          </w:rPr>
          <w:t>2</w:t>
        </w:r>
      </w:hyperlink>
      <w:r>
        <w:rPr>
          <w:rFonts w:ascii="Times New Roman" w:hAnsi="Times New Roman" w:cs="Times New Roman"/>
          <w:color w:val="000000"/>
          <w:sz w:val="24"/>
          <w:szCs w:val="24"/>
        </w:rPr>
        <w:t> [</w:t>
      </w:r>
      <w:r>
        <w:rPr>
          <w:rFonts w:ascii="Times New Roman" w:hAnsi="Times New Roman" w:cs="Times New Roman"/>
          <w:sz w:val="24"/>
          <w:szCs w:val="24"/>
        </w:rPr>
        <w:t>45</w:t>
      </w:r>
      <w:r>
        <w:rPr>
          <w:rFonts w:ascii="Times New Roman" w:hAnsi="Times New Roman" w:cs="Times New Roman"/>
          <w:color w:val="000000"/>
          <w:sz w:val="24"/>
          <w:szCs w:val="24"/>
        </w:rPr>
        <w:t>].</w:t>
      </w:r>
      <w:r>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2160"/>
        <w:gridCol w:w="2084"/>
        <w:gridCol w:w="2018"/>
        <w:gridCol w:w="2754"/>
      </w:tblGrid>
      <w:tr w:rsidR="00911441" w14:paraId="436DEF48" w14:textId="77777777">
        <w:tc>
          <w:tcPr>
            <w:tcW w:w="0" w:type="auto"/>
            <w:tcBorders>
              <w:top w:val="single" w:sz="4" w:space="0" w:color="auto"/>
              <w:left w:val="single" w:sz="4" w:space="0" w:color="auto"/>
              <w:bottom w:val="single" w:sz="4" w:space="0" w:color="auto"/>
              <w:right w:val="single" w:sz="4" w:space="0" w:color="auto"/>
            </w:tcBorders>
            <w:hideMark/>
          </w:tcPr>
          <w:p w14:paraId="1403C907" w14:textId="77777777" w:rsidR="00911441" w:rsidRDefault="00AB5CEF">
            <w:pPr>
              <w:spacing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Bioactive compounds</w:t>
            </w:r>
          </w:p>
        </w:tc>
        <w:tc>
          <w:tcPr>
            <w:tcW w:w="0" w:type="auto"/>
            <w:tcBorders>
              <w:top w:val="single" w:sz="4" w:space="0" w:color="auto"/>
              <w:left w:val="single" w:sz="4" w:space="0" w:color="auto"/>
              <w:bottom w:val="single" w:sz="4" w:space="0" w:color="auto"/>
              <w:right w:val="single" w:sz="4" w:space="0" w:color="auto"/>
            </w:tcBorders>
            <w:hideMark/>
          </w:tcPr>
          <w:p w14:paraId="7043C5FD" w14:textId="77777777" w:rsidR="00911441" w:rsidRDefault="00AB5CEF">
            <w:pPr>
              <w:spacing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xamples</w:t>
            </w:r>
          </w:p>
        </w:tc>
        <w:tc>
          <w:tcPr>
            <w:tcW w:w="0" w:type="auto"/>
            <w:tcBorders>
              <w:top w:val="single" w:sz="4" w:space="0" w:color="auto"/>
              <w:left w:val="single" w:sz="4" w:space="0" w:color="auto"/>
              <w:bottom w:val="single" w:sz="4" w:space="0" w:color="auto"/>
              <w:right w:val="single" w:sz="4" w:space="0" w:color="auto"/>
            </w:tcBorders>
            <w:hideMark/>
          </w:tcPr>
          <w:p w14:paraId="730F80CE" w14:textId="77777777" w:rsidR="00911441" w:rsidRDefault="00AB5CEF">
            <w:pPr>
              <w:spacing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ources</w:t>
            </w:r>
          </w:p>
        </w:tc>
        <w:tc>
          <w:tcPr>
            <w:tcW w:w="0" w:type="auto"/>
            <w:tcBorders>
              <w:top w:val="single" w:sz="4" w:space="0" w:color="auto"/>
              <w:left w:val="single" w:sz="4" w:space="0" w:color="auto"/>
              <w:bottom w:val="single" w:sz="4" w:space="0" w:color="auto"/>
              <w:right w:val="single" w:sz="4" w:space="0" w:color="auto"/>
            </w:tcBorders>
            <w:hideMark/>
          </w:tcPr>
          <w:p w14:paraId="34CD4F74" w14:textId="77777777" w:rsidR="00911441" w:rsidRDefault="00AB5CEF">
            <w:pPr>
              <w:spacing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upposed anticancer effects</w:t>
            </w:r>
          </w:p>
        </w:tc>
      </w:tr>
      <w:tr w:rsidR="00911441" w14:paraId="4F3DFF4A" w14:textId="77777777">
        <w:tc>
          <w:tcPr>
            <w:tcW w:w="2260" w:type="dxa"/>
            <w:tcBorders>
              <w:top w:val="single" w:sz="4" w:space="0" w:color="auto"/>
              <w:left w:val="single" w:sz="4" w:space="0" w:color="auto"/>
              <w:bottom w:val="single" w:sz="4" w:space="0" w:color="auto"/>
              <w:right w:val="single" w:sz="4" w:space="0" w:color="auto"/>
            </w:tcBorders>
            <w:hideMark/>
          </w:tcPr>
          <w:p w14:paraId="6B816456" w14:textId="77777777" w:rsidR="00911441" w:rsidRDefault="00AB5CEF">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Polyphenolic compounds</w:t>
            </w:r>
          </w:p>
        </w:tc>
        <w:tc>
          <w:tcPr>
            <w:tcW w:w="2162" w:type="dxa"/>
            <w:tcBorders>
              <w:top w:val="single" w:sz="4" w:space="0" w:color="auto"/>
              <w:left w:val="single" w:sz="4" w:space="0" w:color="auto"/>
              <w:bottom w:val="single" w:sz="4" w:space="0" w:color="auto"/>
              <w:right w:val="single" w:sz="4" w:space="0" w:color="auto"/>
            </w:tcBorders>
            <w:hideMark/>
          </w:tcPr>
          <w:p w14:paraId="5DF32682" w14:textId="77777777" w:rsidR="00911441" w:rsidRDefault="00AB5CEF">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Quercetin, resveratrol, catechin</w:t>
            </w:r>
          </w:p>
        </w:tc>
        <w:tc>
          <w:tcPr>
            <w:tcW w:w="2134" w:type="dxa"/>
            <w:tcBorders>
              <w:top w:val="single" w:sz="4" w:space="0" w:color="auto"/>
              <w:left w:val="single" w:sz="4" w:space="0" w:color="auto"/>
              <w:bottom w:val="single" w:sz="4" w:space="0" w:color="auto"/>
              <w:right w:val="single" w:sz="4" w:space="0" w:color="auto"/>
            </w:tcBorders>
            <w:hideMark/>
          </w:tcPr>
          <w:p w14:paraId="54193F63" w14:textId="77777777" w:rsidR="00911441" w:rsidRDefault="00AB5CEF">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Red wine, chocolate, flaxseed oil</w:t>
            </w:r>
          </w:p>
        </w:tc>
        <w:tc>
          <w:tcPr>
            <w:tcW w:w="2794" w:type="dxa"/>
            <w:tcBorders>
              <w:top w:val="single" w:sz="4" w:space="0" w:color="auto"/>
              <w:left w:val="single" w:sz="4" w:space="0" w:color="auto"/>
              <w:bottom w:val="single" w:sz="4" w:space="0" w:color="auto"/>
              <w:right w:val="single" w:sz="4" w:space="0" w:color="auto"/>
            </w:tcBorders>
            <w:hideMark/>
          </w:tcPr>
          <w:tbl>
            <w:tblPr>
              <w:tblW w:w="0" w:type="auto"/>
              <w:tblCellSpacing w:w="15" w:type="dxa"/>
              <w:tblLook w:val="04A0" w:firstRow="1" w:lastRow="0" w:firstColumn="1" w:lastColumn="0" w:noHBand="0" w:noVBand="1"/>
            </w:tblPr>
            <w:tblGrid>
              <w:gridCol w:w="2538"/>
            </w:tblGrid>
            <w:tr w:rsidR="00911441" w14:paraId="3F1BFCE4" w14:textId="77777777">
              <w:trPr>
                <w:tblCellSpacing w:w="15" w:type="dxa"/>
              </w:trPr>
              <w:tc>
                <w:tcPr>
                  <w:tcW w:w="0" w:type="auto"/>
                  <w:tcMar>
                    <w:top w:w="60" w:type="dxa"/>
                    <w:left w:w="105" w:type="dxa"/>
                    <w:bottom w:w="60" w:type="dxa"/>
                    <w:right w:w="105" w:type="dxa"/>
                  </w:tcMar>
                  <w:vAlign w:val="center"/>
                  <w:hideMark/>
                </w:tcPr>
                <w:p w14:paraId="67A1A3F6" w14:textId="77777777" w:rsidR="00911441" w:rsidRDefault="00AB5CE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arcinogen detoxification, inhibit tumor initiation/promo</w:t>
                  </w:r>
                  <w:r>
                    <w:rPr>
                      <w:rFonts w:ascii="Times New Roman" w:eastAsia="Times New Roman" w:hAnsi="Times New Roman" w:cs="Times New Roman"/>
                      <w:color w:val="000000"/>
                      <w:sz w:val="24"/>
                      <w:szCs w:val="24"/>
                    </w:rPr>
                    <w:t>tion, antimutagen</w:t>
                  </w:r>
                </w:p>
              </w:tc>
            </w:tr>
            <w:tr w:rsidR="00911441" w14:paraId="3213C80F" w14:textId="77777777">
              <w:trPr>
                <w:tblCellSpacing w:w="15" w:type="dxa"/>
              </w:trPr>
              <w:tc>
                <w:tcPr>
                  <w:tcW w:w="0" w:type="auto"/>
                  <w:tcMar>
                    <w:top w:w="15" w:type="dxa"/>
                    <w:left w:w="15" w:type="dxa"/>
                    <w:bottom w:w="15" w:type="dxa"/>
                    <w:right w:w="15" w:type="dxa"/>
                  </w:tcMar>
                  <w:vAlign w:val="center"/>
                  <w:hideMark/>
                </w:tcPr>
                <w:p w14:paraId="2FC19F94" w14:textId="77777777" w:rsidR="00911441" w:rsidRDefault="00911441">
                  <w:pPr>
                    <w:spacing w:line="360" w:lineRule="auto"/>
                    <w:jc w:val="center"/>
                    <w:rPr>
                      <w:rFonts w:ascii="Times New Roman" w:eastAsia="Times New Roman" w:hAnsi="Times New Roman" w:cs="Times New Roman"/>
                      <w:color w:val="000000"/>
                      <w:sz w:val="24"/>
                      <w:szCs w:val="24"/>
                    </w:rPr>
                  </w:pPr>
                </w:p>
              </w:tc>
            </w:tr>
          </w:tbl>
          <w:p w14:paraId="3BEEB261" w14:textId="77777777" w:rsidR="00911441" w:rsidRDefault="00911441">
            <w:pPr>
              <w:spacing w:line="360" w:lineRule="auto"/>
              <w:jc w:val="center"/>
              <w:rPr>
                <w:rFonts w:ascii="Times New Roman" w:hAnsi="Times New Roman" w:cs="Times New Roman"/>
                <w:sz w:val="24"/>
                <w:szCs w:val="24"/>
              </w:rPr>
            </w:pPr>
          </w:p>
        </w:tc>
      </w:tr>
      <w:tr w:rsidR="00911441" w14:paraId="3980A9BC" w14:textId="77777777">
        <w:tc>
          <w:tcPr>
            <w:tcW w:w="2260" w:type="dxa"/>
            <w:tcBorders>
              <w:top w:val="single" w:sz="4" w:space="0" w:color="auto"/>
              <w:left w:val="single" w:sz="4" w:space="0" w:color="auto"/>
              <w:bottom w:val="single" w:sz="4" w:space="0" w:color="auto"/>
              <w:right w:val="single" w:sz="4" w:space="0" w:color="auto"/>
            </w:tcBorders>
            <w:hideMark/>
          </w:tcPr>
          <w:p w14:paraId="1877A1BC" w14:textId="77777777" w:rsidR="00911441" w:rsidRDefault="00AB5CEF">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Carotenoids</w:t>
            </w:r>
          </w:p>
        </w:tc>
        <w:tc>
          <w:tcPr>
            <w:tcW w:w="2162" w:type="dxa"/>
            <w:tcBorders>
              <w:top w:val="single" w:sz="4" w:space="0" w:color="auto"/>
              <w:left w:val="single" w:sz="4" w:space="0" w:color="auto"/>
              <w:bottom w:val="single" w:sz="4" w:space="0" w:color="auto"/>
              <w:right w:val="single" w:sz="4" w:space="0" w:color="auto"/>
            </w:tcBorders>
            <w:hideMark/>
          </w:tcPr>
          <w:p w14:paraId="408479B2" w14:textId="77777777" w:rsidR="00911441" w:rsidRDefault="00AB5CEF">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Lycopene, lutein, cryptoxanthin</w:t>
            </w:r>
          </w:p>
        </w:tc>
        <w:tc>
          <w:tcPr>
            <w:tcW w:w="2134" w:type="dxa"/>
            <w:tcBorders>
              <w:top w:val="single" w:sz="4" w:space="0" w:color="auto"/>
              <w:left w:val="single" w:sz="4" w:space="0" w:color="auto"/>
              <w:bottom w:val="single" w:sz="4" w:space="0" w:color="auto"/>
              <w:right w:val="single" w:sz="4" w:space="0" w:color="auto"/>
            </w:tcBorders>
            <w:hideMark/>
          </w:tcPr>
          <w:p w14:paraId="353D77AF" w14:textId="77777777" w:rsidR="00911441" w:rsidRDefault="00AB5CEF">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omatoes, carrots, leafy vegetables</w:t>
            </w:r>
          </w:p>
        </w:tc>
        <w:tc>
          <w:tcPr>
            <w:tcW w:w="2794" w:type="dxa"/>
            <w:tcBorders>
              <w:top w:val="single" w:sz="4" w:space="0" w:color="auto"/>
              <w:left w:val="single" w:sz="4" w:space="0" w:color="auto"/>
              <w:bottom w:val="single" w:sz="4" w:space="0" w:color="auto"/>
              <w:right w:val="single" w:sz="4" w:space="0" w:color="auto"/>
            </w:tcBorders>
            <w:hideMark/>
          </w:tcPr>
          <w:p w14:paraId="12253C22" w14:textId="77777777" w:rsidR="00911441" w:rsidRDefault="00AB5CEF">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Antimutagen</w:t>
            </w:r>
          </w:p>
        </w:tc>
      </w:tr>
      <w:tr w:rsidR="00911441" w14:paraId="7E4180DC" w14:textId="77777777">
        <w:tc>
          <w:tcPr>
            <w:tcW w:w="2260" w:type="dxa"/>
            <w:tcBorders>
              <w:top w:val="single" w:sz="4" w:space="0" w:color="auto"/>
              <w:left w:val="single" w:sz="4" w:space="0" w:color="auto"/>
              <w:bottom w:val="single" w:sz="4" w:space="0" w:color="auto"/>
              <w:right w:val="single" w:sz="4" w:space="0" w:color="auto"/>
            </w:tcBorders>
          </w:tcPr>
          <w:p w14:paraId="17FC72C8" w14:textId="77777777" w:rsidR="00911441" w:rsidRDefault="00AB5CEF">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ulfur-Containing compounds</w:t>
            </w:r>
          </w:p>
          <w:p w14:paraId="4ACC2232" w14:textId="77777777" w:rsidR="00911441" w:rsidRDefault="00911441">
            <w:pPr>
              <w:spacing w:line="360" w:lineRule="auto"/>
              <w:jc w:val="center"/>
              <w:rPr>
                <w:rFonts w:ascii="Times New Roman" w:hAnsi="Times New Roman" w:cs="Times New Roman"/>
                <w:sz w:val="24"/>
                <w:szCs w:val="24"/>
              </w:rPr>
            </w:pPr>
          </w:p>
        </w:tc>
        <w:tc>
          <w:tcPr>
            <w:tcW w:w="2162" w:type="dxa"/>
            <w:tcBorders>
              <w:top w:val="single" w:sz="4" w:space="0" w:color="auto"/>
              <w:left w:val="single" w:sz="4" w:space="0" w:color="auto"/>
              <w:bottom w:val="single" w:sz="4" w:space="0" w:color="auto"/>
              <w:right w:val="single" w:sz="4" w:space="0" w:color="auto"/>
            </w:tcBorders>
            <w:hideMark/>
          </w:tcPr>
          <w:p w14:paraId="1448B334" w14:textId="77777777" w:rsidR="00911441" w:rsidRDefault="00AB5CEF">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Allicin, diallyl sulfide, allyl mercaptan</w:t>
            </w:r>
            <w:r>
              <w:rPr>
                <w:rFonts w:ascii="Times New Roman" w:hAnsi="Times New Roman" w:cs="Times New Roman"/>
                <w:color w:val="000000"/>
                <w:sz w:val="24"/>
                <w:szCs w:val="24"/>
              </w:rPr>
              <w:br/>
              <w:t>Sulforaphane</w:t>
            </w:r>
          </w:p>
        </w:tc>
        <w:tc>
          <w:tcPr>
            <w:tcW w:w="2134" w:type="dxa"/>
            <w:tcBorders>
              <w:top w:val="single" w:sz="4" w:space="0" w:color="auto"/>
              <w:left w:val="single" w:sz="4" w:space="0" w:color="auto"/>
              <w:bottom w:val="single" w:sz="4" w:space="0" w:color="auto"/>
              <w:right w:val="single" w:sz="4" w:space="0" w:color="auto"/>
            </w:tcBorders>
            <w:hideMark/>
          </w:tcPr>
          <w:p w14:paraId="440F9FF7" w14:textId="77777777" w:rsidR="00911441" w:rsidRDefault="00AB5CEF">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Garlic, onion, leek</w:t>
            </w:r>
          </w:p>
        </w:tc>
        <w:tc>
          <w:tcPr>
            <w:tcW w:w="2794" w:type="dxa"/>
            <w:tcBorders>
              <w:top w:val="single" w:sz="4" w:space="0" w:color="auto"/>
              <w:left w:val="single" w:sz="4" w:space="0" w:color="auto"/>
              <w:bottom w:val="single" w:sz="4" w:space="0" w:color="auto"/>
              <w:right w:val="single" w:sz="4" w:space="0" w:color="auto"/>
            </w:tcBorders>
            <w:hideMark/>
          </w:tcPr>
          <w:p w14:paraId="2678AAE9" w14:textId="77777777" w:rsidR="00911441" w:rsidRDefault="00AB5CEF">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 xml:space="preserve">Carcinogen </w:t>
            </w:r>
            <w:r>
              <w:rPr>
                <w:rFonts w:ascii="Times New Roman" w:hAnsi="Times New Roman" w:cs="Times New Roman"/>
                <w:color w:val="000000"/>
                <w:sz w:val="24"/>
                <w:szCs w:val="24"/>
              </w:rPr>
              <w:t>detoxification, inhibit tumor initiation/promotion</w:t>
            </w:r>
          </w:p>
        </w:tc>
      </w:tr>
      <w:tr w:rsidR="00911441" w14:paraId="10673C06" w14:textId="77777777">
        <w:tc>
          <w:tcPr>
            <w:tcW w:w="2260" w:type="dxa"/>
            <w:tcBorders>
              <w:top w:val="single" w:sz="4" w:space="0" w:color="auto"/>
              <w:left w:val="single" w:sz="4" w:space="0" w:color="auto"/>
              <w:bottom w:val="single" w:sz="4" w:space="0" w:color="auto"/>
              <w:right w:val="single" w:sz="4" w:space="0" w:color="auto"/>
            </w:tcBorders>
            <w:hideMark/>
          </w:tcPr>
          <w:p w14:paraId="31F97E6B" w14:textId="77777777" w:rsidR="00911441" w:rsidRDefault="00AB5CEF">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Terpenoid</w:t>
            </w:r>
          </w:p>
        </w:tc>
        <w:tc>
          <w:tcPr>
            <w:tcW w:w="2162" w:type="dxa"/>
            <w:tcBorders>
              <w:top w:val="single" w:sz="4" w:space="0" w:color="auto"/>
              <w:left w:val="single" w:sz="4" w:space="0" w:color="auto"/>
              <w:bottom w:val="single" w:sz="4" w:space="0" w:color="auto"/>
              <w:right w:val="single" w:sz="4" w:space="0" w:color="auto"/>
            </w:tcBorders>
            <w:hideMark/>
          </w:tcPr>
          <w:p w14:paraId="4B73AA82" w14:textId="77777777" w:rsidR="00911441" w:rsidRDefault="00AB5CEF">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Perillic acid, d-limonene</w:t>
            </w:r>
          </w:p>
        </w:tc>
        <w:tc>
          <w:tcPr>
            <w:tcW w:w="2134" w:type="dxa"/>
            <w:tcBorders>
              <w:top w:val="single" w:sz="4" w:space="0" w:color="auto"/>
              <w:left w:val="single" w:sz="4" w:space="0" w:color="auto"/>
              <w:bottom w:val="single" w:sz="4" w:space="0" w:color="auto"/>
              <w:right w:val="single" w:sz="4" w:space="0" w:color="auto"/>
            </w:tcBorders>
            <w:hideMark/>
          </w:tcPr>
          <w:p w14:paraId="2F611CB0" w14:textId="77777777" w:rsidR="00911441" w:rsidRDefault="00AB5CEF">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Cherries, mint, herbs</w:t>
            </w:r>
          </w:p>
        </w:tc>
        <w:tc>
          <w:tcPr>
            <w:tcW w:w="2794" w:type="dxa"/>
            <w:tcBorders>
              <w:top w:val="single" w:sz="4" w:space="0" w:color="auto"/>
              <w:left w:val="single" w:sz="4" w:space="0" w:color="auto"/>
              <w:bottom w:val="single" w:sz="4" w:space="0" w:color="auto"/>
              <w:right w:val="single" w:sz="4" w:space="0" w:color="auto"/>
            </w:tcBorders>
            <w:hideMark/>
          </w:tcPr>
          <w:p w14:paraId="3B964F26" w14:textId="77777777" w:rsidR="00911441" w:rsidRDefault="00AB5CEF">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Carcinogen detoxification, inhibit tumor initiation/promotion</w:t>
            </w:r>
          </w:p>
        </w:tc>
      </w:tr>
    </w:tbl>
    <w:p w14:paraId="63767623" w14:textId="77777777" w:rsidR="00911441" w:rsidRDefault="00911441">
      <w:pPr>
        <w:spacing w:line="360" w:lineRule="auto"/>
        <w:jc w:val="both"/>
        <w:rPr>
          <w:rFonts w:ascii="Times New Roman" w:hAnsi="Times New Roman" w:cs="Times New Roman"/>
          <w:sz w:val="24"/>
          <w:szCs w:val="24"/>
        </w:rPr>
      </w:pPr>
    </w:p>
    <w:p w14:paraId="529F1340" w14:textId="77777777" w:rsidR="00911441" w:rsidRDefault="00AB5CEF">
      <w:pPr>
        <w:jc w:val="both"/>
        <w:rPr>
          <w:rFonts w:ascii="Times New Roman" w:hAnsi="Times New Roman" w:cs="Times New Roman"/>
          <w:b/>
          <w:bCs/>
          <w:color w:val="3E3D40"/>
          <w:sz w:val="28"/>
          <w:szCs w:val="28"/>
          <w:shd w:val="clear" w:color="auto" w:fill="FFFFFF"/>
        </w:rPr>
      </w:pPr>
      <w:r>
        <w:rPr>
          <w:rFonts w:ascii="Times New Roman" w:hAnsi="Times New Roman" w:cs="Times New Roman"/>
          <w:b/>
          <w:bCs/>
          <w:color w:val="3E3D40"/>
          <w:sz w:val="28"/>
          <w:szCs w:val="28"/>
          <w:shd w:val="clear" w:color="auto" w:fill="FFFFFF"/>
        </w:rPr>
        <w:t>Conclusion:</w:t>
      </w:r>
    </w:p>
    <w:p w14:paraId="3BB265BA" w14:textId="77777777" w:rsidR="00911441" w:rsidRDefault="00AB5CE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 xml:space="preserve">Cancer is the leading cause of death worldwide. New drugs for </w:t>
      </w:r>
      <w:r>
        <w:rPr>
          <w:rFonts w:ascii="Times New Roman" w:hAnsi="Times New Roman" w:cs="Times New Roman"/>
          <w:sz w:val="24"/>
          <w:szCs w:val="24"/>
          <w:shd w:val="clear" w:color="auto" w:fill="FFFFFF"/>
          <w:lang w:val="en-US"/>
        </w:rPr>
        <w:t>cancer prevention are required. Natural sources account for approximately 60% of current anticancer drugs. Nature continues to be an abundant source of biologically active and diverse chemotypes, and while only a small number of isolated natural products a</w:t>
      </w:r>
      <w:r>
        <w:rPr>
          <w:rFonts w:ascii="Times New Roman" w:hAnsi="Times New Roman" w:cs="Times New Roman"/>
          <w:sz w:val="24"/>
          <w:szCs w:val="24"/>
          <w:shd w:val="clear" w:color="auto" w:fill="FFFFFF"/>
          <w:lang w:val="en-US"/>
        </w:rPr>
        <w:t>re developed into clinically effective drugs in their own right. The majority of bioactive compounds have been identified as chemopreventive and chemotherapeutic agents in the treatment of cancer.</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en-US"/>
        </w:rPr>
        <w:t xml:space="preserve">These distinct molecules are frequently </w:t>
      </w:r>
      <w:r>
        <w:rPr>
          <w:rFonts w:ascii="Times New Roman" w:hAnsi="Times New Roman" w:cs="Times New Roman"/>
          <w:sz w:val="24"/>
          <w:szCs w:val="24"/>
          <w:shd w:val="clear" w:color="auto" w:fill="FFFFFF"/>
          <w:lang w:val="en-US"/>
        </w:rPr>
        <w:lastRenderedPageBreak/>
        <w:t xml:space="preserve">used as models for </w:t>
      </w:r>
      <w:r>
        <w:rPr>
          <w:rFonts w:ascii="Times New Roman" w:hAnsi="Times New Roman" w:cs="Times New Roman"/>
          <w:sz w:val="24"/>
          <w:szCs w:val="24"/>
          <w:shd w:val="clear" w:color="auto" w:fill="FFFFFF"/>
          <w:lang w:val="en-US"/>
        </w:rPr>
        <w:t>the synthesis of more potent analogues and prodrugs via chemical methods such as total or combinatorial (parallel) synthesis, or the manipulation of biosynthetic pathways. A novel approach to drug discovery was ethnopharmacological knowledge, which is supp</w:t>
      </w:r>
      <w:r>
        <w:rPr>
          <w:rFonts w:ascii="Times New Roman" w:hAnsi="Times New Roman" w:cs="Times New Roman"/>
          <w:sz w:val="24"/>
          <w:szCs w:val="24"/>
          <w:shd w:val="clear" w:color="auto" w:fill="FFFFFF"/>
          <w:lang w:val="en-US"/>
        </w:rPr>
        <w:t>orted by a broad spectrum of pharmacology, biochemistry, medicinal chemistry, molecular and cellular biology, and natural product chemistry, all of which are required to harvest the potentials of phytochemicals. Furthermore, improvements in formulation may</w:t>
      </w:r>
      <w:r>
        <w:rPr>
          <w:rFonts w:ascii="Times New Roman" w:hAnsi="Times New Roman" w:cs="Times New Roman"/>
          <w:sz w:val="24"/>
          <w:szCs w:val="24"/>
          <w:shd w:val="clear" w:color="auto" w:fill="FFFFFF"/>
          <w:lang w:val="en-US"/>
        </w:rPr>
        <w:t xml:space="preserve"> result in more effective drug administration to patients, or conjugation of toxic natural molecules to monoclonal antibodies or polymeric carriers specifically targeting epitopes on tumours of interest may lead to the development of efficacious targeted t</w:t>
      </w:r>
      <w:r>
        <w:rPr>
          <w:rFonts w:ascii="Times New Roman" w:hAnsi="Times New Roman" w:cs="Times New Roman"/>
          <w:sz w:val="24"/>
          <w:szCs w:val="24"/>
          <w:shd w:val="clear" w:color="auto" w:fill="FFFFFF"/>
          <w:lang w:val="en-US"/>
        </w:rPr>
        <w:t>herapies. Natural products' critical role in the discovery and development of novel anticancer agents, as well as the importance of multidisciplinary collaboration in the optimization of novel molecular drugs derived from natural product sources, have been</w:t>
      </w:r>
      <w:r>
        <w:rPr>
          <w:rFonts w:ascii="Times New Roman" w:hAnsi="Times New Roman" w:cs="Times New Roman"/>
          <w:sz w:val="24"/>
          <w:szCs w:val="24"/>
          <w:shd w:val="clear" w:color="auto" w:fill="FFFFFF"/>
          <w:lang w:val="en-US"/>
        </w:rPr>
        <w:t xml:space="preserve"> extensively reviewed.</w:t>
      </w:r>
    </w:p>
    <w:p w14:paraId="45F5647D" w14:textId="77777777" w:rsidR="00911441" w:rsidRDefault="00AB5CEF">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721CFA08" w14:textId="77777777" w:rsidR="00911441" w:rsidRDefault="00AB5CEF">
      <w:pPr>
        <w:pStyle w:val="EndNoteBibliography"/>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eorge, B.P., R. Chandran, and H. Abrahamse, </w:t>
      </w:r>
      <w:r>
        <w:rPr>
          <w:rFonts w:ascii="Times New Roman" w:hAnsi="Times New Roman" w:cs="Times New Roman"/>
          <w:i/>
          <w:sz w:val="24"/>
          <w:szCs w:val="24"/>
        </w:rPr>
        <w:t>Role of phytochemicals in cancer chemoprevention: insights.</w:t>
      </w:r>
      <w:r>
        <w:rPr>
          <w:rFonts w:ascii="Times New Roman" w:hAnsi="Times New Roman" w:cs="Times New Roman"/>
          <w:sz w:val="24"/>
          <w:szCs w:val="24"/>
        </w:rPr>
        <w:t xml:space="preserve"> Antioxidants, 2021. 10(9): p. 1455.</w:t>
      </w:r>
    </w:p>
    <w:p w14:paraId="5CB0F0F4" w14:textId="77777777" w:rsidR="00911441" w:rsidRDefault="00AB5CEF">
      <w:pPr>
        <w:pStyle w:val="EndNoteBibliography"/>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mara, T., et al., </w:t>
      </w:r>
      <w:r>
        <w:rPr>
          <w:rFonts w:ascii="Times New Roman" w:hAnsi="Times New Roman" w:cs="Times New Roman"/>
          <w:i/>
          <w:sz w:val="24"/>
          <w:szCs w:val="24"/>
        </w:rPr>
        <w:t xml:space="preserve">Medicinal plants used in traditional management of </w:t>
      </w:r>
      <w:r>
        <w:rPr>
          <w:rFonts w:ascii="Times New Roman" w:hAnsi="Times New Roman" w:cs="Times New Roman"/>
          <w:i/>
          <w:sz w:val="24"/>
          <w:szCs w:val="24"/>
        </w:rPr>
        <w:t>cancer in Uganda: a review of ethnobotanical surveys, phytochemistry, and anticancer studies.</w:t>
      </w:r>
      <w:r>
        <w:rPr>
          <w:rFonts w:ascii="Times New Roman" w:hAnsi="Times New Roman" w:cs="Times New Roman"/>
          <w:sz w:val="24"/>
          <w:szCs w:val="24"/>
        </w:rPr>
        <w:t xml:space="preserve"> Evidence-Based Complementary and Alternative Medicine, 2020. 2020.</w:t>
      </w:r>
    </w:p>
    <w:p w14:paraId="0B1897C9" w14:textId="77777777" w:rsidR="00911441" w:rsidRDefault="00AB5CEF">
      <w:pPr>
        <w:pStyle w:val="EndNoteBibliography"/>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OLDIN, A., </w:t>
      </w:r>
      <w:r>
        <w:rPr>
          <w:rFonts w:ascii="Times New Roman" w:hAnsi="Times New Roman" w:cs="Times New Roman"/>
          <w:i/>
          <w:sz w:val="24"/>
          <w:szCs w:val="24"/>
        </w:rPr>
        <w:t>Historical development and current strategy of the National Cancer Institute drug d</w:t>
      </w:r>
      <w:r>
        <w:rPr>
          <w:rFonts w:ascii="Times New Roman" w:hAnsi="Times New Roman" w:cs="Times New Roman"/>
          <w:i/>
          <w:sz w:val="24"/>
          <w:szCs w:val="24"/>
        </w:rPr>
        <w:t>evelopment program.</w:t>
      </w:r>
      <w:r>
        <w:rPr>
          <w:rFonts w:ascii="Times New Roman" w:hAnsi="Times New Roman" w:cs="Times New Roman"/>
          <w:sz w:val="24"/>
          <w:szCs w:val="24"/>
        </w:rPr>
        <w:t xml:space="preserve"> Methods in cancer research, 1979. 16: p. 165-245.</w:t>
      </w:r>
    </w:p>
    <w:p w14:paraId="4983B703" w14:textId="77777777" w:rsidR="00911441" w:rsidRDefault="00AB5CEF">
      <w:pPr>
        <w:pStyle w:val="EndNoteBibliography"/>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lves-Silva, J.M., et al., </w:t>
      </w:r>
      <w:r>
        <w:rPr>
          <w:rFonts w:ascii="Times New Roman" w:hAnsi="Times New Roman" w:cs="Times New Roman"/>
          <w:i/>
          <w:sz w:val="24"/>
          <w:szCs w:val="24"/>
        </w:rPr>
        <w:t>North African medicinal plants traditionally used in cancer therapy.</w:t>
      </w:r>
      <w:r>
        <w:rPr>
          <w:rFonts w:ascii="Times New Roman" w:hAnsi="Times New Roman" w:cs="Times New Roman"/>
          <w:sz w:val="24"/>
          <w:szCs w:val="24"/>
        </w:rPr>
        <w:t xml:space="preserve"> Frontiers in pharmacology, 2017. 8: p. 383.</w:t>
      </w:r>
    </w:p>
    <w:p w14:paraId="5D10C262" w14:textId="77777777" w:rsidR="00911441" w:rsidRDefault="00AB5CEF">
      <w:pPr>
        <w:pStyle w:val="EndNoteBibliography"/>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Efferth, T., </w:t>
      </w:r>
      <w:r>
        <w:rPr>
          <w:rFonts w:ascii="Times New Roman" w:hAnsi="Times New Roman" w:cs="Times New Roman"/>
          <w:i/>
          <w:sz w:val="24"/>
          <w:szCs w:val="24"/>
        </w:rPr>
        <w:t>Molecular pharmacology and pharma</w:t>
      </w:r>
      <w:r>
        <w:rPr>
          <w:rFonts w:ascii="Times New Roman" w:hAnsi="Times New Roman" w:cs="Times New Roman"/>
          <w:i/>
          <w:sz w:val="24"/>
          <w:szCs w:val="24"/>
        </w:rPr>
        <w:t>cogenomics of artemisinin and its derivatives in cancer cells.</w:t>
      </w:r>
      <w:r>
        <w:rPr>
          <w:rFonts w:ascii="Times New Roman" w:hAnsi="Times New Roman" w:cs="Times New Roman"/>
          <w:sz w:val="24"/>
          <w:szCs w:val="24"/>
        </w:rPr>
        <w:t xml:space="preserve"> Current drug targets, 2006. 7(4): p. 407-421.</w:t>
      </w:r>
    </w:p>
    <w:p w14:paraId="66FE10B3" w14:textId="77777777" w:rsidR="00911441" w:rsidRDefault="00AB5CEF">
      <w:pPr>
        <w:pStyle w:val="EndNoteBibliography"/>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Jiang, P., et al., </w:t>
      </w:r>
      <w:r>
        <w:rPr>
          <w:rFonts w:ascii="Times New Roman" w:hAnsi="Times New Roman" w:cs="Times New Roman"/>
          <w:i/>
          <w:sz w:val="24"/>
          <w:szCs w:val="24"/>
        </w:rPr>
        <w:t>Lactisole interacts with the transmembrane domains of human T1R3 to inhibit sweet taste.</w:t>
      </w:r>
      <w:r>
        <w:rPr>
          <w:rFonts w:ascii="Times New Roman" w:hAnsi="Times New Roman" w:cs="Times New Roman"/>
          <w:sz w:val="24"/>
          <w:szCs w:val="24"/>
        </w:rPr>
        <w:t xml:space="preserve"> Journal of Biological Chemistry, 2005. </w:t>
      </w:r>
      <w:r>
        <w:rPr>
          <w:rFonts w:ascii="Times New Roman" w:hAnsi="Times New Roman" w:cs="Times New Roman"/>
          <w:sz w:val="24"/>
          <w:szCs w:val="24"/>
        </w:rPr>
        <w:t>280(15): p. 15238-15246.</w:t>
      </w:r>
    </w:p>
    <w:p w14:paraId="3BD3A0D5" w14:textId="77777777" w:rsidR="00911441" w:rsidRDefault="00AB5CEF">
      <w:pPr>
        <w:pStyle w:val="EndNoteBibliography"/>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Nasri, H., </w:t>
      </w:r>
      <w:r>
        <w:rPr>
          <w:rFonts w:ascii="Times New Roman" w:hAnsi="Times New Roman" w:cs="Times New Roman"/>
          <w:i/>
          <w:sz w:val="24"/>
          <w:szCs w:val="24"/>
        </w:rPr>
        <w:t>Toxicity and safety of medicinal plants.</w:t>
      </w:r>
      <w:r>
        <w:rPr>
          <w:rFonts w:ascii="Times New Roman" w:hAnsi="Times New Roman" w:cs="Times New Roman"/>
          <w:sz w:val="24"/>
          <w:szCs w:val="24"/>
        </w:rPr>
        <w:t xml:space="preserve"> Journal of HerbMed Pharmacology, 2013. 2. 16.</w:t>
      </w:r>
      <w:r>
        <w:rPr>
          <w:rFonts w:ascii="Times New Roman" w:hAnsi="Times New Roman" w:cs="Times New Roman"/>
          <w:sz w:val="24"/>
          <w:szCs w:val="24"/>
        </w:rPr>
        <w:tab/>
      </w:r>
    </w:p>
    <w:p w14:paraId="40CDE43E" w14:textId="77777777" w:rsidR="00911441" w:rsidRDefault="00AB5CEF">
      <w:pPr>
        <w:pStyle w:val="EndNoteBibliography"/>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Bahmani, M., et al., </w:t>
      </w:r>
      <w:r>
        <w:rPr>
          <w:rFonts w:ascii="Times New Roman" w:hAnsi="Times New Roman" w:cs="Times New Roman"/>
          <w:i/>
          <w:sz w:val="24"/>
          <w:szCs w:val="24"/>
        </w:rPr>
        <w:t>Cancer phytotherapy: Recent views on the role of antioxidant and angiogenesis activities.</w:t>
      </w:r>
      <w:r>
        <w:rPr>
          <w:rFonts w:ascii="Times New Roman" w:hAnsi="Times New Roman" w:cs="Times New Roman"/>
          <w:sz w:val="24"/>
          <w:szCs w:val="24"/>
        </w:rPr>
        <w:t xml:space="preserve"> Journal of evidence-b</w:t>
      </w:r>
      <w:r>
        <w:rPr>
          <w:rFonts w:ascii="Times New Roman" w:hAnsi="Times New Roman" w:cs="Times New Roman"/>
          <w:sz w:val="24"/>
          <w:szCs w:val="24"/>
        </w:rPr>
        <w:t>ased complementary &amp; alternative medicine, 2017. 22(2): p. 299-309.</w:t>
      </w:r>
    </w:p>
    <w:p w14:paraId="35BA08B3" w14:textId="77777777" w:rsidR="00911441" w:rsidRDefault="00AB5CEF">
      <w:pPr>
        <w:pStyle w:val="EndNoteBibliography"/>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ridlender, M., Y. Kapulnik, and H. Koltai, </w:t>
      </w:r>
      <w:r>
        <w:rPr>
          <w:rFonts w:ascii="Times New Roman" w:hAnsi="Times New Roman" w:cs="Times New Roman"/>
          <w:i/>
          <w:sz w:val="24"/>
          <w:szCs w:val="24"/>
        </w:rPr>
        <w:t>Plant derived substances with anti-cancer activity: from folklore to practice.</w:t>
      </w:r>
      <w:r>
        <w:rPr>
          <w:rFonts w:ascii="Times New Roman" w:hAnsi="Times New Roman" w:cs="Times New Roman"/>
          <w:sz w:val="24"/>
          <w:szCs w:val="24"/>
        </w:rPr>
        <w:t xml:space="preserve"> Frontiers in plant science, 2015. 6: p. 799.</w:t>
      </w:r>
    </w:p>
    <w:p w14:paraId="3CEC7D44" w14:textId="77777777" w:rsidR="00911441" w:rsidRDefault="00AB5CEF">
      <w:pPr>
        <w:pStyle w:val="EndNoteBibliography"/>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Rex, J., N. Muthukum</w:t>
      </w:r>
      <w:r>
        <w:rPr>
          <w:rFonts w:ascii="Times New Roman" w:hAnsi="Times New Roman" w:cs="Times New Roman"/>
          <w:sz w:val="24"/>
          <w:szCs w:val="24"/>
        </w:rPr>
        <w:t xml:space="preserve">ar, and P. Selvakumar, </w:t>
      </w:r>
      <w:r>
        <w:rPr>
          <w:rFonts w:ascii="Times New Roman" w:hAnsi="Times New Roman" w:cs="Times New Roman"/>
          <w:i/>
          <w:sz w:val="24"/>
          <w:szCs w:val="24"/>
        </w:rPr>
        <w:t>Phytochemicals as a potential source for anti-microbial, anti-oxidant and wound healing-a review.</w:t>
      </w:r>
      <w:r>
        <w:rPr>
          <w:rFonts w:ascii="Times New Roman" w:hAnsi="Times New Roman" w:cs="Times New Roman"/>
          <w:sz w:val="24"/>
          <w:szCs w:val="24"/>
        </w:rPr>
        <w:t xml:space="preserve"> MOJ Biorg Org Chem, 2018. 2(2): p. 61-70.</w:t>
      </w:r>
    </w:p>
    <w:p w14:paraId="578E630F" w14:textId="77777777" w:rsidR="00911441" w:rsidRDefault="00AB5CEF">
      <w:pPr>
        <w:pStyle w:val="EndNoteBibliography"/>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Efferth, T. and F. Oesch. </w:t>
      </w:r>
      <w:r>
        <w:rPr>
          <w:rFonts w:ascii="Times New Roman" w:hAnsi="Times New Roman" w:cs="Times New Roman"/>
          <w:i/>
          <w:sz w:val="24"/>
          <w:szCs w:val="24"/>
        </w:rPr>
        <w:t>Repurposing of plant alkaloids for cancer therapy: Pharmacology and</w:t>
      </w:r>
      <w:r>
        <w:rPr>
          <w:rFonts w:ascii="Times New Roman" w:hAnsi="Times New Roman" w:cs="Times New Roman"/>
          <w:i/>
          <w:sz w:val="24"/>
          <w:szCs w:val="24"/>
        </w:rPr>
        <w:t xml:space="preserve"> toxicology</w:t>
      </w:r>
      <w:r>
        <w:rPr>
          <w:rFonts w:ascii="Times New Roman" w:hAnsi="Times New Roman" w:cs="Times New Roman"/>
          <w:sz w:val="24"/>
          <w:szCs w:val="24"/>
        </w:rPr>
        <w:t xml:space="preserve">. in </w:t>
      </w:r>
      <w:r>
        <w:rPr>
          <w:rFonts w:ascii="Times New Roman" w:hAnsi="Times New Roman" w:cs="Times New Roman"/>
          <w:i/>
          <w:sz w:val="24"/>
          <w:szCs w:val="24"/>
        </w:rPr>
        <w:t>Seminars in Cancer Biology</w:t>
      </w:r>
      <w:r>
        <w:rPr>
          <w:rFonts w:ascii="Times New Roman" w:hAnsi="Times New Roman" w:cs="Times New Roman"/>
          <w:sz w:val="24"/>
          <w:szCs w:val="24"/>
        </w:rPr>
        <w:t>. 2021. Elsevier.</w:t>
      </w:r>
    </w:p>
    <w:p w14:paraId="0C7B09A0" w14:textId="77777777" w:rsidR="00911441" w:rsidRDefault="00AB5CEF">
      <w:pPr>
        <w:pStyle w:val="EndNoteBibliography"/>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sensi, M., et al., </w:t>
      </w:r>
      <w:r>
        <w:rPr>
          <w:rFonts w:ascii="Times New Roman" w:hAnsi="Times New Roman" w:cs="Times New Roman"/>
          <w:i/>
          <w:sz w:val="24"/>
          <w:szCs w:val="24"/>
        </w:rPr>
        <w:t>Natural polyphenols in cancer therapy.</w:t>
      </w:r>
      <w:r>
        <w:rPr>
          <w:rFonts w:ascii="Times New Roman" w:hAnsi="Times New Roman" w:cs="Times New Roman"/>
          <w:sz w:val="24"/>
          <w:szCs w:val="24"/>
        </w:rPr>
        <w:t xml:space="preserve"> Critical reviews in clinical laboratory sciences, 2011. 48(5-6): p. 197-216.</w:t>
      </w:r>
    </w:p>
    <w:p w14:paraId="672CE410" w14:textId="77777777" w:rsidR="00911441" w:rsidRDefault="00AB5CEF">
      <w:pPr>
        <w:pStyle w:val="EndNoteBibliography"/>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abi, T. and A. Bishayee, </w:t>
      </w:r>
      <w:r>
        <w:rPr>
          <w:rFonts w:ascii="Times New Roman" w:hAnsi="Times New Roman" w:cs="Times New Roman"/>
          <w:i/>
          <w:sz w:val="24"/>
          <w:szCs w:val="24"/>
        </w:rPr>
        <w:t>Terpenoids and breast cancer chemo</w:t>
      </w:r>
      <w:r>
        <w:rPr>
          <w:rFonts w:ascii="Times New Roman" w:hAnsi="Times New Roman" w:cs="Times New Roman"/>
          <w:i/>
          <w:sz w:val="24"/>
          <w:szCs w:val="24"/>
        </w:rPr>
        <w:t>prevention.</w:t>
      </w:r>
      <w:r>
        <w:rPr>
          <w:rFonts w:ascii="Times New Roman" w:hAnsi="Times New Roman" w:cs="Times New Roman"/>
          <w:sz w:val="24"/>
          <w:szCs w:val="24"/>
        </w:rPr>
        <w:t xml:space="preserve"> Breast cancer research and treatment, 2009. 115(2): p. 223-239.</w:t>
      </w:r>
    </w:p>
    <w:p w14:paraId="403628B5" w14:textId="77777777" w:rsidR="00911441" w:rsidRDefault="00AB5CEF">
      <w:pPr>
        <w:pStyle w:val="EndNoteBibliography"/>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etzer, W. and M. Setzer, </w:t>
      </w:r>
      <w:r>
        <w:rPr>
          <w:rFonts w:ascii="Times New Roman" w:hAnsi="Times New Roman" w:cs="Times New Roman"/>
          <w:i/>
          <w:sz w:val="24"/>
          <w:szCs w:val="24"/>
        </w:rPr>
        <w:t>Plant-derived triterpenoids as potential antineoplastic agents.</w:t>
      </w:r>
      <w:r>
        <w:rPr>
          <w:rFonts w:ascii="Times New Roman" w:hAnsi="Times New Roman" w:cs="Times New Roman"/>
          <w:sz w:val="24"/>
          <w:szCs w:val="24"/>
        </w:rPr>
        <w:t xml:space="preserve"> Mini reviews in medicinal chemistry, 2003. 3(6): p. 540-556.</w:t>
      </w:r>
    </w:p>
    <w:p w14:paraId="78C47AFF" w14:textId="77777777" w:rsidR="00911441" w:rsidRDefault="00AB5CEF">
      <w:pPr>
        <w:pStyle w:val="EndNoteBibliography"/>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Pivato, M., M. Fabrega-Prats, and A. Masi, </w:t>
      </w:r>
      <w:r>
        <w:rPr>
          <w:rFonts w:ascii="Times New Roman" w:hAnsi="Times New Roman" w:cs="Times New Roman"/>
          <w:i/>
          <w:sz w:val="24"/>
          <w:szCs w:val="24"/>
        </w:rPr>
        <w:t>Low-molecular-weight thiols in plants: Functional and analytical implications.</w:t>
      </w:r>
      <w:r>
        <w:rPr>
          <w:rFonts w:ascii="Times New Roman" w:hAnsi="Times New Roman" w:cs="Times New Roman"/>
          <w:sz w:val="24"/>
          <w:szCs w:val="24"/>
        </w:rPr>
        <w:t xml:space="preserve"> Archives of biochemistry and biophysics, 2014. 560: p. 83-99.</w:t>
      </w:r>
    </w:p>
    <w:p w14:paraId="24AF8146" w14:textId="77777777" w:rsidR="00911441" w:rsidRDefault="00AB5CEF">
      <w:pPr>
        <w:pStyle w:val="EndNoteBibliography"/>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Zhang, S., C.-N. Ong, and H.-M. Shen, </w:t>
      </w:r>
      <w:r>
        <w:rPr>
          <w:rFonts w:ascii="Times New Roman" w:hAnsi="Times New Roman" w:cs="Times New Roman"/>
          <w:i/>
          <w:sz w:val="24"/>
          <w:szCs w:val="24"/>
        </w:rPr>
        <w:t>Critical roles of intracellular th</w:t>
      </w:r>
      <w:r>
        <w:rPr>
          <w:rFonts w:ascii="Times New Roman" w:hAnsi="Times New Roman" w:cs="Times New Roman"/>
          <w:i/>
          <w:sz w:val="24"/>
          <w:szCs w:val="24"/>
        </w:rPr>
        <w:t>iols and calcium in parthenolide-induced apoptosis in human colorectal cancer cells.</w:t>
      </w:r>
      <w:r>
        <w:rPr>
          <w:rFonts w:ascii="Times New Roman" w:hAnsi="Times New Roman" w:cs="Times New Roman"/>
          <w:sz w:val="24"/>
          <w:szCs w:val="24"/>
        </w:rPr>
        <w:t xml:space="preserve"> Cancer letters, 2004. 208(2): p. 143-153.</w:t>
      </w:r>
    </w:p>
    <w:p w14:paraId="7BFF1EFC" w14:textId="77777777" w:rsidR="00911441" w:rsidRDefault="00AB5CEF">
      <w:pPr>
        <w:pStyle w:val="EndNoteBibliography"/>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Kapinova, A., et al., </w:t>
      </w:r>
      <w:r>
        <w:rPr>
          <w:rFonts w:ascii="Times New Roman" w:hAnsi="Times New Roman" w:cs="Times New Roman"/>
          <w:i/>
          <w:sz w:val="24"/>
          <w:szCs w:val="24"/>
        </w:rPr>
        <w:t>Are plant-based functional foods better choice against cancer than single phytochemicals? A critical review</w:t>
      </w:r>
      <w:r>
        <w:rPr>
          <w:rFonts w:ascii="Times New Roman" w:hAnsi="Times New Roman" w:cs="Times New Roman"/>
          <w:i/>
          <w:sz w:val="24"/>
          <w:szCs w:val="24"/>
        </w:rPr>
        <w:t xml:space="preserve"> of current breast cancer research.</w:t>
      </w:r>
      <w:r>
        <w:rPr>
          <w:rFonts w:ascii="Times New Roman" w:hAnsi="Times New Roman" w:cs="Times New Roman"/>
          <w:sz w:val="24"/>
          <w:szCs w:val="24"/>
        </w:rPr>
        <w:t xml:space="preserve"> Biomedicine &amp; Pharmacotherapy, 2017. 96: p. 1465-1477.</w:t>
      </w:r>
    </w:p>
    <w:p w14:paraId="0554B179" w14:textId="77777777" w:rsidR="00911441" w:rsidRDefault="00AB5CEF">
      <w:pPr>
        <w:pStyle w:val="EndNoteBibliography"/>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Choudhari, A.S., et al., </w:t>
      </w:r>
      <w:r>
        <w:rPr>
          <w:rFonts w:ascii="Times New Roman" w:hAnsi="Times New Roman" w:cs="Times New Roman"/>
          <w:i/>
          <w:sz w:val="24"/>
          <w:szCs w:val="24"/>
        </w:rPr>
        <w:t>Phytochemicals in cancer treatment: From preclinical studies to clinical practice.</w:t>
      </w:r>
      <w:r>
        <w:rPr>
          <w:rFonts w:ascii="Times New Roman" w:hAnsi="Times New Roman" w:cs="Times New Roman"/>
          <w:sz w:val="24"/>
          <w:szCs w:val="24"/>
        </w:rPr>
        <w:t xml:space="preserve"> Frontiers in pharmacology, 2020: p. 1614.</w:t>
      </w:r>
    </w:p>
    <w:p w14:paraId="1D290F41" w14:textId="77777777" w:rsidR="00911441" w:rsidRDefault="00AB5CEF">
      <w:pPr>
        <w:pStyle w:val="EndNoteBibliography"/>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eng, Q.-P., et al., </w:t>
      </w:r>
      <w:r>
        <w:rPr>
          <w:rFonts w:ascii="Times New Roman" w:hAnsi="Times New Roman" w:cs="Times New Roman"/>
          <w:i/>
          <w:sz w:val="24"/>
          <w:szCs w:val="24"/>
        </w:rPr>
        <w:t>Effects of glycyrrhizin in a mouse model of lung adenocarcinoma.</w:t>
      </w:r>
      <w:r>
        <w:rPr>
          <w:rFonts w:ascii="Times New Roman" w:hAnsi="Times New Roman" w:cs="Times New Roman"/>
          <w:sz w:val="24"/>
          <w:szCs w:val="24"/>
        </w:rPr>
        <w:t xml:space="preserve"> Cellular Physiology and Biochemistry, 2017. 41(4): p. 1383-1392.</w:t>
      </w:r>
    </w:p>
    <w:p w14:paraId="4B3AEF1A" w14:textId="77777777" w:rsidR="00911441" w:rsidRDefault="00AB5CEF">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Pr>
          <w:rFonts w:ascii="Times New Roman" w:eastAsia="Times New Roman" w:hAnsi="Times New Roman" w:cs="Times New Roman"/>
          <w:color w:val="2E2E2E"/>
          <w:sz w:val="24"/>
          <w:szCs w:val="24"/>
        </w:rPr>
        <w:t>E. Ooko, O. Kadioglu, H.J. Greten, T. Efferth. Pharmacogenomic</w:t>
      </w:r>
      <w:r>
        <w:rPr>
          <w:rFonts w:ascii="Times New Roman" w:eastAsia="Times New Roman" w:hAnsi="Times New Roman" w:cs="Times New Roman"/>
          <w:color w:val="2E2E2E"/>
          <w:sz w:val="24"/>
          <w:szCs w:val="24"/>
        </w:rPr>
        <w:t xml:space="preserve"> characterization and isobologram analysis of the combination of ascorbic acid and curcumin-two main metabolites of </w:t>
      </w:r>
      <w:r>
        <w:rPr>
          <w:rFonts w:ascii="Times New Roman" w:eastAsia="Times New Roman" w:hAnsi="Times New Roman" w:cs="Times New Roman"/>
          <w:i/>
          <w:iCs/>
          <w:color w:val="2E2E2E"/>
          <w:sz w:val="24"/>
          <w:szCs w:val="24"/>
        </w:rPr>
        <w:t>Curcuma longa</w:t>
      </w:r>
      <w:r>
        <w:rPr>
          <w:rFonts w:ascii="Times New Roman" w:eastAsia="Times New Roman" w:hAnsi="Times New Roman" w:cs="Times New Roman"/>
          <w:color w:val="2E2E2E"/>
          <w:sz w:val="24"/>
          <w:szCs w:val="24"/>
        </w:rPr>
        <w:t>-in cancer cells. Front Pharmacol (2017), </w:t>
      </w:r>
      <w:hyperlink r:id="rId10" w:tgtFrame="_blank" w:history="1">
        <w:r>
          <w:rPr>
            <w:rStyle w:val="Hyperlink"/>
            <w:rFonts w:ascii="Times New Roman" w:eastAsia="Times New Roman" w:hAnsi="Times New Roman" w:cs="Times New Roman"/>
            <w:color w:val="0C7DBB"/>
            <w:sz w:val="24"/>
            <w:szCs w:val="24"/>
          </w:rPr>
          <w:t>10.3389/fphar.2017.</w:t>
        </w:r>
        <w:r>
          <w:rPr>
            <w:rStyle w:val="Hyperlink"/>
            <w:rFonts w:ascii="Times New Roman" w:eastAsia="Times New Roman" w:hAnsi="Times New Roman" w:cs="Times New Roman"/>
            <w:color w:val="0C7DBB"/>
            <w:sz w:val="24"/>
            <w:szCs w:val="24"/>
          </w:rPr>
          <w:t>00038</w:t>
        </w:r>
      </w:hyperlink>
    </w:p>
    <w:p w14:paraId="2EF3A505" w14:textId="77777777" w:rsidR="00911441" w:rsidRDefault="00AB5CEF">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Pr>
          <w:rFonts w:ascii="Times New Roman" w:eastAsia="Times New Roman" w:hAnsi="Times New Roman" w:cs="Times New Roman"/>
          <w:color w:val="2E2E2E"/>
          <w:sz w:val="24"/>
          <w:szCs w:val="24"/>
        </w:rPr>
        <w:t>T. Efferth. From ancient herb to versatile, modern drug: </w:t>
      </w:r>
      <w:r>
        <w:rPr>
          <w:rFonts w:ascii="Times New Roman" w:eastAsia="Times New Roman" w:hAnsi="Times New Roman" w:cs="Times New Roman"/>
          <w:i/>
          <w:iCs/>
          <w:color w:val="2E2E2E"/>
          <w:sz w:val="24"/>
          <w:szCs w:val="24"/>
        </w:rPr>
        <w:t>Artemisia</w:t>
      </w:r>
      <w:r>
        <w:rPr>
          <w:rFonts w:ascii="Times New Roman" w:eastAsia="Times New Roman" w:hAnsi="Times New Roman" w:cs="Times New Roman"/>
          <w:color w:val="2E2E2E"/>
          <w:sz w:val="24"/>
          <w:szCs w:val="24"/>
        </w:rPr>
        <w:t> annua and artemisinin for cancer therapy. Semin Canc Biol (2017), </w:t>
      </w:r>
      <w:hyperlink r:id="rId11" w:tgtFrame="_blank" w:history="1">
        <w:r>
          <w:rPr>
            <w:rStyle w:val="Hyperlink"/>
            <w:rFonts w:ascii="Times New Roman" w:eastAsia="Times New Roman" w:hAnsi="Times New Roman" w:cs="Times New Roman"/>
            <w:color w:val="0C7DBB"/>
            <w:sz w:val="24"/>
            <w:szCs w:val="24"/>
          </w:rPr>
          <w:t>10.101</w:t>
        </w:r>
        <w:r>
          <w:rPr>
            <w:rStyle w:val="Hyperlink"/>
            <w:rFonts w:ascii="Times New Roman" w:eastAsia="Times New Roman" w:hAnsi="Times New Roman" w:cs="Times New Roman"/>
            <w:color w:val="0C7DBB"/>
            <w:sz w:val="24"/>
            <w:szCs w:val="24"/>
          </w:rPr>
          <w:t>6/j.semcancer.2017.02.009</w:t>
        </w:r>
      </w:hyperlink>
    </w:p>
    <w:p w14:paraId="540E6BDC" w14:textId="77777777" w:rsidR="00911441" w:rsidRDefault="00AB5CEF">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Pr>
          <w:rFonts w:ascii="Times New Roman" w:eastAsia="Times New Roman" w:hAnsi="Times New Roman" w:cs="Times New Roman"/>
          <w:color w:val="2E2E2E"/>
          <w:sz w:val="24"/>
          <w:szCs w:val="24"/>
        </w:rPr>
        <w:t>L.Q. Zhang, R.W. Lv, X.D. Qu, X.J. Chen, H.S. Lu, Y. Wang. Aloesin suppresses cell growth and metastasis in ovarian cancer SKOV3 cells through the inhibition of the MAPK signaling pathway. Ana</w:t>
      </w:r>
      <w:r>
        <w:rPr>
          <w:rFonts w:ascii="Times New Roman" w:eastAsia="Times New Roman" w:hAnsi="Times New Roman" w:cs="Times New Roman"/>
          <w:color w:val="2E2E2E"/>
          <w:sz w:val="24"/>
          <w:szCs w:val="24"/>
        </w:rPr>
        <w:t>l Cell Pathol, 2017 (2017), pp. 1-6.</w:t>
      </w:r>
    </w:p>
    <w:p w14:paraId="484CB5DB" w14:textId="77777777" w:rsidR="00911441" w:rsidRDefault="00AB5CEF">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Pr>
          <w:rFonts w:ascii="Times New Roman" w:eastAsia="Times New Roman" w:hAnsi="Times New Roman" w:cs="Times New Roman"/>
          <w:color w:val="2E2E2E"/>
          <w:sz w:val="24"/>
          <w:szCs w:val="24"/>
        </w:rPr>
        <w:lastRenderedPageBreak/>
        <w:t>J. Bhandari, B. Muhammad, P. Thapa, B.G. Shrestha. Study of phytochemical, anti-microbial, anti-oxidant, and anti-cancer properties of </w:t>
      </w:r>
      <w:r>
        <w:rPr>
          <w:rFonts w:ascii="Times New Roman" w:eastAsia="Times New Roman" w:hAnsi="Times New Roman" w:cs="Times New Roman"/>
          <w:i/>
          <w:iCs/>
          <w:color w:val="2E2E2E"/>
          <w:sz w:val="24"/>
          <w:szCs w:val="24"/>
        </w:rPr>
        <w:t xml:space="preserve">Allium wallichii. </w:t>
      </w:r>
      <w:r>
        <w:rPr>
          <w:rFonts w:ascii="Times New Roman" w:eastAsia="Times New Roman" w:hAnsi="Times New Roman" w:cs="Times New Roman"/>
          <w:color w:val="2E2E2E"/>
          <w:sz w:val="24"/>
          <w:szCs w:val="24"/>
        </w:rPr>
        <w:t>BMC Compl Altern Med, 17 (1) (2017), p. 102.</w:t>
      </w:r>
    </w:p>
    <w:p w14:paraId="41E971B8" w14:textId="77777777" w:rsidR="00911441" w:rsidRDefault="00AB5CEF">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Pr>
          <w:rFonts w:ascii="Times New Roman" w:eastAsia="Times New Roman" w:hAnsi="Times New Roman" w:cs="Times New Roman"/>
          <w:color w:val="2E2E2E"/>
          <w:sz w:val="24"/>
          <w:szCs w:val="24"/>
        </w:rPr>
        <w:t>N.A. Jaradat, R. Al-R</w:t>
      </w:r>
      <w:r>
        <w:rPr>
          <w:rFonts w:ascii="Times New Roman" w:eastAsia="Times New Roman" w:hAnsi="Times New Roman" w:cs="Times New Roman"/>
          <w:color w:val="2E2E2E"/>
          <w:sz w:val="24"/>
          <w:szCs w:val="24"/>
        </w:rPr>
        <w:t>amahi, A.N. Zaid, O.I. Ayesh, A.M. Eid. Ethnopharmacological survey of herbal remedies used for treatment of various types of cancer and their methods of preparations in the West Bank-Palestine. BMC Comp Altern Med, 16 (1) (2016), p. 93</w:t>
      </w:r>
    </w:p>
    <w:p w14:paraId="33BC6D8C" w14:textId="77777777" w:rsidR="00911441" w:rsidRDefault="00AB5CEF">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Pr>
          <w:rFonts w:ascii="Times New Roman" w:eastAsia="Times New Roman" w:hAnsi="Times New Roman" w:cs="Times New Roman"/>
          <w:color w:val="2E2E2E"/>
          <w:sz w:val="24"/>
          <w:szCs w:val="24"/>
        </w:rPr>
        <w:t>M.A. Beg, U.V. Teot</w:t>
      </w:r>
      <w:r>
        <w:rPr>
          <w:rFonts w:ascii="Times New Roman" w:eastAsia="Times New Roman" w:hAnsi="Times New Roman" w:cs="Times New Roman"/>
          <w:color w:val="2E2E2E"/>
          <w:sz w:val="24"/>
          <w:szCs w:val="24"/>
        </w:rPr>
        <w:t xml:space="preserve">ia, S. Farooq. </w:t>
      </w:r>
      <w:r>
        <w:rPr>
          <w:rFonts w:ascii="Times New Roman" w:eastAsia="Times New Roman" w:hAnsi="Times New Roman" w:cs="Times New Roman"/>
          <w:i/>
          <w:iCs/>
          <w:color w:val="2E2E2E"/>
          <w:sz w:val="24"/>
          <w:szCs w:val="24"/>
        </w:rPr>
        <w:t>In vitro</w:t>
      </w:r>
      <w:r>
        <w:rPr>
          <w:rFonts w:ascii="Times New Roman" w:eastAsia="Times New Roman" w:hAnsi="Times New Roman" w:cs="Times New Roman"/>
          <w:color w:val="2E2E2E"/>
          <w:sz w:val="24"/>
          <w:szCs w:val="24"/>
        </w:rPr>
        <w:t xml:space="preserve"> antibacterial and anticancer activity of Ziziphus. J Med Plants, 4 (5) (2016), pp. 230-233. </w:t>
      </w:r>
    </w:p>
    <w:p w14:paraId="5EC35532" w14:textId="77777777" w:rsidR="00911441" w:rsidRDefault="00AB5CEF">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Pr>
          <w:rFonts w:ascii="Times New Roman" w:eastAsia="Times New Roman" w:hAnsi="Times New Roman" w:cs="Times New Roman"/>
          <w:color w:val="2E2E2E"/>
          <w:sz w:val="24"/>
          <w:szCs w:val="24"/>
        </w:rPr>
        <w:t>M. Kumari, B. Pattnaik, S.Y. Rajan, S. Shrikant, S.U. Surendra. EGCG-A Promis anti-cancer Phytochem, 3 (2) (2017), pp. 8-10.</w:t>
      </w:r>
    </w:p>
    <w:p w14:paraId="06A847FE" w14:textId="77777777" w:rsidR="00911441" w:rsidRDefault="00AB5CEF">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Pr>
          <w:rFonts w:ascii="Times New Roman" w:eastAsia="Times New Roman" w:hAnsi="Times New Roman" w:cs="Times New Roman"/>
          <w:color w:val="2E2E2E"/>
          <w:sz w:val="24"/>
          <w:szCs w:val="24"/>
        </w:rPr>
        <w:t>S. Amin, H.K. </w:t>
      </w:r>
      <w:r>
        <w:rPr>
          <w:rFonts w:ascii="Times New Roman" w:eastAsia="Times New Roman" w:hAnsi="Times New Roman" w:cs="Times New Roman"/>
          <w:color w:val="2E2E2E"/>
          <w:sz w:val="24"/>
          <w:szCs w:val="24"/>
        </w:rPr>
        <w:t>Barkatullah. Pharmacology of </w:t>
      </w:r>
      <w:r>
        <w:rPr>
          <w:rFonts w:ascii="Times New Roman" w:eastAsia="Times New Roman" w:hAnsi="Times New Roman" w:cs="Times New Roman"/>
          <w:i/>
          <w:iCs/>
          <w:color w:val="2E2E2E"/>
          <w:sz w:val="24"/>
          <w:szCs w:val="24"/>
        </w:rPr>
        <w:t>Xanthium</w:t>
      </w:r>
      <w:r>
        <w:rPr>
          <w:rFonts w:ascii="Times New Roman" w:eastAsia="Times New Roman" w:hAnsi="Times New Roman" w:cs="Times New Roman"/>
          <w:color w:val="2E2E2E"/>
          <w:sz w:val="24"/>
          <w:szCs w:val="24"/>
        </w:rPr>
        <w:t> species. A review. J Phytopharm, 5 (2016), pp. 126-127</w:t>
      </w:r>
    </w:p>
    <w:p w14:paraId="00DE932D" w14:textId="77777777" w:rsidR="00911441" w:rsidRDefault="00AB5CEF">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Pr>
          <w:rFonts w:ascii="Times New Roman" w:eastAsia="Times New Roman" w:hAnsi="Times New Roman" w:cs="Times New Roman"/>
          <w:color w:val="2E2E2E"/>
          <w:sz w:val="24"/>
          <w:szCs w:val="24"/>
        </w:rPr>
        <w:t xml:space="preserve">S.Q. Pang, G.Q. Wang, J.S. Lin, Y. Diao, R.A. Xu. Cytotoxic activity of the alkaloids from Broussonetia papyrifera fruits. Pharm Biol, 52 (2014), pp. 1315-1319. </w:t>
      </w:r>
    </w:p>
    <w:p w14:paraId="75C0C5CA" w14:textId="77777777" w:rsidR="00911441" w:rsidRDefault="00AB5CEF">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Pr>
          <w:rFonts w:ascii="Times New Roman" w:eastAsia="Times New Roman" w:hAnsi="Times New Roman" w:cs="Times New Roman"/>
          <w:color w:val="2E2E2E"/>
          <w:sz w:val="24"/>
          <w:szCs w:val="24"/>
        </w:rPr>
        <w:t>A</w:t>
      </w:r>
      <w:r>
        <w:rPr>
          <w:rFonts w:ascii="Times New Roman" w:eastAsia="Times New Roman" w:hAnsi="Times New Roman" w:cs="Times New Roman"/>
          <w:color w:val="2E2E2E"/>
          <w:sz w:val="24"/>
          <w:szCs w:val="24"/>
        </w:rPr>
        <w:t>. Mehdad, G. Brumana, A.A. Souza, J.A. Barbosa, M.M. Ventura, S.M. de Freitas, </w:t>
      </w:r>
      <w:r>
        <w:rPr>
          <w:rFonts w:ascii="Times New Roman" w:eastAsia="Times New Roman" w:hAnsi="Times New Roman" w:cs="Times New Roman"/>
          <w:i/>
          <w:iCs/>
          <w:color w:val="2E2E2E"/>
          <w:sz w:val="24"/>
          <w:szCs w:val="24"/>
        </w:rPr>
        <w:t>et al.</w:t>
      </w:r>
      <w:r>
        <w:rPr>
          <w:rFonts w:ascii="Times New Roman" w:eastAsia="Times New Roman" w:hAnsi="Times New Roman" w:cs="Times New Roman"/>
          <w:color w:val="2E2E2E"/>
          <w:sz w:val="24"/>
          <w:szCs w:val="24"/>
        </w:rPr>
        <w:t>A Bowman-Birk inhibitor induces apoptosis in human breast adenocarcinoma through mitochondrial impairment and oxidative damage following proteasome 20S inhibition. Cell De</w:t>
      </w:r>
      <w:r>
        <w:rPr>
          <w:rFonts w:ascii="Times New Roman" w:eastAsia="Times New Roman" w:hAnsi="Times New Roman" w:cs="Times New Roman"/>
          <w:color w:val="2E2E2E"/>
          <w:sz w:val="24"/>
          <w:szCs w:val="24"/>
        </w:rPr>
        <w:t>ath Dis, 2 (2016), p. 15067.</w:t>
      </w:r>
    </w:p>
    <w:p w14:paraId="7F70C92C" w14:textId="77777777" w:rsidR="00911441" w:rsidRDefault="00AB5CEF">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Pr>
          <w:rFonts w:ascii="Times New Roman" w:eastAsia="Times New Roman" w:hAnsi="Times New Roman" w:cs="Times New Roman"/>
          <w:color w:val="2E2E2E"/>
          <w:sz w:val="24"/>
          <w:szCs w:val="24"/>
        </w:rPr>
        <w:t xml:space="preserve">N.A. Jaradat, R. Al-Ramahi, A.N. Zaid, O.I. Ayesh, A.M. Eid. Ethnopharmacological survey of herbal remedies used for treatment of various types of cancer and their methods of preparations in the West </w:t>
      </w:r>
      <w:r>
        <w:rPr>
          <w:rFonts w:ascii="Times New Roman" w:eastAsia="Times New Roman" w:hAnsi="Times New Roman" w:cs="Times New Roman"/>
          <w:color w:val="2E2E2E"/>
          <w:sz w:val="24"/>
          <w:szCs w:val="24"/>
        </w:rPr>
        <w:t>Bank-Palestine. BMC Comp Altern Med, 16 (1) (2016), p. 93</w:t>
      </w:r>
    </w:p>
    <w:p w14:paraId="24E28CDB" w14:textId="77777777" w:rsidR="00911441" w:rsidRDefault="00AB5CEF">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Pr>
          <w:rFonts w:ascii="Times New Roman" w:eastAsia="Times New Roman" w:hAnsi="Times New Roman" w:cs="Times New Roman"/>
          <w:color w:val="2E2E2E"/>
          <w:sz w:val="24"/>
          <w:szCs w:val="24"/>
        </w:rPr>
        <w:t>C.C. Tsai, T.W. Chuang, L.J. Chen, H.S. Niu, K.M. Chung, J.T. Cheng, </w:t>
      </w:r>
      <w:r>
        <w:rPr>
          <w:rFonts w:ascii="Times New Roman" w:eastAsia="Times New Roman" w:hAnsi="Times New Roman" w:cs="Times New Roman"/>
          <w:i/>
          <w:iCs/>
          <w:color w:val="2E2E2E"/>
          <w:sz w:val="24"/>
          <w:szCs w:val="24"/>
        </w:rPr>
        <w:t xml:space="preserve">et al. </w:t>
      </w:r>
      <w:r>
        <w:rPr>
          <w:rFonts w:ascii="Times New Roman" w:eastAsia="Times New Roman" w:hAnsi="Times New Roman" w:cs="Times New Roman"/>
          <w:color w:val="2E2E2E"/>
          <w:sz w:val="24"/>
          <w:szCs w:val="24"/>
        </w:rPr>
        <w:t>Increase in apoptosis by combination of metformin with silibinin in human colorectal cancer cells. World J Gastroenterol, </w:t>
      </w:r>
      <w:r>
        <w:rPr>
          <w:rFonts w:ascii="Times New Roman" w:eastAsia="Times New Roman" w:hAnsi="Times New Roman" w:cs="Times New Roman"/>
          <w:color w:val="2E2E2E"/>
          <w:sz w:val="24"/>
          <w:szCs w:val="24"/>
        </w:rPr>
        <w:t>21 (2015), pp. 4169-4177</w:t>
      </w:r>
    </w:p>
    <w:p w14:paraId="22426861" w14:textId="77777777" w:rsidR="00911441" w:rsidRDefault="00AB5CEF">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Pr>
          <w:rFonts w:ascii="Times New Roman" w:eastAsia="Times New Roman" w:hAnsi="Times New Roman" w:cs="Times New Roman"/>
          <w:color w:val="2E2E2E"/>
          <w:sz w:val="24"/>
          <w:szCs w:val="24"/>
        </w:rPr>
        <w:t>Y. Wang, C. Hong, C. Zhou, D. Xu, H.B. Qu. Screening antitumor compounds psoralen and isopsoralen from </w:t>
      </w:r>
      <w:r>
        <w:rPr>
          <w:rFonts w:ascii="Times New Roman" w:eastAsia="Times New Roman" w:hAnsi="Times New Roman" w:cs="Times New Roman"/>
          <w:i/>
          <w:iCs/>
          <w:color w:val="2E2E2E"/>
          <w:sz w:val="24"/>
          <w:szCs w:val="24"/>
        </w:rPr>
        <w:t>Psoralea corylifolia</w:t>
      </w:r>
      <w:r>
        <w:rPr>
          <w:rFonts w:ascii="Times New Roman" w:eastAsia="Times New Roman" w:hAnsi="Times New Roman" w:cs="Times New Roman"/>
          <w:color w:val="2E2E2E"/>
          <w:sz w:val="24"/>
          <w:szCs w:val="24"/>
        </w:rPr>
        <w:t> L. seeds. EvidBased Comp Altern. Med, 2011 (2011), Article 363052, </w:t>
      </w:r>
      <w:hyperlink r:id="rId12" w:tgtFrame="_blank" w:history="1">
        <w:r>
          <w:rPr>
            <w:rStyle w:val="Hyperlink"/>
            <w:rFonts w:ascii="Times New Roman" w:eastAsia="Times New Roman" w:hAnsi="Times New Roman" w:cs="Times New Roman"/>
            <w:color w:val="0C7DBB"/>
            <w:sz w:val="24"/>
            <w:szCs w:val="24"/>
          </w:rPr>
          <w:t>10.1093/</w:t>
        </w:r>
        <w:proofErr w:type="spellStart"/>
        <w:r>
          <w:rPr>
            <w:rStyle w:val="Hyperlink"/>
            <w:rFonts w:ascii="Times New Roman" w:eastAsia="Times New Roman" w:hAnsi="Times New Roman" w:cs="Times New Roman"/>
            <w:color w:val="0C7DBB"/>
            <w:sz w:val="24"/>
            <w:szCs w:val="24"/>
          </w:rPr>
          <w:t>ecam</w:t>
        </w:r>
        <w:proofErr w:type="spellEnd"/>
        <w:r>
          <w:rPr>
            <w:rStyle w:val="Hyperlink"/>
            <w:rFonts w:ascii="Times New Roman" w:eastAsia="Times New Roman" w:hAnsi="Times New Roman" w:cs="Times New Roman"/>
            <w:color w:val="0C7DBB"/>
            <w:sz w:val="24"/>
            <w:szCs w:val="24"/>
          </w:rPr>
          <w:t>/nen087</w:t>
        </w:r>
      </w:hyperlink>
      <w:r>
        <w:rPr>
          <w:rFonts w:ascii="Times New Roman" w:eastAsia="Times New Roman" w:hAnsi="Times New Roman" w:cs="Times New Roman"/>
          <w:color w:val="2E2E2E"/>
          <w:sz w:val="24"/>
          <w:szCs w:val="24"/>
        </w:rPr>
        <w:t>.</w:t>
      </w:r>
    </w:p>
    <w:p w14:paraId="68AB1B44" w14:textId="77777777" w:rsidR="00911441" w:rsidRDefault="00AB5CEF">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Pr>
          <w:rFonts w:ascii="Times New Roman" w:eastAsia="Times New Roman" w:hAnsi="Times New Roman" w:cs="Times New Roman"/>
          <w:color w:val="2E2E2E"/>
          <w:sz w:val="24"/>
          <w:szCs w:val="24"/>
        </w:rPr>
        <w:t>W. Bhouri, J. Boubaker, I. Skandrani, K. Ghedira, L.C. Ghedira. Investigation of the apoptotic way induced by digallic acid in human lymphoblastoid TK6 cells. Cancer Cell Int,</w:t>
      </w:r>
      <w:r>
        <w:rPr>
          <w:rFonts w:ascii="Times New Roman" w:eastAsia="Times New Roman" w:hAnsi="Times New Roman" w:cs="Times New Roman"/>
          <w:color w:val="2E2E2E"/>
          <w:sz w:val="24"/>
          <w:szCs w:val="24"/>
        </w:rPr>
        <w:t xml:space="preserve"> 12 (2012), p. 26. </w:t>
      </w:r>
    </w:p>
    <w:p w14:paraId="0741EB3B" w14:textId="77777777" w:rsidR="00911441" w:rsidRDefault="00AB5CEF">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Pr>
          <w:rFonts w:ascii="Times New Roman" w:eastAsia="Times New Roman" w:hAnsi="Times New Roman" w:cs="Times New Roman"/>
          <w:color w:val="2E2E2E"/>
          <w:sz w:val="24"/>
          <w:szCs w:val="24"/>
        </w:rPr>
        <w:t>L. Wang, G.F. Xu, X.X. Liu, A.X. Chang, M.L. Xu, A.K. Ghimeray, </w:t>
      </w:r>
      <w:r>
        <w:rPr>
          <w:rFonts w:ascii="Times New Roman" w:eastAsia="Times New Roman" w:hAnsi="Times New Roman" w:cs="Times New Roman"/>
          <w:i/>
          <w:iCs/>
          <w:color w:val="2E2E2E"/>
          <w:sz w:val="24"/>
          <w:szCs w:val="24"/>
        </w:rPr>
        <w:t>et al. In vitro</w:t>
      </w:r>
      <w:r>
        <w:rPr>
          <w:rFonts w:ascii="Times New Roman" w:eastAsia="Times New Roman" w:hAnsi="Times New Roman" w:cs="Times New Roman"/>
          <w:color w:val="2E2E2E"/>
          <w:sz w:val="24"/>
          <w:szCs w:val="24"/>
        </w:rPr>
        <w:t> antioxidant properties and induced G</w:t>
      </w:r>
      <w:r>
        <w:rPr>
          <w:rFonts w:ascii="Times New Roman" w:eastAsia="Times New Roman" w:hAnsi="Times New Roman" w:cs="Times New Roman"/>
          <w:color w:val="2E2E2E"/>
          <w:sz w:val="24"/>
          <w:szCs w:val="24"/>
          <w:vertAlign w:val="subscript"/>
        </w:rPr>
        <w:t>2</w:t>
      </w:r>
      <w:r>
        <w:rPr>
          <w:rFonts w:ascii="Times New Roman" w:eastAsia="Times New Roman" w:hAnsi="Times New Roman" w:cs="Times New Roman"/>
          <w:color w:val="2E2E2E"/>
          <w:sz w:val="24"/>
          <w:szCs w:val="24"/>
        </w:rPr>
        <w:t xml:space="preserve">/M arrest in HT-29 cells of </w:t>
      </w:r>
      <w:r>
        <w:rPr>
          <w:rFonts w:ascii="Times New Roman" w:eastAsia="Times New Roman" w:hAnsi="Times New Roman" w:cs="Times New Roman"/>
          <w:color w:val="2E2E2E"/>
          <w:sz w:val="24"/>
          <w:szCs w:val="24"/>
        </w:rPr>
        <w:lastRenderedPageBreak/>
        <w:t>dichloromethane fraction from </w:t>
      </w:r>
      <w:r>
        <w:rPr>
          <w:rFonts w:ascii="Times New Roman" w:eastAsia="Times New Roman" w:hAnsi="Times New Roman" w:cs="Times New Roman"/>
          <w:i/>
          <w:iCs/>
          <w:color w:val="2E2E2E"/>
          <w:sz w:val="24"/>
          <w:szCs w:val="24"/>
        </w:rPr>
        <w:t xml:space="preserve">Liriodendron tulipifera. </w:t>
      </w:r>
      <w:r>
        <w:rPr>
          <w:rFonts w:ascii="Times New Roman" w:eastAsia="Times New Roman" w:hAnsi="Times New Roman" w:cs="Times New Roman"/>
          <w:color w:val="2E2E2E"/>
          <w:sz w:val="24"/>
          <w:szCs w:val="24"/>
        </w:rPr>
        <w:t>J Med Plants Res, 6 (2012), pp. 424-</w:t>
      </w:r>
      <w:r>
        <w:rPr>
          <w:rFonts w:ascii="Times New Roman" w:eastAsia="Times New Roman" w:hAnsi="Times New Roman" w:cs="Times New Roman"/>
          <w:color w:val="2E2E2E"/>
          <w:sz w:val="24"/>
          <w:szCs w:val="24"/>
        </w:rPr>
        <w:t>432.</w:t>
      </w:r>
    </w:p>
    <w:p w14:paraId="06E9DCA7" w14:textId="77777777" w:rsidR="00911441" w:rsidRDefault="00AB5CEF">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Pr>
          <w:rFonts w:ascii="Times New Roman" w:eastAsia="Times New Roman" w:hAnsi="Times New Roman" w:cs="Times New Roman"/>
          <w:color w:val="2E2E2E"/>
          <w:sz w:val="24"/>
          <w:szCs w:val="24"/>
        </w:rPr>
        <w:t>R. Hoshyar, H. Mollaei. A comprehensive review on anticancer mechanisms of the main carotenoid of saffron, crocin. J Pharm Pharmacol (2017), </w:t>
      </w:r>
      <w:hyperlink r:id="rId13" w:tgtFrame="_blank" w:history="1">
        <w:r>
          <w:rPr>
            <w:rStyle w:val="Hyperlink"/>
            <w:rFonts w:ascii="Times New Roman" w:eastAsia="Times New Roman" w:hAnsi="Times New Roman" w:cs="Times New Roman"/>
            <w:color w:val="0C7DBB"/>
            <w:sz w:val="24"/>
            <w:szCs w:val="24"/>
          </w:rPr>
          <w:t>10.1111/jphp.12776</w:t>
        </w:r>
      </w:hyperlink>
      <w:r>
        <w:rPr>
          <w:rFonts w:ascii="Times New Roman" w:eastAsia="Times New Roman" w:hAnsi="Times New Roman" w:cs="Times New Roman"/>
          <w:color w:val="2E2E2E"/>
          <w:sz w:val="24"/>
          <w:szCs w:val="24"/>
        </w:rPr>
        <w:t>.</w:t>
      </w:r>
    </w:p>
    <w:p w14:paraId="54C29835" w14:textId="77777777" w:rsidR="00911441" w:rsidRDefault="00AB5CEF">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Pr>
          <w:rFonts w:ascii="Times New Roman" w:eastAsia="Times New Roman" w:hAnsi="Times New Roman" w:cs="Times New Roman"/>
          <w:color w:val="2E2E2E"/>
          <w:sz w:val="24"/>
          <w:szCs w:val="24"/>
        </w:rPr>
        <w:t>M. Hu, L. Xu, L. Yin, Y. Qi, H. Li, Y. Xu, </w:t>
      </w:r>
      <w:r>
        <w:rPr>
          <w:rFonts w:ascii="Times New Roman" w:eastAsia="Times New Roman" w:hAnsi="Times New Roman" w:cs="Times New Roman"/>
          <w:i/>
          <w:iCs/>
          <w:color w:val="2E2E2E"/>
          <w:sz w:val="24"/>
          <w:szCs w:val="24"/>
        </w:rPr>
        <w:t xml:space="preserve">et al. </w:t>
      </w:r>
      <w:r>
        <w:rPr>
          <w:rFonts w:ascii="Times New Roman" w:eastAsia="Times New Roman" w:hAnsi="Times New Roman" w:cs="Times New Roman"/>
          <w:color w:val="2E2E2E"/>
          <w:sz w:val="24"/>
          <w:szCs w:val="24"/>
        </w:rPr>
        <w:t>Cytotoxicity of dioscin in human gastric carcinoma cells through death receptor and mitochondrial pathways. J Appl Toxicol, 33 (2013), pp. 712-722.</w:t>
      </w:r>
    </w:p>
    <w:p w14:paraId="4856032B" w14:textId="77777777" w:rsidR="00911441" w:rsidRDefault="00AB5CEF">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Pr>
          <w:rFonts w:ascii="Times New Roman" w:eastAsia="Times New Roman" w:hAnsi="Times New Roman" w:cs="Times New Roman"/>
          <w:color w:val="2E2E2E"/>
          <w:sz w:val="24"/>
          <w:szCs w:val="24"/>
        </w:rPr>
        <w:t>H. Lauritano, J.H. Andersen, E. Hansen, M. Albrig</w:t>
      </w:r>
      <w:r>
        <w:rPr>
          <w:rFonts w:ascii="Times New Roman" w:eastAsia="Times New Roman" w:hAnsi="Times New Roman" w:cs="Times New Roman"/>
          <w:color w:val="2E2E2E"/>
          <w:sz w:val="24"/>
          <w:szCs w:val="24"/>
        </w:rPr>
        <w:t>tsen, L. Escalera, F. Esposit, </w:t>
      </w:r>
      <w:r>
        <w:rPr>
          <w:rFonts w:ascii="Times New Roman" w:eastAsia="Times New Roman" w:hAnsi="Times New Roman" w:cs="Times New Roman"/>
          <w:i/>
          <w:iCs/>
          <w:color w:val="2E2E2E"/>
          <w:sz w:val="24"/>
          <w:szCs w:val="24"/>
        </w:rPr>
        <w:t xml:space="preserve">et al. </w:t>
      </w:r>
      <w:r>
        <w:rPr>
          <w:rFonts w:ascii="Times New Roman" w:eastAsia="Times New Roman" w:hAnsi="Times New Roman" w:cs="Times New Roman"/>
          <w:color w:val="2E2E2E"/>
          <w:sz w:val="24"/>
          <w:szCs w:val="24"/>
        </w:rPr>
        <w:t>Bioactivity screening of microalgae for antioxidant, anti-inflammatory, anticancer, anti-diabetes, and antibacterial activities. Front Mar Sci, 3 (2016), p. 68.</w:t>
      </w:r>
    </w:p>
    <w:p w14:paraId="26C46143" w14:textId="77777777" w:rsidR="00911441" w:rsidRDefault="00AB5CEF">
      <w:pPr>
        <w:pStyle w:val="ListParagraph"/>
        <w:numPr>
          <w:ilvl w:val="0"/>
          <w:numId w:val="1"/>
        </w:numPr>
        <w:tabs>
          <w:tab w:val="left" w:pos="450"/>
        </w:tabs>
        <w:spacing w:line="360" w:lineRule="auto"/>
        <w:jc w:val="both"/>
        <w:rPr>
          <w:rFonts w:ascii="Times New Roman" w:hAnsi="Times New Roman" w:cs="Times New Roman"/>
          <w:i/>
          <w:iCs/>
          <w:sz w:val="24"/>
          <w:szCs w:val="24"/>
        </w:rPr>
      </w:pPr>
      <w:r>
        <w:rPr>
          <w:rFonts w:ascii="Times New Roman" w:hAnsi="Times New Roman" w:cs="Times New Roman"/>
          <w:color w:val="333333"/>
          <w:sz w:val="24"/>
          <w:szCs w:val="24"/>
          <w:shd w:val="clear" w:color="auto" w:fill="FFFFFF"/>
        </w:rPr>
        <w:t>Newman, D. J., G. M. Cragg. 2012. Natural products as sou</w:t>
      </w:r>
      <w:r>
        <w:rPr>
          <w:rFonts w:ascii="Times New Roman" w:hAnsi="Times New Roman" w:cs="Times New Roman"/>
          <w:color w:val="333333"/>
          <w:sz w:val="24"/>
          <w:szCs w:val="24"/>
          <w:shd w:val="clear" w:color="auto" w:fill="FFFFFF"/>
        </w:rPr>
        <w:t xml:space="preserve">rces of new drugs over the 30 years from 1981 to 2010. </w:t>
      </w:r>
      <w:r>
        <w:rPr>
          <w:rFonts w:ascii="Times New Roman" w:hAnsi="Times New Roman" w:cs="Times New Roman"/>
          <w:i/>
          <w:iCs/>
          <w:color w:val="333333"/>
          <w:sz w:val="24"/>
          <w:szCs w:val="24"/>
          <w:shd w:val="clear" w:color="auto" w:fill="FFFFFF"/>
        </w:rPr>
        <w:t>J Nat Prod; 75:311-335.</w:t>
      </w:r>
    </w:p>
    <w:p w14:paraId="56D41C9B" w14:textId="77777777" w:rsidR="00911441" w:rsidRDefault="00AB5CEF">
      <w:pPr>
        <w:pStyle w:val="EndNoteBibliography"/>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Lee, W.-L., J.-Y. Huang, and L.-F. Shyur, </w:t>
      </w:r>
      <w:r>
        <w:rPr>
          <w:rFonts w:ascii="Times New Roman" w:hAnsi="Times New Roman" w:cs="Times New Roman"/>
          <w:i/>
          <w:sz w:val="24"/>
          <w:szCs w:val="24"/>
        </w:rPr>
        <w:t>Phytoagents for cancer management: regulation of nucleic acid oxidation, ROS, and related mechanisms.</w:t>
      </w:r>
      <w:r>
        <w:rPr>
          <w:rFonts w:ascii="Times New Roman" w:hAnsi="Times New Roman" w:cs="Times New Roman"/>
          <w:sz w:val="24"/>
          <w:szCs w:val="24"/>
        </w:rPr>
        <w:t xml:space="preserve"> Oxidative medicine and cellular longevity, 2013. 2013.</w:t>
      </w:r>
    </w:p>
    <w:p w14:paraId="225A5B46" w14:textId="77777777" w:rsidR="00911441" w:rsidRDefault="00AB5CEF">
      <w:pPr>
        <w:pStyle w:val="ListParagraph"/>
        <w:numPr>
          <w:ilvl w:val="0"/>
          <w:numId w:val="1"/>
        </w:numPr>
        <w:spacing w:line="360" w:lineRule="auto"/>
        <w:jc w:val="both"/>
        <w:rPr>
          <w:rFonts w:ascii="Times New Roman" w:hAnsi="Times New Roman" w:cs="Times New Roman"/>
          <w:color w:val="3E3D40"/>
          <w:sz w:val="24"/>
          <w:szCs w:val="24"/>
          <w:shd w:val="clear" w:color="auto" w:fill="FFFFFF"/>
        </w:rPr>
      </w:pPr>
      <w:r>
        <w:rPr>
          <w:rFonts w:ascii="Times New Roman" w:hAnsi="Times New Roman" w:cs="Times New Roman"/>
          <w:color w:val="3E3D40"/>
          <w:sz w:val="24"/>
          <w:szCs w:val="24"/>
          <w:shd w:val="clear" w:color="auto" w:fill="FFFFFF"/>
        </w:rPr>
        <w:t>Bandopadhyaya, S., Ramakrishnan, M., Thylur, R. P., and Shivanna, Y. (2015). </w:t>
      </w:r>
      <w:r>
        <w:rPr>
          <w:rFonts w:ascii="Times New Roman" w:hAnsi="Times New Roman" w:cs="Times New Roman"/>
          <w:i/>
          <w:iCs/>
          <w:color w:val="3E3D40"/>
          <w:sz w:val="24"/>
          <w:szCs w:val="24"/>
          <w:shd w:val="clear" w:color="auto" w:fill="FFFFFF"/>
        </w:rPr>
        <w:t>In-vitro</w:t>
      </w:r>
      <w:r>
        <w:rPr>
          <w:rFonts w:ascii="Times New Roman" w:hAnsi="Times New Roman" w:cs="Times New Roman"/>
          <w:color w:val="3E3D40"/>
          <w:sz w:val="24"/>
          <w:szCs w:val="24"/>
          <w:shd w:val="clear" w:color="auto" w:fill="FFFFFF"/>
        </w:rPr>
        <w:t> evaluation of plant extracts against colorectal cancer using HCT 116 cell line. </w:t>
      </w:r>
      <w:r>
        <w:rPr>
          <w:rFonts w:ascii="Times New Roman" w:hAnsi="Times New Roman" w:cs="Times New Roman"/>
          <w:i/>
          <w:iCs/>
          <w:color w:val="3E3D40"/>
          <w:sz w:val="24"/>
          <w:szCs w:val="24"/>
          <w:shd w:val="clear" w:color="auto" w:fill="FFFFFF"/>
        </w:rPr>
        <w:t>Int. J. Plant Sci. Ecol.</w:t>
      </w:r>
      <w:r>
        <w:rPr>
          <w:rFonts w:ascii="Times New Roman" w:hAnsi="Times New Roman" w:cs="Times New Roman"/>
          <w:color w:val="3E3D40"/>
          <w:sz w:val="24"/>
          <w:szCs w:val="24"/>
          <w:shd w:val="clear" w:color="auto" w:fill="FFFFFF"/>
        </w:rPr>
        <w:t> 1, 107–11</w:t>
      </w:r>
      <w:r>
        <w:rPr>
          <w:rFonts w:ascii="Times New Roman" w:hAnsi="Times New Roman" w:cs="Times New Roman"/>
          <w:color w:val="3E3D40"/>
          <w:sz w:val="24"/>
          <w:szCs w:val="24"/>
          <w:shd w:val="clear" w:color="auto" w:fill="FFFFFF"/>
        </w:rPr>
        <w:t>2.</w:t>
      </w:r>
    </w:p>
    <w:p w14:paraId="7F6C54A8" w14:textId="77777777" w:rsidR="00911441" w:rsidRDefault="00AB5CEF">
      <w:pPr>
        <w:pStyle w:val="ListParagraph"/>
        <w:numPr>
          <w:ilvl w:val="0"/>
          <w:numId w:val="1"/>
        </w:numPr>
        <w:spacing w:line="360" w:lineRule="auto"/>
        <w:jc w:val="both"/>
        <w:rPr>
          <w:rFonts w:ascii="Times New Roman" w:hAnsi="Times New Roman" w:cs="Times New Roman"/>
          <w:color w:val="3E3D40"/>
          <w:sz w:val="24"/>
          <w:szCs w:val="24"/>
          <w:shd w:val="clear" w:color="auto" w:fill="FFFFFF"/>
        </w:rPr>
      </w:pPr>
      <w:bookmarkStart w:id="0" w:name="_Hlk119774179"/>
      <w:r>
        <w:rPr>
          <w:rFonts w:ascii="Times New Roman" w:hAnsi="Times New Roman" w:cs="Times New Roman"/>
          <w:color w:val="3E3D40"/>
          <w:sz w:val="24"/>
          <w:szCs w:val="24"/>
          <w:shd w:val="clear" w:color="auto" w:fill="FFFFFF"/>
        </w:rPr>
        <w:t>Kim, H. Y., Lee, S. G., Oh, T. J., Lim, S. R., Kim, S. H., Lee, H. J., et al. (2015). Antiproliferative and apoptotic activity of </w:t>
      </w:r>
      <w:r>
        <w:rPr>
          <w:rFonts w:ascii="Times New Roman" w:hAnsi="Times New Roman" w:cs="Times New Roman"/>
          <w:i/>
          <w:iCs/>
          <w:color w:val="3E3D40"/>
          <w:sz w:val="24"/>
          <w:szCs w:val="24"/>
          <w:shd w:val="clear" w:color="auto" w:fill="FFFFFF"/>
        </w:rPr>
        <w:t>Chamaecyparis obtuse</w:t>
      </w:r>
      <w:r>
        <w:rPr>
          <w:rFonts w:ascii="Times New Roman" w:hAnsi="Times New Roman" w:cs="Times New Roman"/>
          <w:color w:val="3E3D40"/>
          <w:sz w:val="24"/>
          <w:szCs w:val="24"/>
          <w:shd w:val="clear" w:color="auto" w:fill="FFFFFF"/>
        </w:rPr>
        <w:t> leaf extract against the HCT116 human colorectal cancer cell line and investigation of the bioactive c</w:t>
      </w:r>
      <w:r>
        <w:rPr>
          <w:rFonts w:ascii="Times New Roman" w:hAnsi="Times New Roman" w:cs="Times New Roman"/>
          <w:color w:val="3E3D40"/>
          <w:sz w:val="24"/>
          <w:szCs w:val="24"/>
          <w:shd w:val="clear" w:color="auto" w:fill="FFFFFF"/>
        </w:rPr>
        <w:t>ompound by gas chromatography-mass spectrometry-based metabolomics. </w:t>
      </w:r>
      <w:r>
        <w:rPr>
          <w:rFonts w:ascii="Times New Roman" w:hAnsi="Times New Roman" w:cs="Times New Roman"/>
          <w:i/>
          <w:iCs/>
          <w:color w:val="3E3D40"/>
          <w:sz w:val="24"/>
          <w:szCs w:val="24"/>
          <w:shd w:val="clear" w:color="auto" w:fill="FFFFFF"/>
        </w:rPr>
        <w:t>Molecules</w:t>
      </w:r>
      <w:r>
        <w:rPr>
          <w:rFonts w:ascii="Times New Roman" w:hAnsi="Times New Roman" w:cs="Times New Roman"/>
          <w:color w:val="3E3D40"/>
          <w:sz w:val="24"/>
          <w:szCs w:val="24"/>
          <w:shd w:val="clear" w:color="auto" w:fill="FFFFFF"/>
        </w:rPr>
        <w:t> 20, 18066–18082. doi: 10.3390/molecules201018066</w:t>
      </w:r>
    </w:p>
    <w:p w14:paraId="79F8B520" w14:textId="77777777" w:rsidR="00911441" w:rsidRDefault="00AB5CEF">
      <w:pPr>
        <w:pStyle w:val="ListParagraph"/>
        <w:numPr>
          <w:ilvl w:val="0"/>
          <w:numId w:val="1"/>
        </w:numPr>
        <w:spacing w:line="360" w:lineRule="auto"/>
        <w:jc w:val="both"/>
        <w:rPr>
          <w:rFonts w:ascii="Times New Roman" w:hAnsi="Times New Roman" w:cs="Times New Roman"/>
          <w:color w:val="3E3D40"/>
          <w:sz w:val="24"/>
          <w:szCs w:val="24"/>
          <w:shd w:val="clear" w:color="auto" w:fill="FFFFFF"/>
        </w:rPr>
      </w:pPr>
      <w:r>
        <w:rPr>
          <w:rFonts w:ascii="Times New Roman" w:hAnsi="Times New Roman" w:cs="Times New Roman"/>
          <w:color w:val="3E3D40"/>
          <w:sz w:val="24"/>
          <w:szCs w:val="24"/>
          <w:shd w:val="clear" w:color="auto" w:fill="FFFFFF"/>
        </w:rPr>
        <w:t>El-Hallouty, S. M., Fayad, W., Meky, N. H., EL-Menshawi, B. S., Wassel, G. M., and Hasabo, A. A. (2015). </w:t>
      </w:r>
      <w:r>
        <w:rPr>
          <w:rFonts w:ascii="Times New Roman" w:hAnsi="Times New Roman" w:cs="Times New Roman"/>
          <w:i/>
          <w:iCs/>
          <w:color w:val="3E3D40"/>
          <w:sz w:val="24"/>
          <w:szCs w:val="24"/>
          <w:shd w:val="clear" w:color="auto" w:fill="FFFFFF"/>
        </w:rPr>
        <w:t>In vitro</w:t>
      </w:r>
      <w:r>
        <w:rPr>
          <w:rFonts w:ascii="Times New Roman" w:hAnsi="Times New Roman" w:cs="Times New Roman"/>
          <w:color w:val="3E3D40"/>
          <w:sz w:val="24"/>
          <w:szCs w:val="24"/>
          <w:shd w:val="clear" w:color="auto" w:fill="FFFFFF"/>
        </w:rPr>
        <w:t> anticancer acti</w:t>
      </w:r>
      <w:r>
        <w:rPr>
          <w:rFonts w:ascii="Times New Roman" w:hAnsi="Times New Roman" w:cs="Times New Roman"/>
          <w:color w:val="3E3D40"/>
          <w:sz w:val="24"/>
          <w:szCs w:val="24"/>
          <w:shd w:val="clear" w:color="auto" w:fill="FFFFFF"/>
        </w:rPr>
        <w:t>vity of some Egyptian plant extracts against different human cancer cell lines. </w:t>
      </w:r>
      <w:r>
        <w:rPr>
          <w:rFonts w:ascii="Times New Roman" w:hAnsi="Times New Roman" w:cs="Times New Roman"/>
          <w:i/>
          <w:iCs/>
          <w:color w:val="3E3D40"/>
          <w:sz w:val="24"/>
          <w:szCs w:val="24"/>
          <w:shd w:val="clear" w:color="auto" w:fill="FFFFFF"/>
        </w:rPr>
        <w:t>Int. J. Pharmtech Res.</w:t>
      </w:r>
      <w:r>
        <w:rPr>
          <w:rFonts w:ascii="Times New Roman" w:hAnsi="Times New Roman" w:cs="Times New Roman"/>
          <w:color w:val="3E3D40"/>
          <w:sz w:val="24"/>
          <w:szCs w:val="24"/>
          <w:shd w:val="clear" w:color="auto" w:fill="FFFFFF"/>
        </w:rPr>
        <w:t> 8, 267–272.</w:t>
      </w:r>
    </w:p>
    <w:bookmarkEnd w:id="0"/>
    <w:p w14:paraId="554995D1" w14:textId="77777777" w:rsidR="00911441" w:rsidRDefault="00AB5CEF">
      <w:pPr>
        <w:pStyle w:val="EndNoteBibliography"/>
        <w:numPr>
          <w:ilvl w:val="0"/>
          <w:numId w:val="1"/>
        </w:numPr>
        <w:spacing w:after="0" w:line="360" w:lineRule="auto"/>
        <w:rPr>
          <w:rFonts w:ascii="Times New Roman" w:hAnsi="Times New Roman" w:cs="Times New Roman"/>
          <w:sz w:val="24"/>
          <w:szCs w:val="24"/>
        </w:rPr>
      </w:pPr>
      <w:r>
        <w:rPr>
          <w:rFonts w:ascii="Times New Roman" w:hAnsi="Times New Roman" w:cs="Times New Roman"/>
          <w:color w:val="3E3D40"/>
          <w:sz w:val="24"/>
          <w:szCs w:val="24"/>
          <w:shd w:val="clear" w:color="auto" w:fill="FFFFFF"/>
        </w:rPr>
        <w:t>Ho, K. L., Chung, W. E., Choong, K. E., Cheah, Y. L., Phua, E. Y., and Srinivasan, R. (2015). Anti-proliferative activity and preliminary phy</w:t>
      </w:r>
      <w:r>
        <w:rPr>
          <w:rFonts w:ascii="Times New Roman" w:hAnsi="Times New Roman" w:cs="Times New Roman"/>
          <w:color w:val="3E3D40"/>
          <w:sz w:val="24"/>
          <w:szCs w:val="24"/>
          <w:shd w:val="clear" w:color="auto" w:fill="FFFFFF"/>
        </w:rPr>
        <w:t>tochemical screening of </w:t>
      </w:r>
      <w:r>
        <w:rPr>
          <w:rFonts w:ascii="Times New Roman" w:hAnsi="Times New Roman" w:cs="Times New Roman"/>
          <w:i/>
          <w:iCs/>
          <w:color w:val="3E3D40"/>
          <w:sz w:val="24"/>
          <w:szCs w:val="24"/>
          <w:shd w:val="clear" w:color="auto" w:fill="FFFFFF"/>
        </w:rPr>
        <w:t>Ipomoea quamoclit</w:t>
      </w:r>
      <w:r>
        <w:rPr>
          <w:rFonts w:ascii="Times New Roman" w:hAnsi="Times New Roman" w:cs="Times New Roman"/>
          <w:color w:val="3E3D40"/>
          <w:sz w:val="24"/>
          <w:szCs w:val="24"/>
          <w:shd w:val="clear" w:color="auto" w:fill="FFFFFF"/>
        </w:rPr>
        <w:t> leaf extracts. </w:t>
      </w:r>
      <w:r>
        <w:rPr>
          <w:rFonts w:ascii="Times New Roman" w:hAnsi="Times New Roman" w:cs="Times New Roman"/>
          <w:i/>
          <w:iCs/>
          <w:color w:val="3E3D40"/>
          <w:sz w:val="24"/>
          <w:szCs w:val="24"/>
          <w:shd w:val="clear" w:color="auto" w:fill="FFFFFF"/>
        </w:rPr>
        <w:t>Res. J. Med. Plant</w:t>
      </w:r>
      <w:r>
        <w:rPr>
          <w:rFonts w:ascii="Times New Roman" w:hAnsi="Times New Roman" w:cs="Times New Roman"/>
          <w:color w:val="3E3D40"/>
          <w:sz w:val="24"/>
          <w:szCs w:val="24"/>
          <w:shd w:val="clear" w:color="auto" w:fill="FFFFFF"/>
        </w:rPr>
        <w:t> 9, 127–134. doi: 10.3923/rjmp.2015.127.134</w:t>
      </w:r>
    </w:p>
    <w:p w14:paraId="0305633F" w14:textId="77777777" w:rsidR="00911441" w:rsidRDefault="00AB5CEF">
      <w:pPr>
        <w:pStyle w:val="ListParagraph"/>
        <w:numPr>
          <w:ilvl w:val="0"/>
          <w:numId w:val="1"/>
        </w:numPr>
        <w:spacing w:line="360" w:lineRule="auto"/>
        <w:jc w:val="both"/>
        <w:rPr>
          <w:rFonts w:ascii="Times New Roman" w:hAnsi="Times New Roman" w:cs="Times New Roman"/>
          <w:color w:val="3E3D40"/>
          <w:sz w:val="24"/>
          <w:szCs w:val="24"/>
          <w:shd w:val="clear" w:color="auto" w:fill="FFFFFF"/>
        </w:rPr>
      </w:pPr>
      <w:r>
        <w:rPr>
          <w:rFonts w:ascii="Times New Roman" w:hAnsi="Times New Roman" w:cs="Times New Roman"/>
          <w:color w:val="3E3D40"/>
          <w:sz w:val="24"/>
          <w:szCs w:val="24"/>
          <w:shd w:val="clear" w:color="auto" w:fill="FFFFFF"/>
        </w:rPr>
        <w:t>Jiju, V. (2015). Evaluation of in vitro anticancer activity of hydroalcoholic extract </w:t>
      </w:r>
      <w:r>
        <w:rPr>
          <w:rFonts w:ascii="Times New Roman" w:hAnsi="Times New Roman" w:cs="Times New Roman"/>
          <w:i/>
          <w:iCs/>
          <w:color w:val="3E3D40"/>
          <w:sz w:val="24"/>
          <w:szCs w:val="24"/>
          <w:shd w:val="clear" w:color="auto" w:fill="FFFFFF"/>
        </w:rPr>
        <w:t>of Justicia tranquibariensis</w:t>
      </w:r>
      <w:r>
        <w:rPr>
          <w:rFonts w:ascii="Times New Roman" w:hAnsi="Times New Roman" w:cs="Times New Roman"/>
          <w:color w:val="3E3D40"/>
          <w:sz w:val="24"/>
          <w:szCs w:val="24"/>
          <w:shd w:val="clear" w:color="auto" w:fill="FFFFFF"/>
        </w:rPr>
        <w:t>. </w:t>
      </w:r>
      <w:r>
        <w:rPr>
          <w:rFonts w:ascii="Times New Roman" w:hAnsi="Times New Roman" w:cs="Times New Roman"/>
          <w:i/>
          <w:iCs/>
          <w:color w:val="3E3D40"/>
          <w:sz w:val="24"/>
          <w:szCs w:val="24"/>
          <w:shd w:val="clear" w:color="auto" w:fill="FFFFFF"/>
        </w:rPr>
        <w:t>Int. J. Res. Pharm. B</w:t>
      </w:r>
      <w:r>
        <w:rPr>
          <w:rFonts w:ascii="Times New Roman" w:hAnsi="Times New Roman" w:cs="Times New Roman"/>
          <w:i/>
          <w:iCs/>
          <w:color w:val="3E3D40"/>
          <w:sz w:val="24"/>
          <w:szCs w:val="24"/>
          <w:shd w:val="clear" w:color="auto" w:fill="FFFFFF"/>
        </w:rPr>
        <w:t>iosci.</w:t>
      </w:r>
      <w:r>
        <w:rPr>
          <w:rFonts w:ascii="Times New Roman" w:hAnsi="Times New Roman" w:cs="Times New Roman"/>
          <w:color w:val="3E3D40"/>
          <w:sz w:val="24"/>
          <w:szCs w:val="24"/>
          <w:shd w:val="clear" w:color="auto" w:fill="FFFFFF"/>
        </w:rPr>
        <w:t> 2, 10–13.</w:t>
      </w:r>
    </w:p>
    <w:p w14:paraId="00BD2615" w14:textId="77777777" w:rsidR="00911441" w:rsidRDefault="00AB5CEF">
      <w:pPr>
        <w:pStyle w:val="ListParagraph"/>
        <w:numPr>
          <w:ilvl w:val="0"/>
          <w:numId w:val="1"/>
        </w:numPr>
        <w:spacing w:line="360" w:lineRule="auto"/>
        <w:jc w:val="both"/>
        <w:rPr>
          <w:rFonts w:ascii="Times New Roman" w:hAnsi="Times New Roman" w:cs="Times New Roman"/>
          <w:color w:val="3E3D40"/>
          <w:sz w:val="24"/>
          <w:szCs w:val="24"/>
          <w:shd w:val="clear" w:color="auto" w:fill="FFFFFF"/>
        </w:rPr>
      </w:pPr>
      <w:bookmarkStart w:id="1" w:name="_Hlk119774417"/>
      <w:r>
        <w:rPr>
          <w:rFonts w:ascii="Times New Roman" w:hAnsi="Times New Roman" w:cs="Times New Roman"/>
          <w:color w:val="3E3D40"/>
          <w:sz w:val="24"/>
          <w:szCs w:val="24"/>
          <w:shd w:val="clear" w:color="auto" w:fill="FFFFFF"/>
        </w:rPr>
        <w:lastRenderedPageBreak/>
        <w:t>Chaudhary, S., Chandrashekar, K. S., Pai, K. S. R., S</w:t>
      </w:r>
      <w:bookmarkEnd w:id="1"/>
      <w:r>
        <w:rPr>
          <w:rFonts w:ascii="Times New Roman" w:hAnsi="Times New Roman" w:cs="Times New Roman"/>
          <w:color w:val="3E3D40"/>
          <w:sz w:val="24"/>
          <w:szCs w:val="24"/>
          <w:shd w:val="clear" w:color="auto" w:fill="FFFFFF"/>
        </w:rPr>
        <w:t>etty, M. M., Devkar, R. A., Reddy, N. D., et al. (2015). Evaluation of antioxidant and anticancer activity of extract and fractions of </w:t>
      </w:r>
      <w:r>
        <w:rPr>
          <w:rFonts w:ascii="Times New Roman" w:hAnsi="Times New Roman" w:cs="Times New Roman"/>
          <w:i/>
          <w:iCs/>
          <w:color w:val="3E3D40"/>
          <w:sz w:val="24"/>
          <w:szCs w:val="24"/>
          <w:shd w:val="clear" w:color="auto" w:fill="FFFFFF"/>
        </w:rPr>
        <w:t>Nardostachys jatamansi</w:t>
      </w:r>
      <w:r>
        <w:rPr>
          <w:rFonts w:ascii="Times New Roman" w:hAnsi="Times New Roman" w:cs="Times New Roman"/>
          <w:color w:val="3E3D40"/>
          <w:sz w:val="24"/>
          <w:szCs w:val="24"/>
          <w:shd w:val="clear" w:color="auto" w:fill="FFFFFF"/>
        </w:rPr>
        <w:t xml:space="preserve"> DC in breast </w:t>
      </w:r>
      <w:r>
        <w:rPr>
          <w:rFonts w:ascii="Times New Roman" w:hAnsi="Times New Roman" w:cs="Times New Roman"/>
          <w:color w:val="3E3D40"/>
          <w:sz w:val="24"/>
          <w:szCs w:val="24"/>
          <w:shd w:val="clear" w:color="auto" w:fill="FFFFFF"/>
        </w:rPr>
        <w:t>carcinoma. </w:t>
      </w:r>
      <w:r>
        <w:rPr>
          <w:rFonts w:ascii="Times New Roman" w:hAnsi="Times New Roman" w:cs="Times New Roman"/>
          <w:i/>
          <w:iCs/>
          <w:color w:val="3E3D40"/>
          <w:sz w:val="24"/>
          <w:szCs w:val="24"/>
          <w:shd w:val="clear" w:color="auto" w:fill="FFFFFF"/>
        </w:rPr>
        <w:t>BMC Complement. Altern. Med.</w:t>
      </w:r>
      <w:r>
        <w:rPr>
          <w:rFonts w:ascii="Times New Roman" w:hAnsi="Times New Roman" w:cs="Times New Roman"/>
          <w:color w:val="3E3D40"/>
          <w:sz w:val="24"/>
          <w:szCs w:val="24"/>
          <w:shd w:val="clear" w:color="auto" w:fill="FFFFFF"/>
        </w:rPr>
        <w:t> 15, 1–13. doi: 10.1186/s12906-015-0563-1</w:t>
      </w:r>
    </w:p>
    <w:p w14:paraId="736A9DF7" w14:textId="77777777" w:rsidR="00911441" w:rsidRDefault="00911441">
      <w:pPr>
        <w:pStyle w:val="EndNoteBibliography"/>
        <w:spacing w:after="0" w:line="360" w:lineRule="auto"/>
        <w:ind w:left="720"/>
        <w:rPr>
          <w:rFonts w:ascii="Times New Roman" w:hAnsi="Times New Roman" w:cs="Times New Roman"/>
          <w:sz w:val="24"/>
          <w:szCs w:val="24"/>
        </w:rPr>
      </w:pPr>
    </w:p>
    <w:p w14:paraId="5C3AEF41" w14:textId="77777777" w:rsidR="00911441" w:rsidRDefault="00911441">
      <w:pPr>
        <w:pStyle w:val="EndNoteBibliography"/>
        <w:spacing w:after="0" w:line="360" w:lineRule="auto"/>
        <w:ind w:left="360"/>
        <w:rPr>
          <w:rFonts w:ascii="Times New Roman" w:hAnsi="Times New Roman" w:cs="Times New Roman"/>
          <w:sz w:val="24"/>
          <w:szCs w:val="24"/>
        </w:rPr>
      </w:pPr>
    </w:p>
    <w:p w14:paraId="5BF9783D" w14:textId="77777777" w:rsidR="00911441" w:rsidRDefault="00911441">
      <w:pPr>
        <w:spacing w:line="360" w:lineRule="auto"/>
        <w:jc w:val="both"/>
        <w:rPr>
          <w:rFonts w:ascii="Times New Roman" w:hAnsi="Times New Roman" w:cs="Times New Roman"/>
          <w:sz w:val="24"/>
          <w:szCs w:val="24"/>
          <w:lang w:val="en-US"/>
        </w:rPr>
      </w:pPr>
    </w:p>
    <w:p w14:paraId="0C869E05" w14:textId="77777777" w:rsidR="00911441" w:rsidRDefault="00911441">
      <w:pPr>
        <w:spacing w:line="360" w:lineRule="auto"/>
        <w:jc w:val="both"/>
        <w:rPr>
          <w:rFonts w:ascii="Times New Roman" w:hAnsi="Times New Roman" w:cs="Times New Roman"/>
          <w:sz w:val="24"/>
          <w:szCs w:val="24"/>
        </w:rPr>
      </w:pPr>
    </w:p>
    <w:sectPr w:rsidR="00911441">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F12B96" w14:textId="77777777" w:rsidR="00000000" w:rsidRDefault="00AB5CEF">
      <w:pPr>
        <w:spacing w:after="0" w:line="240" w:lineRule="auto"/>
      </w:pPr>
      <w:r>
        <w:separator/>
      </w:r>
    </w:p>
  </w:endnote>
  <w:endnote w:type="continuationSeparator" w:id="0">
    <w:p w14:paraId="7A8EDDE2" w14:textId="77777777" w:rsidR="00000000" w:rsidRDefault="00AB5C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13B0A" w14:textId="77777777" w:rsidR="00000000" w:rsidRDefault="00AB5CEF">
      <w:pPr>
        <w:spacing w:after="0" w:line="240" w:lineRule="auto"/>
      </w:pPr>
      <w:r>
        <w:separator/>
      </w:r>
    </w:p>
  </w:footnote>
  <w:footnote w:type="continuationSeparator" w:id="0">
    <w:p w14:paraId="6C6FB043" w14:textId="77777777" w:rsidR="00000000" w:rsidRDefault="00AB5C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09951" w14:textId="77777777" w:rsidR="00911441" w:rsidRDefault="00AB5CEF">
    <w:pPr>
      <w:pStyle w:val="Header"/>
      <w:rPr>
        <w:rFonts w:ascii="Times New Roman" w:hAnsi="Times New Roman" w:cs="Times New Roman"/>
        <w:sz w:val="20"/>
        <w:szCs w:val="20"/>
        <w:lang w:val="en-US"/>
      </w:rPr>
    </w:pPr>
    <w:r>
      <w:rPr>
        <w:rFonts w:ascii="Times New Roman" w:hAnsi="Times New Roman" w:cs="Times New Roman"/>
        <w:sz w:val="20"/>
        <w:szCs w:val="20"/>
        <w:lang w:val="en-US"/>
      </w:rPr>
      <w:t>Phytochemicals in Cancer Treat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multiLevelType w:val="hybridMultilevel"/>
    <w:tmpl w:val="62B8931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6284642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1441"/>
    <w:rsid w:val="00911441"/>
    <w:rsid w:val="00AB5CE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F9DC40"/>
  <w15:docId w15:val="{7443A3E4-F2EF-4644-9F2F-FEE402C84B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table" w:styleId="TableGrid">
    <w:name w:val="Table Grid"/>
    <w:basedOn w:val="TableNormal"/>
    <w:uiPriority w:val="39"/>
    <w:pPr>
      <w:spacing w:after="0" w:line="240" w:lineRule="auto"/>
    </w:pPr>
    <w:rPr>
      <w:rFonts w:eastAsia="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el">
    <w:name w:val="label"/>
    <w:basedOn w:val="DefaultParagraphFont"/>
  </w:style>
  <w:style w:type="character" w:styleId="Hyperlink">
    <w:name w:val="Hyperlink"/>
    <w:basedOn w:val="DefaultParagraphFont"/>
    <w:uiPriority w:val="99"/>
    <w:rPr>
      <w:color w:val="0000FF"/>
      <w:u w:val="single"/>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styleId="NoSpacing">
    <w:name w:val="No Spacing"/>
    <w:uiPriority w:val="1"/>
    <w:qFormat/>
    <w:pPr>
      <w:spacing w:after="0" w:line="240" w:lineRule="auto"/>
    </w:pPr>
  </w:style>
  <w:style w:type="character" w:customStyle="1" w:styleId="UnresolvedMention1">
    <w:name w:val="Unresolved Mention1"/>
    <w:basedOn w:val="DefaultParagraphFont"/>
    <w:uiPriority w:val="99"/>
    <w:rPr>
      <w:color w:val="605E5C"/>
      <w:shd w:val="clear" w:color="auto" w:fill="E1DFDD"/>
    </w:rPr>
  </w:style>
  <w:style w:type="paragraph" w:styleId="ListParagraph">
    <w:name w:val="List Paragraph"/>
    <w:basedOn w:val="Normal"/>
    <w:uiPriority w:val="34"/>
    <w:qFormat/>
    <w:pPr>
      <w:ind w:left="720"/>
      <w:contextualSpacing/>
    </w:pPr>
  </w:style>
  <w:style w:type="paragraph" w:customStyle="1" w:styleId="EndNoteBibliography">
    <w:name w:val="EndNote Bibliography"/>
    <w:basedOn w:val="Normal"/>
    <w:link w:val="EndNoteBibliographyChar"/>
    <w:pPr>
      <w:spacing w:line="240" w:lineRule="auto"/>
      <w:jc w:val="both"/>
    </w:pPr>
    <w:rPr>
      <w:rFonts w:eastAsia="SimSun" w:cs="Calibri"/>
      <w:noProof/>
      <w:lang w:val="en-US"/>
    </w:rPr>
  </w:style>
  <w:style w:type="character" w:customStyle="1" w:styleId="EndNoteBibliographyChar">
    <w:name w:val="EndNote Bibliography Char"/>
    <w:basedOn w:val="DefaultParagraphFont"/>
    <w:link w:val="EndNoteBibliography"/>
    <w:rPr>
      <w:rFonts w:ascii="Calibri" w:eastAsia="SimSun"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111/jphp.12776" TargetMode="External"/><Relationship Id="rId3" Type="http://schemas.openxmlformats.org/officeDocument/2006/relationships/settings" Target="settings.xml"/><Relationship Id="rId7" Type="http://schemas.openxmlformats.org/officeDocument/2006/relationships/hyperlink" Target="mailto:poojaravi2015@gmail.com" TargetMode="External"/><Relationship Id="rId12" Type="http://schemas.openxmlformats.org/officeDocument/2006/relationships/hyperlink" Target="https://doi.org/10.1093/ecam/nen087"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semcancer.2017.02.009"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doi.org/10.3389/fphar.2017.00038" TargetMode="External"/><Relationship Id="rId4" Type="http://schemas.openxmlformats.org/officeDocument/2006/relationships/webSettings" Target="webSettings.xml"/><Relationship Id="rId9" Type="http://schemas.openxmlformats.org/officeDocument/2006/relationships/hyperlink" Target="https://www.hindawi.com/journals/omcl/2022/1429869/tab2/"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5</Pages>
  <Words>4563</Words>
  <Characters>26014</Characters>
  <Application>Microsoft Office Word</Application>
  <DocSecurity>0</DocSecurity>
  <Lines>216</Lines>
  <Paragraphs>61</Paragraphs>
  <ScaleCrop>false</ScaleCrop>
  <Company/>
  <LinksUpToDate>false</LinksUpToDate>
  <CharactersWithSpaces>30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Pooja R</dc:creator>
  <cp:lastModifiedBy>Dr Pooja R</cp:lastModifiedBy>
  <cp:revision>2</cp:revision>
  <dcterms:created xsi:type="dcterms:W3CDTF">2022-12-13T08:48:00Z</dcterms:created>
  <dcterms:modified xsi:type="dcterms:W3CDTF">2022-12-13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fd56a52cddae4550bb2089cfa814c39a</vt:lpwstr>
  </property>
</Properties>
</file>